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1142D" w14:textId="51207D90" w:rsidR="00D27369" w:rsidRPr="008931C5" w:rsidRDefault="00D27369" w:rsidP="00D27369">
      <w:pPr>
        <w:jc w:val="center"/>
        <w:rPr>
          <w:rFonts w:eastAsia="Arial Unicode MS" w:cs="Arial Unicode MS"/>
          <w:b/>
          <w:bCs/>
          <w:szCs w:val="24"/>
        </w:rPr>
      </w:pPr>
      <w:r w:rsidRPr="008931C5">
        <w:rPr>
          <w:rFonts w:eastAsia="Arial Unicode MS" w:cs="Arial Unicode MS"/>
          <w:b/>
          <w:bCs/>
          <w:szCs w:val="24"/>
        </w:rPr>
        <w:t>MODUL PEMBUATAN GRAPHICAL USER INTERFACE (GUI) ARDUINO</w:t>
      </w:r>
    </w:p>
    <w:p w14:paraId="3FF6FA91" w14:textId="055FE4BD" w:rsidR="00AC09B3" w:rsidRPr="008931C5" w:rsidRDefault="00D27369" w:rsidP="00D27369">
      <w:pPr>
        <w:jc w:val="center"/>
        <w:rPr>
          <w:rFonts w:eastAsia="Arial Unicode MS" w:cs="Arial Unicode MS"/>
          <w:b/>
          <w:bCs/>
          <w:szCs w:val="24"/>
        </w:rPr>
      </w:pPr>
      <w:r w:rsidRPr="008931C5">
        <w:rPr>
          <w:rFonts w:eastAsia="Arial Unicode MS" w:cs="Arial Unicode MS"/>
          <w:b/>
          <w:bCs/>
          <w:szCs w:val="24"/>
        </w:rPr>
        <w:t>MENGGUNAKAN PYTHON DAN PYQT5</w:t>
      </w:r>
    </w:p>
    <w:p w14:paraId="0762C5EF" w14:textId="2FB4903C" w:rsidR="00D27369" w:rsidRDefault="00D27369" w:rsidP="00D27369">
      <w:pPr>
        <w:jc w:val="center"/>
        <w:rPr>
          <w:rFonts w:eastAsia="Arial Unicode MS" w:cs="Arial Unicode MS"/>
          <w:b/>
          <w:bCs/>
        </w:rPr>
      </w:pPr>
    </w:p>
    <w:p w14:paraId="1ED589DD" w14:textId="3C2D8F71" w:rsidR="00D27369" w:rsidRDefault="00624296" w:rsidP="00D27369">
      <w:pPr>
        <w:jc w:val="center"/>
        <w:rPr>
          <w:rFonts w:eastAsia="Arial Unicode MS" w:cs="Arial Unicode MS"/>
          <w:b/>
          <w:bCs/>
        </w:rPr>
      </w:pPr>
      <w:r>
        <w:rPr>
          <w:noProof/>
        </w:rPr>
        <mc:AlternateContent>
          <mc:Choice Requires="wpg">
            <w:drawing>
              <wp:anchor distT="0" distB="0" distL="114300" distR="114300" simplePos="0" relativeHeight="251658240" behindDoc="1" locked="0" layoutInCell="1" allowOverlap="1" wp14:anchorId="666DE62B" wp14:editId="1D3CAFB6">
                <wp:simplePos x="0" y="0"/>
                <wp:positionH relativeFrom="margin">
                  <wp:align>center</wp:align>
                </wp:positionH>
                <wp:positionV relativeFrom="paragraph">
                  <wp:posOffset>231140</wp:posOffset>
                </wp:positionV>
                <wp:extent cx="2971800" cy="2876550"/>
                <wp:effectExtent l="0" t="0" r="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71800" cy="2876550"/>
                          <a:chOff x="0" y="0"/>
                          <a:chExt cx="2604770" cy="2525395"/>
                        </a:xfrm>
                      </wpg:grpSpPr>
                      <pic:pic xmlns:pic="http://schemas.openxmlformats.org/drawingml/2006/picture">
                        <pic:nvPicPr>
                          <pic:cNvPr id="30" name="Graphic 1" descr="Ui Ux with solid fill"/>
                          <pic:cNvPicPr>
                            <a:picLocks noChangeAspect="1"/>
                          </pic:cNvPicPr>
                        </pic:nvPicPr>
                        <pic:blipFill>
                          <a:blip r:embed="rId8"/>
                          <a:stretch>
                            <a:fillRect/>
                          </a:stretch>
                        </pic:blipFill>
                        <pic:spPr>
                          <a:xfrm>
                            <a:off x="361950" y="0"/>
                            <a:ext cx="1781175" cy="1781175"/>
                          </a:xfrm>
                          <a:prstGeom prst="rect">
                            <a:avLst/>
                          </a:prstGeom>
                        </pic:spPr>
                      </pic:pic>
                      <pic:pic xmlns:pic="http://schemas.openxmlformats.org/drawingml/2006/picture">
                        <pic:nvPicPr>
                          <pic:cNvPr id="31" name="Picture 2"/>
                          <pic:cNvPicPr>
                            <a:picLocks noChangeAspect="1"/>
                          </pic:cNvPicPr>
                        </pic:nvPicPr>
                        <pic:blipFill rotWithShape="1">
                          <a:blip r:embed="rId9" cstate="print"/>
                          <a:srcRect l="20001" r="20917"/>
                          <a:stretch/>
                        </pic:blipFill>
                        <pic:spPr bwMode="auto">
                          <a:xfrm>
                            <a:off x="0" y="1704975"/>
                            <a:ext cx="1360805" cy="804545"/>
                          </a:xfrm>
                          <a:prstGeom prst="rect">
                            <a:avLst/>
                          </a:prstGeom>
                          <a:noFill/>
                          <a:ln>
                            <a:noFill/>
                          </a:ln>
                        </pic:spPr>
                      </pic:pic>
                      <pic:pic xmlns:pic="http://schemas.openxmlformats.org/drawingml/2006/picture">
                        <pic:nvPicPr>
                          <pic:cNvPr id="32" name="Picture 3" descr="Logo&#10;&#10;Description automatically generated"/>
                          <pic:cNvPicPr>
                            <a:picLocks noChangeAspect="1"/>
                          </pic:cNvPicPr>
                        </pic:nvPicPr>
                        <pic:blipFill>
                          <a:blip r:embed="rId10" cstate="print"/>
                          <a:srcRect/>
                          <a:stretch>
                            <a:fillRect/>
                          </a:stretch>
                        </pic:blipFill>
                        <pic:spPr bwMode="auto">
                          <a:xfrm>
                            <a:off x="1371600" y="1685925"/>
                            <a:ext cx="1233170" cy="8394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oel="http://schemas.microsoft.com/office/2019/extlst">
            <w:pict>
              <v:group w14:anchorId="76BC729D" id="Group 29" o:spid="_x0000_s1026" style="position:absolute;margin-left:0;margin-top:18.2pt;width:234pt;height:226.5pt;z-index:-251658240;mso-position-horizontal:center;mso-position-horizontal-relative:margin;mso-width-relative:margin;mso-height-relative:margin" coordsize="26047,25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alt="Ui Ux with solid fill" style="position:absolute;left:3619;width:17812;height:17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">
                  <v:imagedata r:id="rId11" o:title="Ui Ux with solid fill"/>
                </v:shape>
                <v:shape id="Picture 2" o:spid="_x0000_s1028" type="#_x0000_t75" style="position:absolute;top:17049;width:13608;height: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">
                  <v:imagedata r:id="rId12" o:title="" cropleft="13108f" cropright="13708f"/>
                </v:shape>
                <v:shape id="Picture 3" o:spid="_x0000_s1029" type="#_x0000_t75" alt="Logo&#10;&#10;Description automatically generated" style="position:absolute;left:13716;top:16859;width:12331;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">
                  <v:imagedata r:id="rId13" o:title="Logo&#10;&#10;Description automatically generated"/>
                </v:shape>
                <w10:wrap anchorx="margin"/>
              </v:group>
            </w:pict>
          </mc:Fallback>
        </mc:AlternateContent>
      </w:r>
    </w:p>
    <w:p w14:paraId="5BA25D00" w14:textId="7ED6B33F" w:rsidR="00D27369" w:rsidRDefault="00D27369" w:rsidP="00D27369">
      <w:pPr>
        <w:jc w:val="center"/>
        <w:rPr>
          <w:rFonts w:eastAsia="Arial Unicode MS" w:cs="Arial Unicode MS"/>
          <w:b/>
          <w:bCs/>
        </w:rPr>
      </w:pPr>
    </w:p>
    <w:p w14:paraId="0DA772EC" w14:textId="6BF08519" w:rsidR="00D27369" w:rsidRDefault="00D27369" w:rsidP="00D27369">
      <w:pPr>
        <w:jc w:val="center"/>
        <w:rPr>
          <w:rFonts w:eastAsia="Arial Unicode MS" w:cs="Arial Unicode MS"/>
          <w:b/>
          <w:bCs/>
        </w:rPr>
      </w:pPr>
    </w:p>
    <w:p w14:paraId="052F0739" w14:textId="7834C1FD" w:rsidR="00D27369" w:rsidRDefault="00D27369" w:rsidP="00D27369">
      <w:pPr>
        <w:jc w:val="center"/>
        <w:rPr>
          <w:rFonts w:eastAsia="Arial Unicode MS" w:cs="Arial Unicode MS"/>
          <w:b/>
          <w:bCs/>
        </w:rPr>
      </w:pPr>
    </w:p>
    <w:p w14:paraId="1B02EE2A" w14:textId="5A77806C" w:rsidR="00D27369" w:rsidRDefault="00D27369" w:rsidP="00D27369">
      <w:pPr>
        <w:jc w:val="center"/>
        <w:rPr>
          <w:rFonts w:eastAsia="Arial Unicode MS" w:cs="Arial Unicode MS"/>
          <w:b/>
          <w:bCs/>
        </w:rPr>
      </w:pPr>
    </w:p>
    <w:p w14:paraId="35868DCB" w14:textId="05FA876E" w:rsidR="00D27369" w:rsidRDefault="00D27369" w:rsidP="00D27369">
      <w:pPr>
        <w:jc w:val="center"/>
        <w:rPr>
          <w:rFonts w:eastAsia="Arial Unicode MS" w:cs="Arial Unicode MS"/>
          <w:b/>
          <w:bCs/>
        </w:rPr>
      </w:pPr>
    </w:p>
    <w:p w14:paraId="772A42E7" w14:textId="2B557DBF" w:rsidR="00D27369" w:rsidRDefault="00D27369" w:rsidP="00D27369">
      <w:pPr>
        <w:jc w:val="center"/>
        <w:rPr>
          <w:rFonts w:eastAsia="Arial Unicode MS" w:cs="Arial Unicode MS"/>
          <w:b/>
          <w:bCs/>
        </w:rPr>
      </w:pPr>
    </w:p>
    <w:p w14:paraId="326AFF05" w14:textId="77777777" w:rsidR="00D27369" w:rsidRDefault="00D27369" w:rsidP="00D27369">
      <w:pPr>
        <w:jc w:val="center"/>
        <w:rPr>
          <w:rFonts w:eastAsia="Arial Unicode MS" w:cs="Arial Unicode MS"/>
        </w:rPr>
      </w:pPr>
    </w:p>
    <w:p w14:paraId="47A1DB42" w14:textId="77777777" w:rsidR="00D27369" w:rsidRDefault="00D27369" w:rsidP="00D27369">
      <w:pPr>
        <w:jc w:val="center"/>
        <w:rPr>
          <w:rFonts w:eastAsia="Arial Unicode MS" w:cs="Arial Unicode MS"/>
        </w:rPr>
      </w:pPr>
    </w:p>
    <w:p w14:paraId="09C5DC89" w14:textId="4DC63310" w:rsidR="00D27369" w:rsidRDefault="00D27369" w:rsidP="00D27369">
      <w:pPr>
        <w:jc w:val="center"/>
        <w:rPr>
          <w:rFonts w:eastAsia="Arial Unicode MS" w:cs="Arial Unicode MS"/>
        </w:rPr>
      </w:pPr>
      <w:r w:rsidRPr="00D27369">
        <w:rPr>
          <w:rFonts w:eastAsia="Arial Unicode MS" w:cs="Arial Unicode MS"/>
        </w:rPr>
        <w:t>Disusun oleh:</w:t>
      </w:r>
    </w:p>
    <w:p w14:paraId="23D2956C" w14:textId="1CA2C3A7" w:rsidR="00D27369" w:rsidRDefault="00D27369" w:rsidP="005476EC">
      <w:pPr>
        <w:spacing w:after="0"/>
        <w:jc w:val="center"/>
        <w:rPr>
          <w:rFonts w:eastAsia="Arial Unicode MS" w:cs="Arial Unicode MS"/>
        </w:rPr>
      </w:pPr>
      <w:r w:rsidRPr="00D27369">
        <w:rPr>
          <w:rFonts w:eastAsia="Arial Unicode MS" w:cs="Arial Unicode MS"/>
        </w:rPr>
        <w:t>Muhammad Husni Muttaqin, S. Pd.</w:t>
      </w:r>
    </w:p>
    <w:p w14:paraId="2B389258" w14:textId="553CB905" w:rsidR="00D27369" w:rsidRDefault="00D27369" w:rsidP="005476EC">
      <w:pPr>
        <w:spacing w:after="0"/>
        <w:jc w:val="center"/>
        <w:rPr>
          <w:rFonts w:eastAsia="Arial Unicode MS" w:cs="Arial Unicode MS"/>
        </w:rPr>
      </w:pPr>
      <w:r>
        <w:rPr>
          <w:rFonts w:eastAsia="Arial Unicode MS" w:cs="Arial Unicode MS"/>
        </w:rPr>
        <w:t>Diky Zakaria, S.Pd., M.T.</w:t>
      </w:r>
    </w:p>
    <w:p w14:paraId="1592EA9B" w14:textId="61A4D525" w:rsidR="005476EC" w:rsidRDefault="005476EC" w:rsidP="005476EC">
      <w:pPr>
        <w:spacing w:after="0"/>
        <w:jc w:val="center"/>
        <w:rPr>
          <w:rFonts w:eastAsia="Arial Unicode MS" w:cs="Arial Unicode MS"/>
        </w:rPr>
      </w:pPr>
      <w:r>
        <w:rPr>
          <w:rFonts w:eastAsia="Arial Unicode MS" w:cs="Arial Unicode MS"/>
        </w:rPr>
        <w:t>Galura Muhammad Suranegara, S.Pd., M.T.</w:t>
      </w:r>
    </w:p>
    <w:p w14:paraId="72BF90ED" w14:textId="637CEE13" w:rsidR="00D27369" w:rsidRDefault="00D27369" w:rsidP="00D27369">
      <w:pPr>
        <w:jc w:val="center"/>
        <w:rPr>
          <w:rFonts w:eastAsia="Arial Unicode MS" w:cs="Arial Unicode MS"/>
        </w:rPr>
      </w:pPr>
    </w:p>
    <w:p w14:paraId="4AC64B22" w14:textId="77777777" w:rsidR="007D5296" w:rsidRDefault="007D5296" w:rsidP="00D27369">
      <w:pPr>
        <w:jc w:val="center"/>
        <w:rPr>
          <w:rFonts w:eastAsia="Arial Unicode MS" w:cs="Arial Unicode MS"/>
        </w:rPr>
      </w:pPr>
    </w:p>
    <w:p w14:paraId="217C0897" w14:textId="39039E3B"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PROGRAM STUDI MEKATRONIKA DAN KECERDASAN BUATAN</w:t>
      </w:r>
    </w:p>
    <w:p w14:paraId="5ADA1BD8" w14:textId="116D2CAE"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UPI KAMPUS DAERAH PURWAKARTA</w:t>
      </w:r>
    </w:p>
    <w:p w14:paraId="2457D9FE" w14:textId="1ACEDBE6" w:rsidR="00871010" w:rsidRDefault="007D5296" w:rsidP="00D27369">
      <w:pPr>
        <w:jc w:val="center"/>
        <w:rPr>
          <w:rFonts w:eastAsia="Arial Unicode MS" w:cs="Arial Unicode MS"/>
          <w:b/>
          <w:bCs/>
          <w:szCs w:val="24"/>
        </w:rPr>
      </w:pPr>
      <w:r w:rsidRPr="007D5296">
        <w:rPr>
          <w:rFonts w:eastAsia="Arial Unicode MS" w:cs="Arial Unicode MS"/>
          <w:b/>
          <w:bCs/>
          <w:szCs w:val="24"/>
        </w:rPr>
        <w:t>AGUSTUS 2022</w:t>
      </w:r>
    </w:p>
    <w:p w14:paraId="0CD6D1DC" w14:textId="0C4DCEDA" w:rsidR="00871010" w:rsidRDefault="00871010">
      <w:pPr>
        <w:jc w:val="left"/>
        <w:rPr>
          <w:rFonts w:eastAsia="Arial Unicode MS" w:cs="Arial Unicode MS"/>
          <w:b/>
          <w:bCs/>
          <w:szCs w:val="24"/>
        </w:rPr>
      </w:pPr>
      <w:r>
        <w:rPr>
          <w:rFonts w:eastAsia="Arial Unicode MS" w:cs="Arial Unicode MS"/>
          <w:b/>
          <w:bCs/>
          <w:szCs w:val="24"/>
        </w:rPr>
        <w:br w:type="page"/>
      </w:r>
    </w:p>
    <w:p w14:paraId="20053C04" w14:textId="6D1DFCC8" w:rsidR="00CD6258" w:rsidRDefault="00CD6258">
      <w:pPr>
        <w:jc w:val="left"/>
        <w:rPr>
          <w:rFonts w:eastAsia="Arial Unicode MS" w:cs="Arial Unicode MS"/>
          <w:b/>
          <w:bCs/>
          <w:szCs w:val="24"/>
        </w:rPr>
      </w:pPr>
      <w:r>
        <w:rPr>
          <w:rFonts w:eastAsia="Arial Unicode MS" w:cs="Arial Unicode MS"/>
          <w:b/>
          <w:bCs/>
          <w:noProof/>
          <w:szCs w:val="24"/>
        </w:rPr>
        <w:lastRenderedPageBreak/>
        <w:drawing>
          <wp:inline distT="0" distB="0" distL="0" distR="0" wp14:anchorId="446856D5" wp14:editId="339EC5FB">
            <wp:extent cx="5731510" cy="810133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14:paraId="32777340" w14:textId="7E369697" w:rsidR="00CD6258" w:rsidRDefault="00CD6258">
      <w:pPr>
        <w:jc w:val="left"/>
        <w:rPr>
          <w:rFonts w:eastAsia="Arial Unicode MS" w:cs="Arial Unicode MS"/>
          <w:b/>
          <w:bCs/>
          <w:szCs w:val="24"/>
        </w:rPr>
      </w:pPr>
    </w:p>
    <w:p w14:paraId="0F3C19AB" w14:textId="0FB15D83" w:rsidR="00CD6258" w:rsidRDefault="00CD6258">
      <w:pPr>
        <w:jc w:val="left"/>
        <w:rPr>
          <w:rFonts w:eastAsia="Arial Unicode MS" w:cs="Arial Unicode MS"/>
          <w:b/>
          <w:bCs/>
          <w:szCs w:val="24"/>
        </w:rPr>
      </w:pPr>
    </w:p>
    <w:p w14:paraId="225D1A65" w14:textId="4349787F" w:rsidR="00CD6258" w:rsidRDefault="00CD6258">
      <w:pPr>
        <w:jc w:val="left"/>
        <w:rPr>
          <w:rFonts w:eastAsia="Arial Unicode MS" w:cs="Arial Unicode MS"/>
          <w:b/>
          <w:bCs/>
          <w:szCs w:val="24"/>
        </w:rPr>
      </w:pPr>
      <w:r>
        <w:rPr>
          <w:rFonts w:eastAsia="Arial Unicode MS" w:cs="Arial Unicode MS"/>
          <w:b/>
          <w:bCs/>
          <w:noProof/>
          <w:szCs w:val="24"/>
        </w:rPr>
        <w:lastRenderedPageBreak/>
        <w:drawing>
          <wp:inline distT="0" distB="0" distL="0" distR="0" wp14:anchorId="74A07853" wp14:editId="02D8F7AF">
            <wp:extent cx="5731510" cy="810133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14:paraId="38587094" w14:textId="77777777" w:rsidR="00CD6258" w:rsidRDefault="00CD6258">
      <w:pPr>
        <w:jc w:val="left"/>
        <w:rPr>
          <w:rFonts w:eastAsia="Arial Unicode MS" w:cs="Arial Unicode MS"/>
          <w:b/>
          <w:bCs/>
          <w:szCs w:val="24"/>
        </w:rPr>
      </w:pPr>
    </w:p>
    <w:p w14:paraId="21ABF778" w14:textId="3289A73F" w:rsidR="0094560E" w:rsidRDefault="0094560E" w:rsidP="0094560E">
      <w:pPr>
        <w:pStyle w:val="Heading1"/>
        <w:numPr>
          <w:ilvl w:val="0"/>
          <w:numId w:val="0"/>
        </w:numPr>
        <w:ind w:left="720"/>
        <w:jc w:val="center"/>
        <w:rPr>
          <w:rFonts w:eastAsia="Arial Unicode MS"/>
        </w:rPr>
      </w:pPr>
      <w:bookmarkStart w:id="0" w:name="_Toc116646516"/>
      <w:r>
        <w:rPr>
          <w:rFonts w:eastAsia="Arial Unicode MS"/>
        </w:rPr>
        <w:lastRenderedPageBreak/>
        <w:t>KATA PENGANTAR</w:t>
      </w:r>
      <w:bookmarkEnd w:id="0"/>
    </w:p>
    <w:p w14:paraId="7D1FD7D1" w14:textId="77777777" w:rsidR="0094560E" w:rsidRDefault="0094560E" w:rsidP="0094560E">
      <w:pPr>
        <w:rPr>
          <w:shd w:val="clear" w:color="auto" w:fill="FFFFFF"/>
        </w:rPr>
      </w:pPr>
    </w:p>
    <w:p w14:paraId="00586873" w14:textId="41B46D09" w:rsidR="0094560E" w:rsidRDefault="0094560E" w:rsidP="0094560E">
      <w:pPr>
        <w:rPr>
          <w:shd w:val="clear" w:color="auto" w:fill="FFFFFF"/>
        </w:rPr>
      </w:pPr>
      <w:r>
        <w:rPr>
          <w:shd w:val="clear" w:color="auto" w:fill="FFFFFF"/>
        </w:rPr>
        <w:t xml:space="preserve">Segala puji bagi Allah, Tuhan Yang Maha Esa atas rahmat dan karunia-Nya, sehingga penulis dapat menyelesaikan </w:t>
      </w:r>
      <w:r w:rsidR="00566E9E">
        <w:rPr>
          <w:shd w:val="clear" w:color="auto" w:fill="FFFFFF"/>
        </w:rPr>
        <w:t>modul</w:t>
      </w:r>
      <w:r>
        <w:rPr>
          <w:shd w:val="clear" w:color="auto" w:fill="FFFFFF"/>
        </w:rPr>
        <w:t xml:space="preserve"> ajar. Tak lupa juga mengucapkan salawat serta salam semoga senantiasa tercurahkan kepada Nabi Besar Muhammad SAW, karena berkat beliau, kita mampu keluar dari kegelapan menuju jalan yang lebih terang.</w:t>
      </w:r>
    </w:p>
    <w:p w14:paraId="37F85264" w14:textId="2DF6CD64" w:rsidR="0094560E" w:rsidRDefault="0094560E" w:rsidP="0094560E">
      <w:pPr>
        <w:rPr>
          <w:shd w:val="clear" w:color="auto" w:fill="FFFFFF"/>
        </w:rPr>
      </w:pPr>
      <w:r>
        <w:rPr>
          <w:shd w:val="clear" w:color="auto" w:fill="FFFFFF"/>
        </w:rPr>
        <w:t>Adapun, modul kami yang berjudul ‘</w:t>
      </w:r>
      <w:r w:rsidRPr="008931C5">
        <w:t>MODUL PEMBUATAN GRAPHICAL</w:t>
      </w:r>
      <w:r>
        <w:t xml:space="preserve"> </w:t>
      </w:r>
      <w:r w:rsidRPr="008931C5">
        <w:t>USER INTERFACE (GUI) ARDUINO</w:t>
      </w:r>
      <w:r>
        <w:t xml:space="preserve"> </w:t>
      </w:r>
      <w:r w:rsidRPr="008931C5">
        <w:t>MENGGUNAKAN PYTHON DAN PYQT5</w:t>
      </w:r>
      <w:r>
        <w:rPr>
          <w:shd w:val="clear" w:color="auto" w:fill="FFFFFF"/>
        </w:rPr>
        <w:t>’ ini telah selesai kami buat secara semaksimal dan sebaik mungkin agar menjadi manfaat bagi pembaca yang membutuhkan informasi dan pengetahuan mengenai bagaimana pembuatan Graphical User Interface yang terintegrasi dengan Arduino dengan Python dan package PyQt5.</w:t>
      </w:r>
    </w:p>
    <w:p w14:paraId="0A62D6CC" w14:textId="5EC033BF" w:rsidR="00427AFF" w:rsidRDefault="00427AFF" w:rsidP="00427AFF">
      <w:pPr>
        <w:rPr>
          <w:shd w:val="clear" w:color="auto" w:fill="FFFFFF"/>
        </w:rPr>
      </w:pPr>
      <w:r>
        <w:rPr>
          <w:shd w:val="clear" w:color="auto" w:fill="FFFFFF"/>
        </w:rPr>
        <w:t xml:space="preserve">Dalam modul ini, tertulis bagaimana langkah-langkah pembuatan GUI dengan Python dan PyQt5 dari pembuatan window hingga bagaimana cara mengintegrasikan ke Arduino via serial yang disajikan </w:t>
      </w:r>
      <w:r w:rsidR="007A5D3F">
        <w:rPr>
          <w:shd w:val="clear" w:color="auto" w:fill="FFFFFF"/>
        </w:rPr>
        <w:t>secara</w:t>
      </w:r>
      <w:r>
        <w:rPr>
          <w:shd w:val="clear" w:color="auto" w:fill="FFFFFF"/>
        </w:rPr>
        <w:t xml:space="preserve"> </w:t>
      </w:r>
      <w:r w:rsidR="00D41C50">
        <w:rPr>
          <w:shd w:val="clear" w:color="auto" w:fill="FFFFFF"/>
        </w:rPr>
        <w:t>jelas dan detail</w:t>
      </w:r>
      <w:r>
        <w:rPr>
          <w:shd w:val="clear" w:color="auto" w:fill="FFFFFF"/>
        </w:rPr>
        <w:t>.</w:t>
      </w:r>
    </w:p>
    <w:p w14:paraId="31F0494D" w14:textId="0E00BC5C" w:rsidR="00427AFF" w:rsidRDefault="00427AFF" w:rsidP="00427AFF">
      <w:pPr>
        <w:rPr>
          <w:shd w:val="clear" w:color="auto" w:fill="FFFFFF"/>
        </w:rPr>
      </w:pPr>
      <w:r>
        <w:rPr>
          <w:shd w:val="clear" w:color="auto" w:fill="FFFFFF"/>
        </w:rPr>
        <w:t>Kami sadar, masih banyak luput dan kekeliruan yang tentu saja jauh dari sempurna tentang modul ini. Oleh sebab itu, kami mohon agar pembaca memberi kritik dan juga saran terhadap karya modul ini agar kami dapat terus meningkatkan kualitas modul.</w:t>
      </w:r>
    </w:p>
    <w:p w14:paraId="0ACFB133" w14:textId="7C8C7BC3" w:rsidR="0094560E" w:rsidRDefault="00427AFF" w:rsidP="00A8064F">
      <w:r>
        <w:rPr>
          <w:shd w:val="clear" w:color="auto" w:fill="FFFFFF"/>
        </w:rPr>
        <w:t xml:space="preserve">Demikian modul ini kami buat, dengan harapan agar pembaca dapat memahami informasi dan juga mendapatkan wawasan mengenai </w:t>
      </w:r>
      <w:r w:rsidR="00BC0840" w:rsidRPr="008931C5">
        <w:t xml:space="preserve">pembuatan </w:t>
      </w:r>
      <w:r w:rsidR="004719E4">
        <w:t>G</w:t>
      </w:r>
      <w:r w:rsidR="00BC0840" w:rsidRPr="008931C5">
        <w:t>raphical</w:t>
      </w:r>
      <w:r w:rsidR="00BC0840">
        <w:t xml:space="preserve"> </w:t>
      </w:r>
      <w:r w:rsidR="004719E4">
        <w:t>U</w:t>
      </w:r>
      <w:r w:rsidR="00BC0840" w:rsidRPr="008931C5">
        <w:t xml:space="preserve">ser </w:t>
      </w:r>
      <w:r w:rsidR="004719E4">
        <w:t>I</w:t>
      </w:r>
      <w:r w:rsidR="00BC0840" w:rsidRPr="008931C5">
        <w:t>nterface (</w:t>
      </w:r>
      <w:r w:rsidR="004719E4">
        <w:t>GUI</w:t>
      </w:r>
      <w:r w:rsidR="00BC0840" w:rsidRPr="008931C5">
        <w:t xml:space="preserve">) </w:t>
      </w:r>
      <w:r w:rsidR="004719E4">
        <w:t>A</w:t>
      </w:r>
      <w:r w:rsidR="00BC0840" w:rsidRPr="008931C5">
        <w:t>rduino</w:t>
      </w:r>
      <w:r w:rsidR="00BC0840">
        <w:t xml:space="preserve"> </w:t>
      </w:r>
      <w:r w:rsidR="00BC0840" w:rsidRPr="008931C5">
        <w:t xml:space="preserve">menggunakan </w:t>
      </w:r>
      <w:r w:rsidR="00BC0840">
        <w:t>P</w:t>
      </w:r>
      <w:r w:rsidR="00BC0840" w:rsidRPr="008931C5">
        <w:t xml:space="preserve">ython dan </w:t>
      </w:r>
      <w:r w:rsidR="00BC0840">
        <w:t>P</w:t>
      </w:r>
      <w:r w:rsidR="00BC0840" w:rsidRPr="008931C5">
        <w:t>y</w:t>
      </w:r>
      <w:r w:rsidR="00BC0840">
        <w:t>Q</w:t>
      </w:r>
      <w:r w:rsidR="00BC0840" w:rsidRPr="008931C5">
        <w:t>t5</w:t>
      </w:r>
      <w:r w:rsidR="00BC0840">
        <w:t xml:space="preserve"> </w:t>
      </w:r>
      <w:r>
        <w:rPr>
          <w:shd w:val="clear" w:color="auto" w:fill="FFFFFF"/>
        </w:rPr>
        <w:t>serta dapat bermanfaat bagi masyarakat dalam arti luas</w:t>
      </w:r>
      <w:r w:rsidR="00BC0840">
        <w:rPr>
          <w:shd w:val="clear" w:color="auto" w:fill="FFFFFF"/>
        </w:rPr>
        <w:t xml:space="preserve"> dan dapat menjadi referensi untuk inovasi-inovasi di bidang pemrograman</w:t>
      </w:r>
      <w:r>
        <w:rPr>
          <w:shd w:val="clear" w:color="auto" w:fill="FFFFFF"/>
        </w:rPr>
        <w:t>. Terima kasih.</w:t>
      </w:r>
    </w:p>
    <w:p w14:paraId="1832E340" w14:textId="0E8E2133" w:rsidR="00A8064F" w:rsidRDefault="00A8064F" w:rsidP="00A8064F"/>
    <w:p w14:paraId="22186607" w14:textId="77777777" w:rsidR="00D41C50" w:rsidRPr="00A8064F" w:rsidRDefault="00D41C50" w:rsidP="00A8064F"/>
    <w:p w14:paraId="4ED132F6" w14:textId="48C715E8" w:rsidR="0094560E" w:rsidRDefault="00BC0840" w:rsidP="00BC0840">
      <w:pPr>
        <w:jc w:val="right"/>
        <w:rPr>
          <w:rFonts w:eastAsia="Arial Unicode MS" w:cs="Arial Unicode MS"/>
          <w:b/>
          <w:bCs/>
          <w:szCs w:val="24"/>
        </w:rPr>
      </w:pPr>
      <w:r>
        <w:rPr>
          <w:rFonts w:eastAsia="Arial Unicode MS" w:cs="Arial Unicode MS"/>
          <w:b/>
          <w:bCs/>
          <w:szCs w:val="24"/>
        </w:rPr>
        <w:t>Purwakarta,</w:t>
      </w:r>
      <w:r w:rsidR="00A8064F">
        <w:rPr>
          <w:rFonts w:eastAsia="Arial Unicode MS" w:cs="Arial Unicode MS"/>
          <w:b/>
          <w:bCs/>
          <w:szCs w:val="24"/>
        </w:rPr>
        <w:t xml:space="preserve"> 14 Agustus 2022</w:t>
      </w:r>
      <w:r>
        <w:rPr>
          <w:rFonts w:eastAsia="Arial Unicode MS" w:cs="Arial Unicode MS"/>
          <w:b/>
          <w:bCs/>
          <w:szCs w:val="24"/>
        </w:rPr>
        <w:t xml:space="preserve"> </w:t>
      </w:r>
    </w:p>
    <w:p w14:paraId="3FB4EC02" w14:textId="11EE5139" w:rsidR="007D5296" w:rsidRDefault="00871010" w:rsidP="00871010">
      <w:pPr>
        <w:pStyle w:val="Heading1"/>
        <w:numPr>
          <w:ilvl w:val="0"/>
          <w:numId w:val="0"/>
        </w:numPr>
        <w:ind w:left="720"/>
        <w:jc w:val="center"/>
        <w:rPr>
          <w:rFonts w:eastAsia="Arial Unicode MS"/>
        </w:rPr>
      </w:pPr>
      <w:bookmarkStart w:id="1" w:name="_Toc116646517"/>
      <w:r>
        <w:rPr>
          <w:rFonts w:eastAsia="Arial Unicode MS"/>
        </w:rPr>
        <w:lastRenderedPageBreak/>
        <w:t>DAFTAR ISI</w:t>
      </w:r>
      <w:bookmarkEnd w:id="1"/>
    </w:p>
    <w:sdt>
      <w:sdtPr>
        <w:rPr>
          <w:rFonts w:ascii="Arial Unicode MS" w:eastAsiaTheme="minorHAnsi" w:hAnsi="Arial Unicode MS" w:cstheme="minorBidi"/>
          <w:color w:val="auto"/>
          <w:sz w:val="24"/>
          <w:szCs w:val="22"/>
          <w:lang w:val="en-ID"/>
        </w:rPr>
        <w:id w:val="1461387413"/>
        <w:docPartObj>
          <w:docPartGallery w:val="Table of Contents"/>
          <w:docPartUnique/>
        </w:docPartObj>
      </w:sdtPr>
      <w:sdtEndPr>
        <w:rPr>
          <w:b/>
          <w:bCs/>
          <w:noProof/>
        </w:rPr>
      </w:sdtEndPr>
      <w:sdtContent>
        <w:p w14:paraId="1BD2AB93" w14:textId="5ED3E4F2" w:rsidR="00871010" w:rsidRDefault="00871010">
          <w:pPr>
            <w:pStyle w:val="TOCHeading"/>
          </w:pPr>
        </w:p>
        <w:p w14:paraId="36FC554A" w14:textId="22C419A9" w:rsidR="007B36C5" w:rsidRDefault="00871010">
          <w:pPr>
            <w:pStyle w:val="TOC1"/>
            <w:tabs>
              <w:tab w:val="right" w:leader="dot" w:pos="9016"/>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16646516" w:history="1">
            <w:r w:rsidR="007B36C5" w:rsidRPr="00473728">
              <w:rPr>
                <w:rStyle w:val="Hyperlink"/>
                <w:rFonts w:eastAsia="Arial Unicode MS"/>
                <w:noProof/>
              </w:rPr>
              <w:t>KATA PENGANTAR</w:t>
            </w:r>
            <w:r w:rsidR="007B36C5">
              <w:rPr>
                <w:noProof/>
                <w:webHidden/>
              </w:rPr>
              <w:tab/>
            </w:r>
            <w:r w:rsidR="007B36C5">
              <w:rPr>
                <w:noProof/>
                <w:webHidden/>
              </w:rPr>
              <w:fldChar w:fldCharType="begin"/>
            </w:r>
            <w:r w:rsidR="007B36C5">
              <w:rPr>
                <w:noProof/>
                <w:webHidden/>
              </w:rPr>
              <w:instrText xml:space="preserve"> PAGEREF _Toc116646516 \h </w:instrText>
            </w:r>
            <w:r w:rsidR="007B36C5">
              <w:rPr>
                <w:noProof/>
                <w:webHidden/>
              </w:rPr>
            </w:r>
            <w:r w:rsidR="007B36C5">
              <w:rPr>
                <w:noProof/>
                <w:webHidden/>
              </w:rPr>
              <w:fldChar w:fldCharType="separate"/>
            </w:r>
            <w:r w:rsidR="005E673B">
              <w:rPr>
                <w:noProof/>
                <w:webHidden/>
              </w:rPr>
              <w:t>4</w:t>
            </w:r>
            <w:r w:rsidR="007B36C5">
              <w:rPr>
                <w:noProof/>
                <w:webHidden/>
              </w:rPr>
              <w:fldChar w:fldCharType="end"/>
            </w:r>
          </w:hyperlink>
        </w:p>
        <w:p w14:paraId="0960C776" w14:textId="401DC3F5" w:rsidR="007B36C5" w:rsidRDefault="007B36C5">
          <w:pPr>
            <w:pStyle w:val="TOC1"/>
            <w:tabs>
              <w:tab w:val="right" w:leader="dot" w:pos="9016"/>
            </w:tabs>
            <w:rPr>
              <w:rFonts w:asciiTheme="minorHAnsi" w:eastAsiaTheme="minorEastAsia" w:hAnsiTheme="minorHAnsi"/>
              <w:noProof/>
              <w:sz w:val="22"/>
              <w:lang w:val="en-US"/>
            </w:rPr>
          </w:pPr>
          <w:hyperlink w:anchor="_Toc116646517" w:history="1">
            <w:r w:rsidRPr="00473728">
              <w:rPr>
                <w:rStyle w:val="Hyperlink"/>
                <w:rFonts w:eastAsia="Arial Unicode MS"/>
                <w:noProof/>
              </w:rPr>
              <w:t>DAFTAR ISI</w:t>
            </w:r>
            <w:r>
              <w:rPr>
                <w:noProof/>
                <w:webHidden/>
              </w:rPr>
              <w:tab/>
            </w:r>
            <w:r>
              <w:rPr>
                <w:noProof/>
                <w:webHidden/>
              </w:rPr>
              <w:fldChar w:fldCharType="begin"/>
            </w:r>
            <w:r>
              <w:rPr>
                <w:noProof/>
                <w:webHidden/>
              </w:rPr>
              <w:instrText xml:space="preserve"> PAGEREF _Toc116646517 \h </w:instrText>
            </w:r>
            <w:r>
              <w:rPr>
                <w:noProof/>
                <w:webHidden/>
              </w:rPr>
            </w:r>
            <w:r>
              <w:rPr>
                <w:noProof/>
                <w:webHidden/>
              </w:rPr>
              <w:fldChar w:fldCharType="separate"/>
            </w:r>
            <w:r w:rsidR="005E673B">
              <w:rPr>
                <w:noProof/>
                <w:webHidden/>
              </w:rPr>
              <w:t>5</w:t>
            </w:r>
            <w:r>
              <w:rPr>
                <w:noProof/>
                <w:webHidden/>
              </w:rPr>
              <w:fldChar w:fldCharType="end"/>
            </w:r>
          </w:hyperlink>
        </w:p>
        <w:p w14:paraId="60D0A998" w14:textId="26258CA8" w:rsidR="007B36C5" w:rsidRDefault="007B36C5">
          <w:pPr>
            <w:pStyle w:val="TOC1"/>
            <w:tabs>
              <w:tab w:val="right" w:leader="dot" w:pos="9016"/>
            </w:tabs>
            <w:rPr>
              <w:rFonts w:asciiTheme="minorHAnsi" w:eastAsiaTheme="minorEastAsia" w:hAnsiTheme="minorHAnsi"/>
              <w:noProof/>
              <w:sz w:val="22"/>
              <w:lang w:val="en-US"/>
            </w:rPr>
          </w:pPr>
          <w:hyperlink w:anchor="_Toc116646518" w:history="1">
            <w:r w:rsidRPr="00473728">
              <w:rPr>
                <w:rStyle w:val="Hyperlink"/>
                <w:noProof/>
              </w:rPr>
              <w:t>DAFTAR GAMBAR</w:t>
            </w:r>
            <w:r>
              <w:rPr>
                <w:noProof/>
                <w:webHidden/>
              </w:rPr>
              <w:tab/>
            </w:r>
            <w:r>
              <w:rPr>
                <w:noProof/>
                <w:webHidden/>
              </w:rPr>
              <w:fldChar w:fldCharType="begin"/>
            </w:r>
            <w:r>
              <w:rPr>
                <w:noProof/>
                <w:webHidden/>
              </w:rPr>
              <w:instrText xml:space="preserve"> PAGEREF _Toc116646518 \h </w:instrText>
            </w:r>
            <w:r>
              <w:rPr>
                <w:noProof/>
                <w:webHidden/>
              </w:rPr>
            </w:r>
            <w:r>
              <w:rPr>
                <w:noProof/>
                <w:webHidden/>
              </w:rPr>
              <w:fldChar w:fldCharType="separate"/>
            </w:r>
            <w:r w:rsidR="005E673B">
              <w:rPr>
                <w:noProof/>
                <w:webHidden/>
              </w:rPr>
              <w:t>7</w:t>
            </w:r>
            <w:r>
              <w:rPr>
                <w:noProof/>
                <w:webHidden/>
              </w:rPr>
              <w:fldChar w:fldCharType="end"/>
            </w:r>
          </w:hyperlink>
        </w:p>
        <w:p w14:paraId="4007211B" w14:textId="3C7A1987" w:rsidR="007B36C5" w:rsidRDefault="007B36C5">
          <w:pPr>
            <w:pStyle w:val="TOC1"/>
            <w:tabs>
              <w:tab w:val="right" w:leader="dot" w:pos="9016"/>
            </w:tabs>
            <w:rPr>
              <w:rFonts w:asciiTheme="minorHAnsi" w:eastAsiaTheme="minorEastAsia" w:hAnsiTheme="minorHAnsi"/>
              <w:noProof/>
              <w:sz w:val="22"/>
              <w:lang w:val="en-US"/>
            </w:rPr>
          </w:pPr>
          <w:hyperlink w:anchor="_Toc116646519" w:history="1">
            <w:r w:rsidRPr="00473728">
              <w:rPr>
                <w:rStyle w:val="Hyperlink"/>
                <w:noProof/>
              </w:rPr>
              <w:t>DAFTAR TABEL</w:t>
            </w:r>
            <w:r>
              <w:rPr>
                <w:noProof/>
                <w:webHidden/>
              </w:rPr>
              <w:tab/>
            </w:r>
            <w:r>
              <w:rPr>
                <w:noProof/>
                <w:webHidden/>
              </w:rPr>
              <w:fldChar w:fldCharType="begin"/>
            </w:r>
            <w:r>
              <w:rPr>
                <w:noProof/>
                <w:webHidden/>
              </w:rPr>
              <w:instrText xml:space="preserve"> PAGEREF _Toc116646519 \h </w:instrText>
            </w:r>
            <w:r>
              <w:rPr>
                <w:noProof/>
                <w:webHidden/>
              </w:rPr>
            </w:r>
            <w:r>
              <w:rPr>
                <w:noProof/>
                <w:webHidden/>
              </w:rPr>
              <w:fldChar w:fldCharType="separate"/>
            </w:r>
            <w:r w:rsidR="005E673B">
              <w:rPr>
                <w:noProof/>
                <w:webHidden/>
              </w:rPr>
              <w:t>8</w:t>
            </w:r>
            <w:r>
              <w:rPr>
                <w:noProof/>
                <w:webHidden/>
              </w:rPr>
              <w:fldChar w:fldCharType="end"/>
            </w:r>
          </w:hyperlink>
        </w:p>
        <w:p w14:paraId="6C8DF06F" w14:textId="2882FD7F" w:rsidR="007B36C5" w:rsidRDefault="007B36C5">
          <w:pPr>
            <w:pStyle w:val="TOC1"/>
            <w:tabs>
              <w:tab w:val="left" w:pos="1100"/>
              <w:tab w:val="right" w:leader="dot" w:pos="9016"/>
            </w:tabs>
            <w:rPr>
              <w:rFonts w:asciiTheme="minorHAnsi" w:eastAsiaTheme="minorEastAsia" w:hAnsiTheme="minorHAnsi"/>
              <w:noProof/>
              <w:sz w:val="22"/>
              <w:lang w:val="en-US"/>
            </w:rPr>
          </w:pPr>
          <w:hyperlink w:anchor="_Toc116646520" w:history="1">
            <w:r w:rsidRPr="00473728">
              <w:rPr>
                <w:rStyle w:val="Hyperlink"/>
                <w:rFonts w:eastAsia="Arial Unicode MS"/>
                <w:bCs/>
                <w:noProof/>
              </w:rPr>
              <w:t>BAB 1</w:t>
            </w:r>
            <w:r>
              <w:rPr>
                <w:rFonts w:asciiTheme="minorHAnsi" w:eastAsiaTheme="minorEastAsia" w:hAnsiTheme="minorHAnsi"/>
                <w:noProof/>
                <w:sz w:val="22"/>
                <w:lang w:val="en-US"/>
              </w:rPr>
              <w:tab/>
            </w:r>
            <w:r w:rsidRPr="00473728">
              <w:rPr>
                <w:rStyle w:val="Hyperlink"/>
                <w:rFonts w:eastAsia="Arial Unicode MS"/>
                <w:noProof/>
              </w:rPr>
              <w:t>PENDAHULUAN</w:t>
            </w:r>
            <w:r>
              <w:rPr>
                <w:noProof/>
                <w:webHidden/>
              </w:rPr>
              <w:tab/>
            </w:r>
            <w:r>
              <w:rPr>
                <w:noProof/>
                <w:webHidden/>
              </w:rPr>
              <w:fldChar w:fldCharType="begin"/>
            </w:r>
            <w:r>
              <w:rPr>
                <w:noProof/>
                <w:webHidden/>
              </w:rPr>
              <w:instrText xml:space="preserve"> PAGEREF _Toc116646520 \h </w:instrText>
            </w:r>
            <w:r>
              <w:rPr>
                <w:noProof/>
                <w:webHidden/>
              </w:rPr>
            </w:r>
            <w:r>
              <w:rPr>
                <w:noProof/>
                <w:webHidden/>
              </w:rPr>
              <w:fldChar w:fldCharType="separate"/>
            </w:r>
            <w:r w:rsidR="005E673B">
              <w:rPr>
                <w:noProof/>
                <w:webHidden/>
              </w:rPr>
              <w:t>9</w:t>
            </w:r>
            <w:r>
              <w:rPr>
                <w:noProof/>
                <w:webHidden/>
              </w:rPr>
              <w:fldChar w:fldCharType="end"/>
            </w:r>
          </w:hyperlink>
        </w:p>
        <w:p w14:paraId="1C4DB42F" w14:textId="75CF0182" w:rsidR="007B36C5" w:rsidRDefault="007B36C5">
          <w:pPr>
            <w:pStyle w:val="TOC2"/>
            <w:tabs>
              <w:tab w:val="right" w:leader="dot" w:pos="9016"/>
            </w:tabs>
            <w:rPr>
              <w:rFonts w:asciiTheme="minorHAnsi" w:eastAsiaTheme="minorEastAsia" w:hAnsiTheme="minorHAnsi"/>
              <w:noProof/>
              <w:sz w:val="22"/>
              <w:lang w:val="en-US"/>
            </w:rPr>
          </w:pPr>
          <w:hyperlink w:anchor="_Toc116646521" w:history="1">
            <w:r w:rsidRPr="00473728">
              <w:rPr>
                <w:rStyle w:val="Hyperlink"/>
                <w:noProof/>
              </w:rPr>
              <w:t>A. Latar Belakang</w:t>
            </w:r>
            <w:r>
              <w:rPr>
                <w:noProof/>
                <w:webHidden/>
              </w:rPr>
              <w:tab/>
            </w:r>
            <w:r>
              <w:rPr>
                <w:noProof/>
                <w:webHidden/>
              </w:rPr>
              <w:fldChar w:fldCharType="begin"/>
            </w:r>
            <w:r>
              <w:rPr>
                <w:noProof/>
                <w:webHidden/>
              </w:rPr>
              <w:instrText xml:space="preserve"> PAGEREF _Toc116646521 \h </w:instrText>
            </w:r>
            <w:r>
              <w:rPr>
                <w:noProof/>
                <w:webHidden/>
              </w:rPr>
            </w:r>
            <w:r>
              <w:rPr>
                <w:noProof/>
                <w:webHidden/>
              </w:rPr>
              <w:fldChar w:fldCharType="separate"/>
            </w:r>
            <w:r w:rsidR="005E673B">
              <w:rPr>
                <w:noProof/>
                <w:webHidden/>
              </w:rPr>
              <w:t>9</w:t>
            </w:r>
            <w:r>
              <w:rPr>
                <w:noProof/>
                <w:webHidden/>
              </w:rPr>
              <w:fldChar w:fldCharType="end"/>
            </w:r>
          </w:hyperlink>
        </w:p>
        <w:p w14:paraId="6C062B3D" w14:textId="5B11BE77" w:rsidR="007B36C5" w:rsidRDefault="007B36C5">
          <w:pPr>
            <w:pStyle w:val="TOC2"/>
            <w:tabs>
              <w:tab w:val="right" w:leader="dot" w:pos="9016"/>
            </w:tabs>
            <w:rPr>
              <w:rFonts w:asciiTheme="minorHAnsi" w:eastAsiaTheme="minorEastAsia" w:hAnsiTheme="minorHAnsi"/>
              <w:noProof/>
              <w:sz w:val="22"/>
              <w:lang w:val="en-US"/>
            </w:rPr>
          </w:pPr>
          <w:hyperlink w:anchor="_Toc116646522" w:history="1">
            <w:r w:rsidRPr="00473728">
              <w:rPr>
                <w:rStyle w:val="Hyperlink"/>
                <w:noProof/>
              </w:rPr>
              <w:t>B. Graphical User Interface (GUI)</w:t>
            </w:r>
            <w:r>
              <w:rPr>
                <w:noProof/>
                <w:webHidden/>
              </w:rPr>
              <w:tab/>
            </w:r>
            <w:r>
              <w:rPr>
                <w:noProof/>
                <w:webHidden/>
              </w:rPr>
              <w:fldChar w:fldCharType="begin"/>
            </w:r>
            <w:r>
              <w:rPr>
                <w:noProof/>
                <w:webHidden/>
              </w:rPr>
              <w:instrText xml:space="preserve"> PAGEREF _Toc116646522 \h </w:instrText>
            </w:r>
            <w:r>
              <w:rPr>
                <w:noProof/>
                <w:webHidden/>
              </w:rPr>
            </w:r>
            <w:r>
              <w:rPr>
                <w:noProof/>
                <w:webHidden/>
              </w:rPr>
              <w:fldChar w:fldCharType="separate"/>
            </w:r>
            <w:r w:rsidR="005E673B">
              <w:rPr>
                <w:noProof/>
                <w:webHidden/>
              </w:rPr>
              <w:t>11</w:t>
            </w:r>
            <w:r>
              <w:rPr>
                <w:noProof/>
                <w:webHidden/>
              </w:rPr>
              <w:fldChar w:fldCharType="end"/>
            </w:r>
          </w:hyperlink>
        </w:p>
        <w:p w14:paraId="43B5BDE5" w14:textId="60465AFE" w:rsidR="007B36C5" w:rsidRDefault="007B36C5">
          <w:pPr>
            <w:pStyle w:val="TOC2"/>
            <w:tabs>
              <w:tab w:val="right" w:leader="dot" w:pos="9016"/>
            </w:tabs>
            <w:rPr>
              <w:rFonts w:asciiTheme="minorHAnsi" w:eastAsiaTheme="minorEastAsia" w:hAnsiTheme="minorHAnsi"/>
              <w:noProof/>
              <w:sz w:val="22"/>
              <w:lang w:val="en-US"/>
            </w:rPr>
          </w:pPr>
          <w:hyperlink w:anchor="_Toc116646523" w:history="1">
            <w:r w:rsidRPr="00473728">
              <w:rPr>
                <w:rStyle w:val="Hyperlink"/>
                <w:noProof/>
              </w:rPr>
              <w:t>C. Sekilas Tentang Qt</w:t>
            </w:r>
            <w:r>
              <w:rPr>
                <w:noProof/>
                <w:webHidden/>
              </w:rPr>
              <w:tab/>
            </w:r>
            <w:r>
              <w:rPr>
                <w:noProof/>
                <w:webHidden/>
              </w:rPr>
              <w:fldChar w:fldCharType="begin"/>
            </w:r>
            <w:r>
              <w:rPr>
                <w:noProof/>
                <w:webHidden/>
              </w:rPr>
              <w:instrText xml:space="preserve"> PAGEREF _Toc116646523 \h </w:instrText>
            </w:r>
            <w:r>
              <w:rPr>
                <w:noProof/>
                <w:webHidden/>
              </w:rPr>
            </w:r>
            <w:r>
              <w:rPr>
                <w:noProof/>
                <w:webHidden/>
              </w:rPr>
              <w:fldChar w:fldCharType="separate"/>
            </w:r>
            <w:r w:rsidR="005E673B">
              <w:rPr>
                <w:noProof/>
                <w:webHidden/>
              </w:rPr>
              <w:t>12</w:t>
            </w:r>
            <w:r>
              <w:rPr>
                <w:noProof/>
                <w:webHidden/>
              </w:rPr>
              <w:fldChar w:fldCharType="end"/>
            </w:r>
          </w:hyperlink>
        </w:p>
        <w:p w14:paraId="2E42C20D" w14:textId="3BDD94F9" w:rsidR="007B36C5" w:rsidRDefault="007B36C5">
          <w:pPr>
            <w:pStyle w:val="TOC2"/>
            <w:tabs>
              <w:tab w:val="right" w:leader="dot" w:pos="9016"/>
            </w:tabs>
            <w:rPr>
              <w:rFonts w:asciiTheme="minorHAnsi" w:eastAsiaTheme="minorEastAsia" w:hAnsiTheme="minorHAnsi"/>
              <w:noProof/>
              <w:sz w:val="22"/>
              <w:lang w:val="en-US"/>
            </w:rPr>
          </w:pPr>
          <w:hyperlink w:anchor="_Toc116646524" w:history="1">
            <w:r w:rsidRPr="00473728">
              <w:rPr>
                <w:rStyle w:val="Hyperlink"/>
                <w:noProof/>
              </w:rPr>
              <w:t>D. PyQt</w:t>
            </w:r>
            <w:r>
              <w:rPr>
                <w:noProof/>
                <w:webHidden/>
              </w:rPr>
              <w:tab/>
            </w:r>
            <w:r>
              <w:rPr>
                <w:noProof/>
                <w:webHidden/>
              </w:rPr>
              <w:fldChar w:fldCharType="begin"/>
            </w:r>
            <w:r>
              <w:rPr>
                <w:noProof/>
                <w:webHidden/>
              </w:rPr>
              <w:instrText xml:space="preserve"> PAGEREF _Toc116646524 \h </w:instrText>
            </w:r>
            <w:r>
              <w:rPr>
                <w:noProof/>
                <w:webHidden/>
              </w:rPr>
            </w:r>
            <w:r>
              <w:rPr>
                <w:noProof/>
                <w:webHidden/>
              </w:rPr>
              <w:fldChar w:fldCharType="separate"/>
            </w:r>
            <w:r w:rsidR="005E673B">
              <w:rPr>
                <w:noProof/>
                <w:webHidden/>
              </w:rPr>
              <w:t>12</w:t>
            </w:r>
            <w:r>
              <w:rPr>
                <w:noProof/>
                <w:webHidden/>
              </w:rPr>
              <w:fldChar w:fldCharType="end"/>
            </w:r>
          </w:hyperlink>
        </w:p>
        <w:p w14:paraId="521B279E" w14:textId="6E3B7446" w:rsidR="007B36C5" w:rsidRDefault="007B36C5">
          <w:pPr>
            <w:pStyle w:val="TOC2"/>
            <w:tabs>
              <w:tab w:val="right" w:leader="dot" w:pos="9016"/>
            </w:tabs>
            <w:rPr>
              <w:rFonts w:asciiTheme="minorHAnsi" w:eastAsiaTheme="minorEastAsia" w:hAnsiTheme="minorHAnsi"/>
              <w:noProof/>
              <w:sz w:val="22"/>
              <w:lang w:val="en-US"/>
            </w:rPr>
          </w:pPr>
          <w:hyperlink w:anchor="_Toc116646525" w:history="1">
            <w:r w:rsidRPr="00473728">
              <w:rPr>
                <w:rStyle w:val="Hyperlink"/>
                <w:noProof/>
              </w:rPr>
              <w:t>E. GUI yang Akan Dibuat pada Modul ini</w:t>
            </w:r>
            <w:r>
              <w:rPr>
                <w:noProof/>
                <w:webHidden/>
              </w:rPr>
              <w:tab/>
            </w:r>
            <w:r>
              <w:rPr>
                <w:noProof/>
                <w:webHidden/>
              </w:rPr>
              <w:fldChar w:fldCharType="begin"/>
            </w:r>
            <w:r>
              <w:rPr>
                <w:noProof/>
                <w:webHidden/>
              </w:rPr>
              <w:instrText xml:space="preserve"> PAGEREF _Toc116646525 \h </w:instrText>
            </w:r>
            <w:r>
              <w:rPr>
                <w:noProof/>
                <w:webHidden/>
              </w:rPr>
            </w:r>
            <w:r>
              <w:rPr>
                <w:noProof/>
                <w:webHidden/>
              </w:rPr>
              <w:fldChar w:fldCharType="separate"/>
            </w:r>
            <w:r w:rsidR="005E673B">
              <w:rPr>
                <w:noProof/>
                <w:webHidden/>
              </w:rPr>
              <w:t>13</w:t>
            </w:r>
            <w:r>
              <w:rPr>
                <w:noProof/>
                <w:webHidden/>
              </w:rPr>
              <w:fldChar w:fldCharType="end"/>
            </w:r>
          </w:hyperlink>
        </w:p>
        <w:p w14:paraId="76CBA965" w14:textId="6CC9F2CE" w:rsidR="007B36C5" w:rsidRDefault="007B36C5">
          <w:pPr>
            <w:pStyle w:val="TOC1"/>
            <w:tabs>
              <w:tab w:val="left" w:pos="1100"/>
              <w:tab w:val="right" w:leader="dot" w:pos="9016"/>
            </w:tabs>
            <w:rPr>
              <w:rFonts w:asciiTheme="minorHAnsi" w:eastAsiaTheme="minorEastAsia" w:hAnsiTheme="minorHAnsi"/>
              <w:noProof/>
              <w:sz w:val="22"/>
              <w:lang w:val="en-US"/>
            </w:rPr>
          </w:pPr>
          <w:hyperlink w:anchor="_Toc116646526" w:history="1">
            <w:r w:rsidRPr="00473728">
              <w:rPr>
                <w:rStyle w:val="Hyperlink"/>
                <w:bCs/>
                <w:noProof/>
              </w:rPr>
              <w:t>BAB 2</w:t>
            </w:r>
            <w:r>
              <w:rPr>
                <w:rFonts w:asciiTheme="minorHAnsi" w:eastAsiaTheme="minorEastAsia" w:hAnsiTheme="minorHAnsi"/>
                <w:noProof/>
                <w:sz w:val="22"/>
                <w:lang w:val="en-US"/>
              </w:rPr>
              <w:tab/>
            </w:r>
            <w:r w:rsidRPr="00473728">
              <w:rPr>
                <w:rStyle w:val="Hyperlink"/>
                <w:noProof/>
              </w:rPr>
              <w:t>Software yang Dibutuhkan</w:t>
            </w:r>
            <w:r>
              <w:rPr>
                <w:noProof/>
                <w:webHidden/>
              </w:rPr>
              <w:tab/>
            </w:r>
            <w:r>
              <w:rPr>
                <w:noProof/>
                <w:webHidden/>
              </w:rPr>
              <w:fldChar w:fldCharType="begin"/>
            </w:r>
            <w:r>
              <w:rPr>
                <w:noProof/>
                <w:webHidden/>
              </w:rPr>
              <w:instrText xml:space="preserve"> PAGEREF _Toc116646526 \h </w:instrText>
            </w:r>
            <w:r>
              <w:rPr>
                <w:noProof/>
                <w:webHidden/>
              </w:rPr>
            </w:r>
            <w:r>
              <w:rPr>
                <w:noProof/>
                <w:webHidden/>
              </w:rPr>
              <w:fldChar w:fldCharType="separate"/>
            </w:r>
            <w:r w:rsidR="005E673B">
              <w:rPr>
                <w:noProof/>
                <w:webHidden/>
              </w:rPr>
              <w:t>14</w:t>
            </w:r>
            <w:r>
              <w:rPr>
                <w:noProof/>
                <w:webHidden/>
              </w:rPr>
              <w:fldChar w:fldCharType="end"/>
            </w:r>
          </w:hyperlink>
        </w:p>
        <w:p w14:paraId="7E2E6F17" w14:textId="0BCA67F9" w:rsidR="007B36C5" w:rsidRDefault="007B36C5">
          <w:pPr>
            <w:pStyle w:val="TOC2"/>
            <w:tabs>
              <w:tab w:val="right" w:leader="dot" w:pos="9016"/>
            </w:tabs>
            <w:rPr>
              <w:rFonts w:asciiTheme="minorHAnsi" w:eastAsiaTheme="minorEastAsia" w:hAnsiTheme="minorHAnsi"/>
              <w:noProof/>
              <w:sz w:val="22"/>
              <w:lang w:val="en-US"/>
            </w:rPr>
          </w:pPr>
          <w:hyperlink w:anchor="_Toc116646527" w:history="1">
            <w:r w:rsidRPr="00473728">
              <w:rPr>
                <w:rStyle w:val="Hyperlink"/>
                <w:noProof/>
              </w:rPr>
              <w:t>A. Thonny IDE</w:t>
            </w:r>
            <w:r>
              <w:rPr>
                <w:noProof/>
                <w:webHidden/>
              </w:rPr>
              <w:tab/>
            </w:r>
            <w:r>
              <w:rPr>
                <w:noProof/>
                <w:webHidden/>
              </w:rPr>
              <w:fldChar w:fldCharType="begin"/>
            </w:r>
            <w:r>
              <w:rPr>
                <w:noProof/>
                <w:webHidden/>
              </w:rPr>
              <w:instrText xml:space="preserve"> PAGEREF _Toc116646527 \h </w:instrText>
            </w:r>
            <w:r>
              <w:rPr>
                <w:noProof/>
                <w:webHidden/>
              </w:rPr>
            </w:r>
            <w:r>
              <w:rPr>
                <w:noProof/>
                <w:webHidden/>
              </w:rPr>
              <w:fldChar w:fldCharType="separate"/>
            </w:r>
            <w:r w:rsidR="005E673B">
              <w:rPr>
                <w:noProof/>
                <w:webHidden/>
              </w:rPr>
              <w:t>14</w:t>
            </w:r>
            <w:r>
              <w:rPr>
                <w:noProof/>
                <w:webHidden/>
              </w:rPr>
              <w:fldChar w:fldCharType="end"/>
            </w:r>
          </w:hyperlink>
        </w:p>
        <w:p w14:paraId="5668B8AB" w14:textId="707EC71B" w:rsidR="007B36C5" w:rsidRDefault="007B36C5">
          <w:pPr>
            <w:pStyle w:val="TOC2"/>
            <w:tabs>
              <w:tab w:val="right" w:leader="dot" w:pos="9016"/>
            </w:tabs>
            <w:rPr>
              <w:rFonts w:asciiTheme="minorHAnsi" w:eastAsiaTheme="minorEastAsia" w:hAnsiTheme="minorHAnsi"/>
              <w:noProof/>
              <w:sz w:val="22"/>
              <w:lang w:val="en-US"/>
            </w:rPr>
          </w:pPr>
          <w:hyperlink w:anchor="_Toc116646528" w:history="1">
            <w:r w:rsidRPr="00473728">
              <w:rPr>
                <w:rStyle w:val="Hyperlink"/>
                <w:noProof/>
              </w:rPr>
              <w:t>B. Notepad++</w:t>
            </w:r>
            <w:r>
              <w:rPr>
                <w:noProof/>
                <w:webHidden/>
              </w:rPr>
              <w:tab/>
            </w:r>
            <w:r>
              <w:rPr>
                <w:noProof/>
                <w:webHidden/>
              </w:rPr>
              <w:fldChar w:fldCharType="begin"/>
            </w:r>
            <w:r>
              <w:rPr>
                <w:noProof/>
                <w:webHidden/>
              </w:rPr>
              <w:instrText xml:space="preserve"> PAGEREF _Toc116646528 \h </w:instrText>
            </w:r>
            <w:r>
              <w:rPr>
                <w:noProof/>
                <w:webHidden/>
              </w:rPr>
            </w:r>
            <w:r>
              <w:rPr>
                <w:noProof/>
                <w:webHidden/>
              </w:rPr>
              <w:fldChar w:fldCharType="separate"/>
            </w:r>
            <w:r w:rsidR="005E673B">
              <w:rPr>
                <w:noProof/>
                <w:webHidden/>
              </w:rPr>
              <w:t>16</w:t>
            </w:r>
            <w:r>
              <w:rPr>
                <w:noProof/>
                <w:webHidden/>
              </w:rPr>
              <w:fldChar w:fldCharType="end"/>
            </w:r>
          </w:hyperlink>
        </w:p>
        <w:p w14:paraId="0A8166F2" w14:textId="5E39974D" w:rsidR="007B36C5" w:rsidRDefault="007B36C5">
          <w:pPr>
            <w:pStyle w:val="TOC2"/>
            <w:tabs>
              <w:tab w:val="right" w:leader="dot" w:pos="9016"/>
            </w:tabs>
            <w:rPr>
              <w:rFonts w:asciiTheme="minorHAnsi" w:eastAsiaTheme="minorEastAsia" w:hAnsiTheme="minorHAnsi"/>
              <w:noProof/>
              <w:sz w:val="22"/>
              <w:lang w:val="en-US"/>
            </w:rPr>
          </w:pPr>
          <w:hyperlink w:anchor="_Toc116646529" w:history="1">
            <w:r w:rsidRPr="00473728">
              <w:rPr>
                <w:rStyle w:val="Hyperlink"/>
                <w:noProof/>
              </w:rPr>
              <w:t>C. Arduino IDE &amp; drivernya</w:t>
            </w:r>
            <w:r>
              <w:rPr>
                <w:noProof/>
                <w:webHidden/>
              </w:rPr>
              <w:tab/>
            </w:r>
            <w:r>
              <w:rPr>
                <w:noProof/>
                <w:webHidden/>
              </w:rPr>
              <w:fldChar w:fldCharType="begin"/>
            </w:r>
            <w:r>
              <w:rPr>
                <w:noProof/>
                <w:webHidden/>
              </w:rPr>
              <w:instrText xml:space="preserve"> PAGEREF _Toc116646529 \h </w:instrText>
            </w:r>
            <w:r>
              <w:rPr>
                <w:noProof/>
                <w:webHidden/>
              </w:rPr>
            </w:r>
            <w:r>
              <w:rPr>
                <w:noProof/>
                <w:webHidden/>
              </w:rPr>
              <w:fldChar w:fldCharType="separate"/>
            </w:r>
            <w:r w:rsidR="005E673B">
              <w:rPr>
                <w:noProof/>
                <w:webHidden/>
              </w:rPr>
              <w:t>17</w:t>
            </w:r>
            <w:r>
              <w:rPr>
                <w:noProof/>
                <w:webHidden/>
              </w:rPr>
              <w:fldChar w:fldCharType="end"/>
            </w:r>
          </w:hyperlink>
        </w:p>
        <w:p w14:paraId="2156F7D4" w14:textId="3AE25DEF" w:rsidR="007B36C5" w:rsidRDefault="007B36C5">
          <w:pPr>
            <w:pStyle w:val="TOC1"/>
            <w:tabs>
              <w:tab w:val="left" w:pos="1100"/>
              <w:tab w:val="right" w:leader="dot" w:pos="9016"/>
            </w:tabs>
            <w:rPr>
              <w:rFonts w:asciiTheme="minorHAnsi" w:eastAsiaTheme="minorEastAsia" w:hAnsiTheme="minorHAnsi"/>
              <w:noProof/>
              <w:sz w:val="22"/>
              <w:lang w:val="en-US"/>
            </w:rPr>
          </w:pPr>
          <w:hyperlink w:anchor="_Toc116646530" w:history="1">
            <w:r w:rsidRPr="00473728">
              <w:rPr>
                <w:rStyle w:val="Hyperlink"/>
                <w:bCs/>
                <w:noProof/>
              </w:rPr>
              <w:t>BAB 3</w:t>
            </w:r>
            <w:r>
              <w:rPr>
                <w:rFonts w:asciiTheme="minorHAnsi" w:eastAsiaTheme="minorEastAsia" w:hAnsiTheme="minorHAnsi"/>
                <w:noProof/>
                <w:sz w:val="22"/>
                <w:lang w:val="en-US"/>
              </w:rPr>
              <w:tab/>
            </w:r>
            <w:r w:rsidRPr="00473728">
              <w:rPr>
                <w:rStyle w:val="Hyperlink"/>
                <w:noProof/>
              </w:rPr>
              <w:t>Membuat GUI Sederhana Menggunakan PyQt5</w:t>
            </w:r>
            <w:r>
              <w:rPr>
                <w:noProof/>
                <w:webHidden/>
              </w:rPr>
              <w:tab/>
            </w:r>
            <w:r>
              <w:rPr>
                <w:noProof/>
                <w:webHidden/>
              </w:rPr>
              <w:fldChar w:fldCharType="begin"/>
            </w:r>
            <w:r>
              <w:rPr>
                <w:noProof/>
                <w:webHidden/>
              </w:rPr>
              <w:instrText xml:space="preserve"> PAGEREF _Toc116646530 \h </w:instrText>
            </w:r>
            <w:r>
              <w:rPr>
                <w:noProof/>
                <w:webHidden/>
              </w:rPr>
            </w:r>
            <w:r>
              <w:rPr>
                <w:noProof/>
                <w:webHidden/>
              </w:rPr>
              <w:fldChar w:fldCharType="separate"/>
            </w:r>
            <w:r w:rsidR="005E673B">
              <w:rPr>
                <w:noProof/>
                <w:webHidden/>
              </w:rPr>
              <w:t>18</w:t>
            </w:r>
            <w:r>
              <w:rPr>
                <w:noProof/>
                <w:webHidden/>
              </w:rPr>
              <w:fldChar w:fldCharType="end"/>
            </w:r>
          </w:hyperlink>
        </w:p>
        <w:p w14:paraId="206E5669" w14:textId="700FCDF9" w:rsidR="007B36C5" w:rsidRDefault="007B36C5">
          <w:pPr>
            <w:pStyle w:val="TOC2"/>
            <w:tabs>
              <w:tab w:val="right" w:leader="dot" w:pos="9016"/>
            </w:tabs>
            <w:rPr>
              <w:rFonts w:asciiTheme="minorHAnsi" w:eastAsiaTheme="minorEastAsia" w:hAnsiTheme="minorHAnsi"/>
              <w:noProof/>
              <w:sz w:val="22"/>
              <w:lang w:val="en-US"/>
            </w:rPr>
          </w:pPr>
          <w:hyperlink w:anchor="_Toc116646531" w:history="1">
            <w:r w:rsidRPr="00473728">
              <w:rPr>
                <w:rStyle w:val="Hyperlink"/>
                <w:noProof/>
              </w:rPr>
              <w:t>A. Program minimal untuk menjalankan PyQt5</w:t>
            </w:r>
            <w:r>
              <w:rPr>
                <w:noProof/>
                <w:webHidden/>
              </w:rPr>
              <w:tab/>
            </w:r>
            <w:r>
              <w:rPr>
                <w:noProof/>
                <w:webHidden/>
              </w:rPr>
              <w:fldChar w:fldCharType="begin"/>
            </w:r>
            <w:r>
              <w:rPr>
                <w:noProof/>
                <w:webHidden/>
              </w:rPr>
              <w:instrText xml:space="preserve"> PAGEREF _Toc116646531 \h </w:instrText>
            </w:r>
            <w:r>
              <w:rPr>
                <w:noProof/>
                <w:webHidden/>
              </w:rPr>
            </w:r>
            <w:r>
              <w:rPr>
                <w:noProof/>
                <w:webHidden/>
              </w:rPr>
              <w:fldChar w:fldCharType="separate"/>
            </w:r>
            <w:r w:rsidR="005E673B">
              <w:rPr>
                <w:noProof/>
                <w:webHidden/>
              </w:rPr>
              <w:t>18</w:t>
            </w:r>
            <w:r>
              <w:rPr>
                <w:noProof/>
                <w:webHidden/>
              </w:rPr>
              <w:fldChar w:fldCharType="end"/>
            </w:r>
          </w:hyperlink>
        </w:p>
        <w:p w14:paraId="43F5BE2E" w14:textId="0D4D92BC" w:rsidR="007B36C5" w:rsidRDefault="007B36C5">
          <w:pPr>
            <w:pStyle w:val="TOC2"/>
            <w:tabs>
              <w:tab w:val="right" w:leader="dot" w:pos="9016"/>
            </w:tabs>
            <w:rPr>
              <w:rFonts w:asciiTheme="minorHAnsi" w:eastAsiaTheme="minorEastAsia" w:hAnsiTheme="minorHAnsi"/>
              <w:noProof/>
              <w:sz w:val="22"/>
              <w:lang w:val="en-US"/>
            </w:rPr>
          </w:pPr>
          <w:hyperlink w:anchor="_Toc116646532" w:history="1">
            <w:r w:rsidRPr="00473728">
              <w:rPr>
                <w:rStyle w:val="Hyperlink"/>
                <w:noProof/>
              </w:rPr>
              <w:t>B. Membuat Tampilan Windows</w:t>
            </w:r>
            <w:r>
              <w:rPr>
                <w:noProof/>
                <w:webHidden/>
              </w:rPr>
              <w:tab/>
            </w:r>
            <w:r>
              <w:rPr>
                <w:noProof/>
                <w:webHidden/>
              </w:rPr>
              <w:fldChar w:fldCharType="begin"/>
            </w:r>
            <w:r>
              <w:rPr>
                <w:noProof/>
                <w:webHidden/>
              </w:rPr>
              <w:instrText xml:space="preserve"> PAGEREF _Toc116646532 \h </w:instrText>
            </w:r>
            <w:r>
              <w:rPr>
                <w:noProof/>
                <w:webHidden/>
              </w:rPr>
            </w:r>
            <w:r>
              <w:rPr>
                <w:noProof/>
                <w:webHidden/>
              </w:rPr>
              <w:fldChar w:fldCharType="separate"/>
            </w:r>
            <w:r w:rsidR="005E673B">
              <w:rPr>
                <w:noProof/>
                <w:webHidden/>
              </w:rPr>
              <w:t>21</w:t>
            </w:r>
            <w:r>
              <w:rPr>
                <w:noProof/>
                <w:webHidden/>
              </w:rPr>
              <w:fldChar w:fldCharType="end"/>
            </w:r>
          </w:hyperlink>
        </w:p>
        <w:p w14:paraId="458DC1DA" w14:textId="2FE03651" w:rsidR="007B36C5" w:rsidRDefault="007B36C5">
          <w:pPr>
            <w:pStyle w:val="TOC3"/>
            <w:tabs>
              <w:tab w:val="right" w:leader="dot" w:pos="9016"/>
            </w:tabs>
            <w:rPr>
              <w:rFonts w:asciiTheme="minorHAnsi" w:eastAsiaTheme="minorEastAsia" w:hAnsiTheme="minorHAnsi"/>
              <w:noProof/>
              <w:sz w:val="22"/>
              <w:lang w:val="en-US"/>
            </w:rPr>
          </w:pPr>
          <w:hyperlink w:anchor="_Toc116646533" w:history="1">
            <w:r w:rsidRPr="00473728">
              <w:rPr>
                <w:rStyle w:val="Hyperlink"/>
                <w:noProof/>
              </w:rPr>
              <w:t>1. Program Window default</w:t>
            </w:r>
            <w:r>
              <w:rPr>
                <w:noProof/>
                <w:webHidden/>
              </w:rPr>
              <w:tab/>
            </w:r>
            <w:r>
              <w:rPr>
                <w:noProof/>
                <w:webHidden/>
              </w:rPr>
              <w:fldChar w:fldCharType="begin"/>
            </w:r>
            <w:r>
              <w:rPr>
                <w:noProof/>
                <w:webHidden/>
              </w:rPr>
              <w:instrText xml:space="preserve"> PAGEREF _Toc116646533 \h </w:instrText>
            </w:r>
            <w:r>
              <w:rPr>
                <w:noProof/>
                <w:webHidden/>
              </w:rPr>
            </w:r>
            <w:r>
              <w:rPr>
                <w:noProof/>
                <w:webHidden/>
              </w:rPr>
              <w:fldChar w:fldCharType="separate"/>
            </w:r>
            <w:r w:rsidR="005E673B">
              <w:rPr>
                <w:noProof/>
                <w:webHidden/>
              </w:rPr>
              <w:t>22</w:t>
            </w:r>
            <w:r>
              <w:rPr>
                <w:noProof/>
                <w:webHidden/>
              </w:rPr>
              <w:fldChar w:fldCharType="end"/>
            </w:r>
          </w:hyperlink>
        </w:p>
        <w:p w14:paraId="6A52AB8C" w14:textId="10651F9B" w:rsidR="007B36C5" w:rsidRDefault="007B36C5">
          <w:pPr>
            <w:pStyle w:val="TOC3"/>
            <w:tabs>
              <w:tab w:val="right" w:leader="dot" w:pos="9016"/>
            </w:tabs>
            <w:rPr>
              <w:rFonts w:asciiTheme="minorHAnsi" w:eastAsiaTheme="minorEastAsia" w:hAnsiTheme="minorHAnsi"/>
              <w:noProof/>
              <w:sz w:val="22"/>
              <w:lang w:val="en-US"/>
            </w:rPr>
          </w:pPr>
          <w:hyperlink w:anchor="_Toc116646534" w:history="1">
            <w:r w:rsidRPr="00473728">
              <w:rPr>
                <w:rStyle w:val="Hyperlink"/>
                <w:noProof/>
              </w:rPr>
              <w:t>2. Program Window Fullscreen</w:t>
            </w:r>
            <w:r>
              <w:rPr>
                <w:noProof/>
                <w:webHidden/>
              </w:rPr>
              <w:tab/>
            </w:r>
            <w:r>
              <w:rPr>
                <w:noProof/>
                <w:webHidden/>
              </w:rPr>
              <w:fldChar w:fldCharType="begin"/>
            </w:r>
            <w:r>
              <w:rPr>
                <w:noProof/>
                <w:webHidden/>
              </w:rPr>
              <w:instrText xml:space="preserve"> PAGEREF _Toc116646534 \h </w:instrText>
            </w:r>
            <w:r>
              <w:rPr>
                <w:noProof/>
                <w:webHidden/>
              </w:rPr>
            </w:r>
            <w:r>
              <w:rPr>
                <w:noProof/>
                <w:webHidden/>
              </w:rPr>
              <w:fldChar w:fldCharType="separate"/>
            </w:r>
            <w:r w:rsidR="005E673B">
              <w:rPr>
                <w:noProof/>
                <w:webHidden/>
              </w:rPr>
              <w:t>23</w:t>
            </w:r>
            <w:r>
              <w:rPr>
                <w:noProof/>
                <w:webHidden/>
              </w:rPr>
              <w:fldChar w:fldCharType="end"/>
            </w:r>
          </w:hyperlink>
        </w:p>
        <w:p w14:paraId="008C1485" w14:textId="738EED9F" w:rsidR="007B36C5" w:rsidRDefault="007B36C5">
          <w:pPr>
            <w:pStyle w:val="TOC3"/>
            <w:tabs>
              <w:tab w:val="right" w:leader="dot" w:pos="9016"/>
            </w:tabs>
            <w:rPr>
              <w:rFonts w:asciiTheme="minorHAnsi" w:eastAsiaTheme="minorEastAsia" w:hAnsiTheme="minorHAnsi"/>
              <w:noProof/>
              <w:sz w:val="22"/>
              <w:lang w:val="en-US"/>
            </w:rPr>
          </w:pPr>
          <w:hyperlink w:anchor="_Toc116646535" w:history="1">
            <w:r w:rsidRPr="00473728">
              <w:rPr>
                <w:rStyle w:val="Hyperlink"/>
                <w:noProof/>
              </w:rPr>
              <w:t>3. Program window dengan lebar dan tinggi fix tidak dapat diubah ubah</w:t>
            </w:r>
            <w:r>
              <w:rPr>
                <w:noProof/>
                <w:webHidden/>
              </w:rPr>
              <w:tab/>
            </w:r>
            <w:r>
              <w:rPr>
                <w:noProof/>
                <w:webHidden/>
              </w:rPr>
              <w:fldChar w:fldCharType="begin"/>
            </w:r>
            <w:r>
              <w:rPr>
                <w:noProof/>
                <w:webHidden/>
              </w:rPr>
              <w:instrText xml:space="preserve"> PAGEREF _Toc116646535 \h </w:instrText>
            </w:r>
            <w:r>
              <w:rPr>
                <w:noProof/>
                <w:webHidden/>
              </w:rPr>
            </w:r>
            <w:r>
              <w:rPr>
                <w:noProof/>
                <w:webHidden/>
              </w:rPr>
              <w:fldChar w:fldCharType="separate"/>
            </w:r>
            <w:r w:rsidR="005E673B">
              <w:rPr>
                <w:noProof/>
                <w:webHidden/>
              </w:rPr>
              <w:t>24</w:t>
            </w:r>
            <w:r>
              <w:rPr>
                <w:noProof/>
                <w:webHidden/>
              </w:rPr>
              <w:fldChar w:fldCharType="end"/>
            </w:r>
          </w:hyperlink>
        </w:p>
        <w:p w14:paraId="18FBF30F" w14:textId="0088E354" w:rsidR="007B36C5" w:rsidRDefault="007B36C5">
          <w:pPr>
            <w:pStyle w:val="TOC3"/>
            <w:tabs>
              <w:tab w:val="right" w:leader="dot" w:pos="9016"/>
            </w:tabs>
            <w:rPr>
              <w:rFonts w:asciiTheme="minorHAnsi" w:eastAsiaTheme="minorEastAsia" w:hAnsiTheme="minorHAnsi"/>
              <w:noProof/>
              <w:sz w:val="22"/>
              <w:lang w:val="en-US"/>
            </w:rPr>
          </w:pPr>
          <w:hyperlink w:anchor="_Toc116646536" w:history="1">
            <w:r w:rsidRPr="00473728">
              <w:rPr>
                <w:rStyle w:val="Hyperlink"/>
                <w:noProof/>
              </w:rPr>
              <w:t>4. Program Window hanya title dan tombol close</w:t>
            </w:r>
            <w:r>
              <w:rPr>
                <w:noProof/>
                <w:webHidden/>
              </w:rPr>
              <w:tab/>
            </w:r>
            <w:r>
              <w:rPr>
                <w:noProof/>
                <w:webHidden/>
              </w:rPr>
              <w:fldChar w:fldCharType="begin"/>
            </w:r>
            <w:r>
              <w:rPr>
                <w:noProof/>
                <w:webHidden/>
              </w:rPr>
              <w:instrText xml:space="preserve"> PAGEREF _Toc116646536 \h </w:instrText>
            </w:r>
            <w:r>
              <w:rPr>
                <w:noProof/>
                <w:webHidden/>
              </w:rPr>
            </w:r>
            <w:r>
              <w:rPr>
                <w:noProof/>
                <w:webHidden/>
              </w:rPr>
              <w:fldChar w:fldCharType="separate"/>
            </w:r>
            <w:r w:rsidR="005E673B">
              <w:rPr>
                <w:noProof/>
                <w:webHidden/>
              </w:rPr>
              <w:t>25</w:t>
            </w:r>
            <w:r>
              <w:rPr>
                <w:noProof/>
                <w:webHidden/>
              </w:rPr>
              <w:fldChar w:fldCharType="end"/>
            </w:r>
          </w:hyperlink>
        </w:p>
        <w:p w14:paraId="14A83788" w14:textId="0C410257" w:rsidR="007B36C5" w:rsidRDefault="007B36C5">
          <w:pPr>
            <w:pStyle w:val="TOC3"/>
            <w:tabs>
              <w:tab w:val="right" w:leader="dot" w:pos="9016"/>
            </w:tabs>
            <w:rPr>
              <w:rFonts w:asciiTheme="minorHAnsi" w:eastAsiaTheme="minorEastAsia" w:hAnsiTheme="minorHAnsi"/>
              <w:noProof/>
              <w:sz w:val="22"/>
              <w:lang w:val="en-US"/>
            </w:rPr>
          </w:pPr>
          <w:hyperlink w:anchor="_Toc116646537" w:history="1">
            <w:r w:rsidRPr="00473728">
              <w:rPr>
                <w:rStyle w:val="Hyperlink"/>
                <w:noProof/>
              </w:rPr>
              <w:t>5. Program Window hanya judul</w:t>
            </w:r>
            <w:r>
              <w:rPr>
                <w:noProof/>
                <w:webHidden/>
              </w:rPr>
              <w:tab/>
            </w:r>
            <w:r>
              <w:rPr>
                <w:noProof/>
                <w:webHidden/>
              </w:rPr>
              <w:fldChar w:fldCharType="begin"/>
            </w:r>
            <w:r>
              <w:rPr>
                <w:noProof/>
                <w:webHidden/>
              </w:rPr>
              <w:instrText xml:space="preserve"> PAGEREF _Toc116646537 \h </w:instrText>
            </w:r>
            <w:r>
              <w:rPr>
                <w:noProof/>
                <w:webHidden/>
              </w:rPr>
            </w:r>
            <w:r>
              <w:rPr>
                <w:noProof/>
                <w:webHidden/>
              </w:rPr>
              <w:fldChar w:fldCharType="separate"/>
            </w:r>
            <w:r w:rsidR="005E673B">
              <w:rPr>
                <w:noProof/>
                <w:webHidden/>
              </w:rPr>
              <w:t>26</w:t>
            </w:r>
            <w:r>
              <w:rPr>
                <w:noProof/>
                <w:webHidden/>
              </w:rPr>
              <w:fldChar w:fldCharType="end"/>
            </w:r>
          </w:hyperlink>
        </w:p>
        <w:p w14:paraId="14671A6A" w14:textId="5EBEBC1A" w:rsidR="007B36C5" w:rsidRDefault="007B36C5">
          <w:pPr>
            <w:pStyle w:val="TOC3"/>
            <w:tabs>
              <w:tab w:val="right" w:leader="dot" w:pos="9016"/>
            </w:tabs>
            <w:rPr>
              <w:rFonts w:asciiTheme="minorHAnsi" w:eastAsiaTheme="minorEastAsia" w:hAnsiTheme="minorHAnsi"/>
              <w:noProof/>
              <w:sz w:val="22"/>
              <w:lang w:val="en-US"/>
            </w:rPr>
          </w:pPr>
          <w:hyperlink w:anchor="_Toc116646538" w:history="1">
            <w:r w:rsidRPr="00473728">
              <w:rPr>
                <w:rStyle w:val="Hyperlink"/>
                <w:noProof/>
              </w:rPr>
              <w:t>6. Program Window polos tanpa judul dan tombol tombol</w:t>
            </w:r>
            <w:r>
              <w:rPr>
                <w:noProof/>
                <w:webHidden/>
              </w:rPr>
              <w:tab/>
            </w:r>
            <w:r>
              <w:rPr>
                <w:noProof/>
                <w:webHidden/>
              </w:rPr>
              <w:fldChar w:fldCharType="begin"/>
            </w:r>
            <w:r>
              <w:rPr>
                <w:noProof/>
                <w:webHidden/>
              </w:rPr>
              <w:instrText xml:space="preserve"> PAGEREF _Toc116646538 \h </w:instrText>
            </w:r>
            <w:r>
              <w:rPr>
                <w:noProof/>
                <w:webHidden/>
              </w:rPr>
            </w:r>
            <w:r>
              <w:rPr>
                <w:noProof/>
                <w:webHidden/>
              </w:rPr>
              <w:fldChar w:fldCharType="separate"/>
            </w:r>
            <w:r w:rsidR="005E673B">
              <w:rPr>
                <w:noProof/>
                <w:webHidden/>
              </w:rPr>
              <w:t>27</w:t>
            </w:r>
            <w:r>
              <w:rPr>
                <w:noProof/>
                <w:webHidden/>
              </w:rPr>
              <w:fldChar w:fldCharType="end"/>
            </w:r>
          </w:hyperlink>
        </w:p>
        <w:p w14:paraId="526D009A" w14:textId="649D7685" w:rsidR="007B36C5" w:rsidRDefault="007B36C5">
          <w:pPr>
            <w:pStyle w:val="TOC2"/>
            <w:tabs>
              <w:tab w:val="right" w:leader="dot" w:pos="9016"/>
            </w:tabs>
            <w:rPr>
              <w:rFonts w:asciiTheme="minorHAnsi" w:eastAsiaTheme="minorEastAsia" w:hAnsiTheme="minorHAnsi"/>
              <w:noProof/>
              <w:sz w:val="22"/>
              <w:lang w:val="en-US"/>
            </w:rPr>
          </w:pPr>
          <w:hyperlink w:anchor="_Toc116646539" w:history="1">
            <w:r w:rsidRPr="00473728">
              <w:rPr>
                <w:rStyle w:val="Hyperlink"/>
                <w:noProof/>
              </w:rPr>
              <w:t>C. Menampilkan Teks</w:t>
            </w:r>
            <w:r>
              <w:rPr>
                <w:noProof/>
                <w:webHidden/>
              </w:rPr>
              <w:tab/>
            </w:r>
            <w:r>
              <w:rPr>
                <w:noProof/>
                <w:webHidden/>
              </w:rPr>
              <w:fldChar w:fldCharType="begin"/>
            </w:r>
            <w:r>
              <w:rPr>
                <w:noProof/>
                <w:webHidden/>
              </w:rPr>
              <w:instrText xml:space="preserve"> PAGEREF _Toc116646539 \h </w:instrText>
            </w:r>
            <w:r>
              <w:rPr>
                <w:noProof/>
                <w:webHidden/>
              </w:rPr>
            </w:r>
            <w:r>
              <w:rPr>
                <w:noProof/>
                <w:webHidden/>
              </w:rPr>
              <w:fldChar w:fldCharType="separate"/>
            </w:r>
            <w:r w:rsidR="005E673B">
              <w:rPr>
                <w:noProof/>
                <w:webHidden/>
              </w:rPr>
              <w:t>27</w:t>
            </w:r>
            <w:r>
              <w:rPr>
                <w:noProof/>
                <w:webHidden/>
              </w:rPr>
              <w:fldChar w:fldCharType="end"/>
            </w:r>
          </w:hyperlink>
        </w:p>
        <w:p w14:paraId="3ABCFCF5" w14:textId="1F7646AB" w:rsidR="007B36C5" w:rsidRDefault="007B36C5">
          <w:pPr>
            <w:pStyle w:val="TOC2"/>
            <w:tabs>
              <w:tab w:val="right" w:leader="dot" w:pos="9016"/>
            </w:tabs>
            <w:rPr>
              <w:rFonts w:asciiTheme="minorHAnsi" w:eastAsiaTheme="minorEastAsia" w:hAnsiTheme="minorHAnsi"/>
              <w:noProof/>
              <w:sz w:val="22"/>
              <w:lang w:val="en-US"/>
            </w:rPr>
          </w:pPr>
          <w:hyperlink w:anchor="_Toc116646540" w:history="1">
            <w:r w:rsidRPr="00473728">
              <w:rPr>
                <w:rStyle w:val="Hyperlink"/>
                <w:noProof/>
              </w:rPr>
              <w:t>D. Membuat Tombol / Button</w:t>
            </w:r>
            <w:r>
              <w:rPr>
                <w:noProof/>
                <w:webHidden/>
              </w:rPr>
              <w:tab/>
            </w:r>
            <w:r>
              <w:rPr>
                <w:noProof/>
                <w:webHidden/>
              </w:rPr>
              <w:fldChar w:fldCharType="begin"/>
            </w:r>
            <w:r>
              <w:rPr>
                <w:noProof/>
                <w:webHidden/>
              </w:rPr>
              <w:instrText xml:space="preserve"> PAGEREF _Toc116646540 \h </w:instrText>
            </w:r>
            <w:r>
              <w:rPr>
                <w:noProof/>
                <w:webHidden/>
              </w:rPr>
            </w:r>
            <w:r>
              <w:rPr>
                <w:noProof/>
                <w:webHidden/>
              </w:rPr>
              <w:fldChar w:fldCharType="separate"/>
            </w:r>
            <w:r w:rsidR="005E673B">
              <w:rPr>
                <w:noProof/>
                <w:webHidden/>
              </w:rPr>
              <w:t>30</w:t>
            </w:r>
            <w:r>
              <w:rPr>
                <w:noProof/>
                <w:webHidden/>
              </w:rPr>
              <w:fldChar w:fldCharType="end"/>
            </w:r>
          </w:hyperlink>
        </w:p>
        <w:p w14:paraId="7F411F76" w14:textId="6A70BF48" w:rsidR="007B36C5" w:rsidRDefault="007B36C5">
          <w:pPr>
            <w:pStyle w:val="TOC2"/>
            <w:tabs>
              <w:tab w:val="right" w:leader="dot" w:pos="9016"/>
            </w:tabs>
            <w:rPr>
              <w:rFonts w:asciiTheme="minorHAnsi" w:eastAsiaTheme="minorEastAsia" w:hAnsiTheme="minorHAnsi"/>
              <w:noProof/>
              <w:sz w:val="22"/>
              <w:lang w:val="en-US"/>
            </w:rPr>
          </w:pPr>
          <w:hyperlink w:anchor="_Toc116646541" w:history="1">
            <w:r w:rsidRPr="00473728">
              <w:rPr>
                <w:rStyle w:val="Hyperlink"/>
                <w:noProof/>
              </w:rPr>
              <w:t>E. Memasukkan Gambar</w:t>
            </w:r>
            <w:r>
              <w:rPr>
                <w:noProof/>
                <w:webHidden/>
              </w:rPr>
              <w:tab/>
            </w:r>
            <w:r>
              <w:rPr>
                <w:noProof/>
                <w:webHidden/>
              </w:rPr>
              <w:fldChar w:fldCharType="begin"/>
            </w:r>
            <w:r>
              <w:rPr>
                <w:noProof/>
                <w:webHidden/>
              </w:rPr>
              <w:instrText xml:space="preserve"> PAGEREF _Toc116646541 \h </w:instrText>
            </w:r>
            <w:r>
              <w:rPr>
                <w:noProof/>
                <w:webHidden/>
              </w:rPr>
            </w:r>
            <w:r>
              <w:rPr>
                <w:noProof/>
                <w:webHidden/>
              </w:rPr>
              <w:fldChar w:fldCharType="separate"/>
            </w:r>
            <w:r w:rsidR="005E673B">
              <w:rPr>
                <w:noProof/>
                <w:webHidden/>
              </w:rPr>
              <w:t>32</w:t>
            </w:r>
            <w:r>
              <w:rPr>
                <w:noProof/>
                <w:webHidden/>
              </w:rPr>
              <w:fldChar w:fldCharType="end"/>
            </w:r>
          </w:hyperlink>
        </w:p>
        <w:p w14:paraId="0060F79E" w14:textId="4AD6B902" w:rsidR="007B36C5" w:rsidRDefault="007B36C5">
          <w:pPr>
            <w:pStyle w:val="TOC2"/>
            <w:tabs>
              <w:tab w:val="right" w:leader="dot" w:pos="9016"/>
            </w:tabs>
            <w:rPr>
              <w:rFonts w:asciiTheme="minorHAnsi" w:eastAsiaTheme="minorEastAsia" w:hAnsiTheme="minorHAnsi"/>
              <w:noProof/>
              <w:sz w:val="22"/>
              <w:lang w:val="en-US"/>
            </w:rPr>
          </w:pPr>
          <w:hyperlink w:anchor="_Toc116646542" w:history="1">
            <w:r w:rsidRPr="00473728">
              <w:rPr>
                <w:rStyle w:val="Hyperlink"/>
                <w:noProof/>
              </w:rPr>
              <w:t>F. Membuat Slider</w:t>
            </w:r>
            <w:r>
              <w:rPr>
                <w:noProof/>
                <w:webHidden/>
              </w:rPr>
              <w:tab/>
            </w:r>
            <w:r>
              <w:rPr>
                <w:noProof/>
                <w:webHidden/>
              </w:rPr>
              <w:fldChar w:fldCharType="begin"/>
            </w:r>
            <w:r>
              <w:rPr>
                <w:noProof/>
                <w:webHidden/>
              </w:rPr>
              <w:instrText xml:space="preserve"> PAGEREF _Toc116646542 \h </w:instrText>
            </w:r>
            <w:r>
              <w:rPr>
                <w:noProof/>
                <w:webHidden/>
              </w:rPr>
            </w:r>
            <w:r>
              <w:rPr>
                <w:noProof/>
                <w:webHidden/>
              </w:rPr>
              <w:fldChar w:fldCharType="separate"/>
            </w:r>
            <w:r w:rsidR="005E673B">
              <w:rPr>
                <w:noProof/>
                <w:webHidden/>
              </w:rPr>
              <w:t>34</w:t>
            </w:r>
            <w:r>
              <w:rPr>
                <w:noProof/>
                <w:webHidden/>
              </w:rPr>
              <w:fldChar w:fldCharType="end"/>
            </w:r>
          </w:hyperlink>
        </w:p>
        <w:p w14:paraId="230824B8" w14:textId="33212DB2" w:rsidR="007B36C5" w:rsidRDefault="007B36C5">
          <w:pPr>
            <w:pStyle w:val="TOC2"/>
            <w:tabs>
              <w:tab w:val="right" w:leader="dot" w:pos="9016"/>
            </w:tabs>
            <w:rPr>
              <w:rFonts w:asciiTheme="minorHAnsi" w:eastAsiaTheme="minorEastAsia" w:hAnsiTheme="minorHAnsi"/>
              <w:noProof/>
              <w:sz w:val="22"/>
              <w:lang w:val="en-US"/>
            </w:rPr>
          </w:pPr>
          <w:hyperlink w:anchor="_Toc116646543" w:history="1">
            <w:r w:rsidRPr="00473728">
              <w:rPr>
                <w:rStyle w:val="Hyperlink"/>
                <w:noProof/>
              </w:rPr>
              <w:t>G. Membuat Gauge</w:t>
            </w:r>
            <w:r>
              <w:rPr>
                <w:noProof/>
                <w:webHidden/>
              </w:rPr>
              <w:tab/>
            </w:r>
            <w:r>
              <w:rPr>
                <w:noProof/>
                <w:webHidden/>
              </w:rPr>
              <w:fldChar w:fldCharType="begin"/>
            </w:r>
            <w:r>
              <w:rPr>
                <w:noProof/>
                <w:webHidden/>
              </w:rPr>
              <w:instrText xml:space="preserve"> PAGEREF _Toc116646543 \h </w:instrText>
            </w:r>
            <w:r>
              <w:rPr>
                <w:noProof/>
                <w:webHidden/>
              </w:rPr>
            </w:r>
            <w:r>
              <w:rPr>
                <w:noProof/>
                <w:webHidden/>
              </w:rPr>
              <w:fldChar w:fldCharType="separate"/>
            </w:r>
            <w:r w:rsidR="005E673B">
              <w:rPr>
                <w:noProof/>
                <w:webHidden/>
              </w:rPr>
              <w:t>37</w:t>
            </w:r>
            <w:r>
              <w:rPr>
                <w:noProof/>
                <w:webHidden/>
              </w:rPr>
              <w:fldChar w:fldCharType="end"/>
            </w:r>
          </w:hyperlink>
        </w:p>
        <w:p w14:paraId="0A7562CB" w14:textId="0BFB912B" w:rsidR="007B36C5" w:rsidRDefault="007B36C5">
          <w:pPr>
            <w:pStyle w:val="TOC2"/>
            <w:tabs>
              <w:tab w:val="right" w:leader="dot" w:pos="9016"/>
            </w:tabs>
            <w:rPr>
              <w:rFonts w:asciiTheme="minorHAnsi" w:eastAsiaTheme="minorEastAsia" w:hAnsiTheme="minorHAnsi"/>
              <w:noProof/>
              <w:sz w:val="22"/>
              <w:lang w:val="en-US"/>
            </w:rPr>
          </w:pPr>
          <w:hyperlink w:anchor="_Toc116646544" w:history="1">
            <w:r w:rsidRPr="00473728">
              <w:rPr>
                <w:rStyle w:val="Hyperlink"/>
                <w:noProof/>
              </w:rPr>
              <w:t>H. Membuat Rectangle</w:t>
            </w:r>
            <w:r>
              <w:rPr>
                <w:noProof/>
                <w:webHidden/>
              </w:rPr>
              <w:tab/>
            </w:r>
            <w:r>
              <w:rPr>
                <w:noProof/>
                <w:webHidden/>
              </w:rPr>
              <w:fldChar w:fldCharType="begin"/>
            </w:r>
            <w:r>
              <w:rPr>
                <w:noProof/>
                <w:webHidden/>
              </w:rPr>
              <w:instrText xml:space="preserve"> PAGEREF _Toc116646544 \h </w:instrText>
            </w:r>
            <w:r>
              <w:rPr>
                <w:noProof/>
                <w:webHidden/>
              </w:rPr>
            </w:r>
            <w:r>
              <w:rPr>
                <w:noProof/>
                <w:webHidden/>
              </w:rPr>
              <w:fldChar w:fldCharType="separate"/>
            </w:r>
            <w:r w:rsidR="005E673B">
              <w:rPr>
                <w:noProof/>
                <w:webHidden/>
              </w:rPr>
              <w:t>39</w:t>
            </w:r>
            <w:r>
              <w:rPr>
                <w:noProof/>
                <w:webHidden/>
              </w:rPr>
              <w:fldChar w:fldCharType="end"/>
            </w:r>
          </w:hyperlink>
        </w:p>
        <w:p w14:paraId="545BAD3B" w14:textId="1BF4E529" w:rsidR="007B36C5" w:rsidRDefault="007B36C5">
          <w:pPr>
            <w:pStyle w:val="TOC2"/>
            <w:tabs>
              <w:tab w:val="right" w:leader="dot" w:pos="9016"/>
            </w:tabs>
            <w:rPr>
              <w:rFonts w:asciiTheme="minorHAnsi" w:eastAsiaTheme="minorEastAsia" w:hAnsiTheme="minorHAnsi"/>
              <w:noProof/>
              <w:sz w:val="22"/>
              <w:lang w:val="en-US"/>
            </w:rPr>
          </w:pPr>
          <w:hyperlink w:anchor="_Toc116646545" w:history="1">
            <w:r w:rsidRPr="00473728">
              <w:rPr>
                <w:rStyle w:val="Hyperlink"/>
                <w:noProof/>
              </w:rPr>
              <w:t>I. Menggabungkan Seluruh Fungsi</w:t>
            </w:r>
            <w:r>
              <w:rPr>
                <w:noProof/>
                <w:webHidden/>
              </w:rPr>
              <w:tab/>
            </w:r>
            <w:r>
              <w:rPr>
                <w:noProof/>
                <w:webHidden/>
              </w:rPr>
              <w:fldChar w:fldCharType="begin"/>
            </w:r>
            <w:r>
              <w:rPr>
                <w:noProof/>
                <w:webHidden/>
              </w:rPr>
              <w:instrText xml:space="preserve"> PAGEREF _Toc116646545 \h </w:instrText>
            </w:r>
            <w:r>
              <w:rPr>
                <w:noProof/>
                <w:webHidden/>
              </w:rPr>
            </w:r>
            <w:r>
              <w:rPr>
                <w:noProof/>
                <w:webHidden/>
              </w:rPr>
              <w:fldChar w:fldCharType="separate"/>
            </w:r>
            <w:r w:rsidR="005E673B">
              <w:rPr>
                <w:noProof/>
                <w:webHidden/>
              </w:rPr>
              <w:t>40</w:t>
            </w:r>
            <w:r>
              <w:rPr>
                <w:noProof/>
                <w:webHidden/>
              </w:rPr>
              <w:fldChar w:fldCharType="end"/>
            </w:r>
          </w:hyperlink>
        </w:p>
        <w:p w14:paraId="5C11A612" w14:textId="58A42FF3" w:rsidR="007B36C5" w:rsidRDefault="007B36C5">
          <w:pPr>
            <w:pStyle w:val="TOC1"/>
            <w:tabs>
              <w:tab w:val="left" w:pos="1100"/>
              <w:tab w:val="right" w:leader="dot" w:pos="9016"/>
            </w:tabs>
            <w:rPr>
              <w:rFonts w:asciiTheme="minorHAnsi" w:eastAsiaTheme="minorEastAsia" w:hAnsiTheme="minorHAnsi"/>
              <w:noProof/>
              <w:sz w:val="22"/>
              <w:lang w:val="en-US"/>
            </w:rPr>
          </w:pPr>
          <w:hyperlink w:anchor="_Toc116646546" w:history="1">
            <w:r w:rsidRPr="00473728">
              <w:rPr>
                <w:rStyle w:val="Hyperlink"/>
                <w:bCs/>
                <w:noProof/>
              </w:rPr>
              <w:t>BAB 4</w:t>
            </w:r>
            <w:r>
              <w:rPr>
                <w:rFonts w:asciiTheme="minorHAnsi" w:eastAsiaTheme="minorEastAsia" w:hAnsiTheme="minorHAnsi"/>
                <w:noProof/>
                <w:sz w:val="22"/>
                <w:lang w:val="en-US"/>
              </w:rPr>
              <w:tab/>
            </w:r>
            <w:r w:rsidRPr="00473728">
              <w:rPr>
                <w:rStyle w:val="Hyperlink"/>
                <w:noProof/>
              </w:rPr>
              <w:t>INTEGRASI DENGAN ARDUINO</w:t>
            </w:r>
            <w:r>
              <w:rPr>
                <w:noProof/>
                <w:webHidden/>
              </w:rPr>
              <w:tab/>
            </w:r>
            <w:r>
              <w:rPr>
                <w:noProof/>
                <w:webHidden/>
              </w:rPr>
              <w:fldChar w:fldCharType="begin"/>
            </w:r>
            <w:r>
              <w:rPr>
                <w:noProof/>
                <w:webHidden/>
              </w:rPr>
              <w:instrText xml:space="preserve"> PAGEREF _Toc116646546 \h </w:instrText>
            </w:r>
            <w:r>
              <w:rPr>
                <w:noProof/>
                <w:webHidden/>
              </w:rPr>
            </w:r>
            <w:r>
              <w:rPr>
                <w:noProof/>
                <w:webHidden/>
              </w:rPr>
              <w:fldChar w:fldCharType="separate"/>
            </w:r>
            <w:r w:rsidR="005E673B">
              <w:rPr>
                <w:noProof/>
                <w:webHidden/>
              </w:rPr>
              <w:t>41</w:t>
            </w:r>
            <w:r>
              <w:rPr>
                <w:noProof/>
                <w:webHidden/>
              </w:rPr>
              <w:fldChar w:fldCharType="end"/>
            </w:r>
          </w:hyperlink>
        </w:p>
        <w:p w14:paraId="2C1CE120" w14:textId="2E687787" w:rsidR="007B36C5" w:rsidRDefault="007B36C5">
          <w:pPr>
            <w:pStyle w:val="TOC2"/>
            <w:tabs>
              <w:tab w:val="right" w:leader="dot" w:pos="9016"/>
            </w:tabs>
            <w:rPr>
              <w:rFonts w:asciiTheme="minorHAnsi" w:eastAsiaTheme="minorEastAsia" w:hAnsiTheme="minorHAnsi"/>
              <w:noProof/>
              <w:sz w:val="22"/>
              <w:lang w:val="en-US"/>
            </w:rPr>
          </w:pPr>
          <w:hyperlink w:anchor="_Toc116646547" w:history="1">
            <w:r w:rsidRPr="00473728">
              <w:rPr>
                <w:rStyle w:val="Hyperlink"/>
                <w:noProof/>
              </w:rPr>
              <w:t>A. Apa itu Arduino</w:t>
            </w:r>
            <w:r>
              <w:rPr>
                <w:noProof/>
                <w:webHidden/>
              </w:rPr>
              <w:tab/>
            </w:r>
            <w:r>
              <w:rPr>
                <w:noProof/>
                <w:webHidden/>
              </w:rPr>
              <w:fldChar w:fldCharType="begin"/>
            </w:r>
            <w:r>
              <w:rPr>
                <w:noProof/>
                <w:webHidden/>
              </w:rPr>
              <w:instrText xml:space="preserve"> PAGEREF _Toc116646547 \h </w:instrText>
            </w:r>
            <w:r>
              <w:rPr>
                <w:noProof/>
                <w:webHidden/>
              </w:rPr>
            </w:r>
            <w:r>
              <w:rPr>
                <w:noProof/>
                <w:webHidden/>
              </w:rPr>
              <w:fldChar w:fldCharType="separate"/>
            </w:r>
            <w:r w:rsidR="005E673B">
              <w:rPr>
                <w:noProof/>
                <w:webHidden/>
              </w:rPr>
              <w:t>41</w:t>
            </w:r>
            <w:r>
              <w:rPr>
                <w:noProof/>
                <w:webHidden/>
              </w:rPr>
              <w:fldChar w:fldCharType="end"/>
            </w:r>
          </w:hyperlink>
        </w:p>
        <w:p w14:paraId="6AF54145" w14:textId="343CEE9E" w:rsidR="007B36C5" w:rsidRDefault="007B36C5">
          <w:pPr>
            <w:pStyle w:val="TOC2"/>
            <w:tabs>
              <w:tab w:val="right" w:leader="dot" w:pos="9016"/>
            </w:tabs>
            <w:rPr>
              <w:rFonts w:asciiTheme="minorHAnsi" w:eastAsiaTheme="minorEastAsia" w:hAnsiTheme="minorHAnsi"/>
              <w:noProof/>
              <w:sz w:val="22"/>
              <w:lang w:val="en-US"/>
            </w:rPr>
          </w:pPr>
          <w:hyperlink w:anchor="_Toc116646548" w:history="1">
            <w:r w:rsidRPr="00473728">
              <w:rPr>
                <w:rStyle w:val="Hyperlink"/>
                <w:noProof/>
              </w:rPr>
              <w:t>B. Komunikasi Serial pada Arduino</w:t>
            </w:r>
            <w:r>
              <w:rPr>
                <w:noProof/>
                <w:webHidden/>
              </w:rPr>
              <w:tab/>
            </w:r>
            <w:r>
              <w:rPr>
                <w:noProof/>
                <w:webHidden/>
              </w:rPr>
              <w:fldChar w:fldCharType="begin"/>
            </w:r>
            <w:r>
              <w:rPr>
                <w:noProof/>
                <w:webHidden/>
              </w:rPr>
              <w:instrText xml:space="preserve"> PAGEREF _Toc116646548 \h </w:instrText>
            </w:r>
            <w:r>
              <w:rPr>
                <w:noProof/>
                <w:webHidden/>
              </w:rPr>
            </w:r>
            <w:r>
              <w:rPr>
                <w:noProof/>
                <w:webHidden/>
              </w:rPr>
              <w:fldChar w:fldCharType="separate"/>
            </w:r>
            <w:r w:rsidR="005E673B">
              <w:rPr>
                <w:noProof/>
                <w:webHidden/>
              </w:rPr>
              <w:t>41</w:t>
            </w:r>
            <w:r>
              <w:rPr>
                <w:noProof/>
                <w:webHidden/>
              </w:rPr>
              <w:fldChar w:fldCharType="end"/>
            </w:r>
          </w:hyperlink>
        </w:p>
        <w:p w14:paraId="5DD5DA31" w14:textId="71880625" w:rsidR="007B36C5" w:rsidRDefault="007B36C5">
          <w:pPr>
            <w:pStyle w:val="TOC2"/>
            <w:tabs>
              <w:tab w:val="right" w:leader="dot" w:pos="9016"/>
            </w:tabs>
            <w:rPr>
              <w:rFonts w:asciiTheme="minorHAnsi" w:eastAsiaTheme="minorEastAsia" w:hAnsiTheme="minorHAnsi"/>
              <w:noProof/>
              <w:sz w:val="22"/>
              <w:lang w:val="en-US"/>
            </w:rPr>
          </w:pPr>
          <w:hyperlink w:anchor="_Toc116646549" w:history="1">
            <w:r w:rsidRPr="00473728">
              <w:rPr>
                <w:rStyle w:val="Hyperlink"/>
                <w:noProof/>
              </w:rPr>
              <w:t>C. Parsing data</w:t>
            </w:r>
            <w:r>
              <w:rPr>
                <w:noProof/>
                <w:webHidden/>
              </w:rPr>
              <w:tab/>
            </w:r>
            <w:r>
              <w:rPr>
                <w:noProof/>
                <w:webHidden/>
              </w:rPr>
              <w:fldChar w:fldCharType="begin"/>
            </w:r>
            <w:r>
              <w:rPr>
                <w:noProof/>
                <w:webHidden/>
              </w:rPr>
              <w:instrText xml:space="preserve"> PAGEREF _Toc116646549 \h </w:instrText>
            </w:r>
            <w:r>
              <w:rPr>
                <w:noProof/>
                <w:webHidden/>
              </w:rPr>
            </w:r>
            <w:r>
              <w:rPr>
                <w:noProof/>
                <w:webHidden/>
              </w:rPr>
              <w:fldChar w:fldCharType="separate"/>
            </w:r>
            <w:r w:rsidR="005E673B">
              <w:rPr>
                <w:noProof/>
                <w:webHidden/>
              </w:rPr>
              <w:t>41</w:t>
            </w:r>
            <w:r>
              <w:rPr>
                <w:noProof/>
                <w:webHidden/>
              </w:rPr>
              <w:fldChar w:fldCharType="end"/>
            </w:r>
          </w:hyperlink>
        </w:p>
        <w:p w14:paraId="702079D1" w14:textId="39B3983A" w:rsidR="007B36C5" w:rsidRDefault="007B36C5">
          <w:pPr>
            <w:pStyle w:val="TOC2"/>
            <w:tabs>
              <w:tab w:val="right" w:leader="dot" w:pos="9016"/>
            </w:tabs>
            <w:rPr>
              <w:rFonts w:asciiTheme="minorHAnsi" w:eastAsiaTheme="minorEastAsia" w:hAnsiTheme="minorHAnsi"/>
              <w:noProof/>
              <w:sz w:val="22"/>
              <w:lang w:val="en-US"/>
            </w:rPr>
          </w:pPr>
          <w:hyperlink w:anchor="_Toc116646550" w:history="1">
            <w:r w:rsidRPr="00473728">
              <w:rPr>
                <w:rStyle w:val="Hyperlink"/>
                <w:noProof/>
              </w:rPr>
              <w:t>D. I/O digital dan analog</w:t>
            </w:r>
            <w:r>
              <w:rPr>
                <w:noProof/>
                <w:webHidden/>
              </w:rPr>
              <w:tab/>
            </w:r>
            <w:r>
              <w:rPr>
                <w:noProof/>
                <w:webHidden/>
              </w:rPr>
              <w:fldChar w:fldCharType="begin"/>
            </w:r>
            <w:r>
              <w:rPr>
                <w:noProof/>
                <w:webHidden/>
              </w:rPr>
              <w:instrText xml:space="preserve"> PAGEREF _Toc116646550 \h </w:instrText>
            </w:r>
            <w:r>
              <w:rPr>
                <w:noProof/>
                <w:webHidden/>
              </w:rPr>
            </w:r>
            <w:r>
              <w:rPr>
                <w:noProof/>
                <w:webHidden/>
              </w:rPr>
              <w:fldChar w:fldCharType="separate"/>
            </w:r>
            <w:r w:rsidR="005E673B">
              <w:rPr>
                <w:noProof/>
                <w:webHidden/>
              </w:rPr>
              <w:t>44</w:t>
            </w:r>
            <w:r>
              <w:rPr>
                <w:noProof/>
                <w:webHidden/>
              </w:rPr>
              <w:fldChar w:fldCharType="end"/>
            </w:r>
          </w:hyperlink>
        </w:p>
        <w:p w14:paraId="28EE35F9" w14:textId="701E28CF" w:rsidR="007B36C5" w:rsidRDefault="007B36C5">
          <w:pPr>
            <w:pStyle w:val="TOC2"/>
            <w:tabs>
              <w:tab w:val="right" w:leader="dot" w:pos="9016"/>
            </w:tabs>
            <w:rPr>
              <w:rFonts w:asciiTheme="minorHAnsi" w:eastAsiaTheme="minorEastAsia" w:hAnsiTheme="minorHAnsi"/>
              <w:noProof/>
              <w:sz w:val="22"/>
              <w:lang w:val="en-US"/>
            </w:rPr>
          </w:pPr>
          <w:hyperlink w:anchor="_Toc116646551" w:history="1">
            <w:r w:rsidRPr="00473728">
              <w:rPr>
                <w:rStyle w:val="Hyperlink"/>
                <w:noProof/>
              </w:rPr>
              <w:t>E. Mengendalikan LED via PyQt5</w:t>
            </w:r>
            <w:r>
              <w:rPr>
                <w:noProof/>
                <w:webHidden/>
              </w:rPr>
              <w:tab/>
            </w:r>
            <w:r>
              <w:rPr>
                <w:noProof/>
                <w:webHidden/>
              </w:rPr>
              <w:fldChar w:fldCharType="begin"/>
            </w:r>
            <w:r>
              <w:rPr>
                <w:noProof/>
                <w:webHidden/>
              </w:rPr>
              <w:instrText xml:space="preserve"> PAGEREF _Toc116646551 \h </w:instrText>
            </w:r>
            <w:r>
              <w:rPr>
                <w:noProof/>
                <w:webHidden/>
              </w:rPr>
            </w:r>
            <w:r>
              <w:rPr>
                <w:noProof/>
                <w:webHidden/>
              </w:rPr>
              <w:fldChar w:fldCharType="separate"/>
            </w:r>
            <w:r w:rsidR="005E673B">
              <w:rPr>
                <w:noProof/>
                <w:webHidden/>
              </w:rPr>
              <w:t>44</w:t>
            </w:r>
            <w:r>
              <w:rPr>
                <w:noProof/>
                <w:webHidden/>
              </w:rPr>
              <w:fldChar w:fldCharType="end"/>
            </w:r>
          </w:hyperlink>
        </w:p>
        <w:p w14:paraId="55994C6D" w14:textId="2250454F" w:rsidR="007B36C5" w:rsidRDefault="007B36C5">
          <w:pPr>
            <w:pStyle w:val="TOC1"/>
            <w:tabs>
              <w:tab w:val="right" w:leader="dot" w:pos="9016"/>
            </w:tabs>
            <w:rPr>
              <w:rFonts w:asciiTheme="minorHAnsi" w:eastAsiaTheme="minorEastAsia" w:hAnsiTheme="minorHAnsi"/>
              <w:noProof/>
              <w:sz w:val="22"/>
              <w:lang w:val="en-US"/>
            </w:rPr>
          </w:pPr>
          <w:hyperlink w:anchor="_Toc116646552" w:history="1">
            <w:r w:rsidRPr="00473728">
              <w:rPr>
                <w:rStyle w:val="Hyperlink"/>
                <w:noProof/>
              </w:rPr>
              <w:t>Daftar Pustaka</w:t>
            </w:r>
            <w:r>
              <w:rPr>
                <w:noProof/>
                <w:webHidden/>
              </w:rPr>
              <w:tab/>
            </w:r>
            <w:r>
              <w:rPr>
                <w:noProof/>
                <w:webHidden/>
              </w:rPr>
              <w:fldChar w:fldCharType="begin"/>
            </w:r>
            <w:r>
              <w:rPr>
                <w:noProof/>
                <w:webHidden/>
              </w:rPr>
              <w:instrText xml:space="preserve"> PAGEREF _Toc116646552 \h </w:instrText>
            </w:r>
            <w:r>
              <w:rPr>
                <w:noProof/>
                <w:webHidden/>
              </w:rPr>
            </w:r>
            <w:r>
              <w:rPr>
                <w:noProof/>
                <w:webHidden/>
              </w:rPr>
              <w:fldChar w:fldCharType="separate"/>
            </w:r>
            <w:r w:rsidR="005E673B">
              <w:rPr>
                <w:noProof/>
                <w:webHidden/>
              </w:rPr>
              <w:t>69</w:t>
            </w:r>
            <w:r>
              <w:rPr>
                <w:noProof/>
                <w:webHidden/>
              </w:rPr>
              <w:fldChar w:fldCharType="end"/>
            </w:r>
          </w:hyperlink>
        </w:p>
        <w:p w14:paraId="7C0CF466" w14:textId="7515C990" w:rsidR="00871010" w:rsidRDefault="00871010">
          <w:r>
            <w:rPr>
              <w:b/>
              <w:bCs/>
              <w:noProof/>
            </w:rPr>
            <w:fldChar w:fldCharType="end"/>
          </w:r>
        </w:p>
      </w:sdtContent>
    </w:sdt>
    <w:p w14:paraId="7EAEBEA9" w14:textId="5748C6C3" w:rsidR="00871010" w:rsidRDefault="00871010" w:rsidP="00871010"/>
    <w:p w14:paraId="1DFDFA3D" w14:textId="3375B002" w:rsidR="00871010" w:rsidRDefault="00871010">
      <w:pPr>
        <w:jc w:val="left"/>
      </w:pPr>
      <w:r>
        <w:br w:type="page"/>
      </w:r>
    </w:p>
    <w:p w14:paraId="44EDF8E5" w14:textId="4F61D0ED" w:rsidR="00871010" w:rsidRDefault="00871010" w:rsidP="00871010">
      <w:pPr>
        <w:pStyle w:val="Heading1"/>
        <w:numPr>
          <w:ilvl w:val="0"/>
          <w:numId w:val="0"/>
        </w:numPr>
        <w:ind w:left="720" w:hanging="360"/>
        <w:jc w:val="center"/>
      </w:pPr>
      <w:bookmarkStart w:id="2" w:name="_Toc116646518"/>
      <w:r>
        <w:lastRenderedPageBreak/>
        <w:t>DAFTAR GAMBAR</w:t>
      </w:r>
      <w:bookmarkEnd w:id="2"/>
    </w:p>
    <w:p w14:paraId="02717689" w14:textId="7E0C9C28" w:rsidR="00871010" w:rsidRDefault="00871010">
      <w:pPr>
        <w:pStyle w:val="TableofFigures"/>
        <w:tabs>
          <w:tab w:val="right" w:leader="dot" w:pos="9016"/>
        </w:tabs>
        <w:rPr>
          <w:noProof/>
        </w:rPr>
      </w:pPr>
      <w:r>
        <w:fldChar w:fldCharType="begin"/>
      </w:r>
      <w:r>
        <w:instrText xml:space="preserve"> TOC \h \z \c "Gambar" </w:instrText>
      </w:r>
      <w:r>
        <w:fldChar w:fldCharType="separate"/>
      </w:r>
      <w:hyperlink w:anchor="_Toc110517847" w:history="1">
        <w:r w:rsidRPr="00CD2068">
          <w:rPr>
            <w:rStyle w:val="Hyperlink"/>
            <w:noProof/>
          </w:rPr>
          <w:t>Gambar 1. Bahasa pemrograman populer digunakan di dunia.</w:t>
        </w:r>
        <w:r>
          <w:rPr>
            <w:noProof/>
            <w:webHidden/>
          </w:rPr>
          <w:tab/>
        </w:r>
        <w:r>
          <w:rPr>
            <w:noProof/>
            <w:webHidden/>
          </w:rPr>
          <w:fldChar w:fldCharType="begin"/>
        </w:r>
        <w:r>
          <w:rPr>
            <w:noProof/>
            <w:webHidden/>
          </w:rPr>
          <w:instrText xml:space="preserve"> PAGEREF _Toc110517847 \h </w:instrText>
        </w:r>
        <w:r>
          <w:rPr>
            <w:noProof/>
            <w:webHidden/>
          </w:rPr>
        </w:r>
        <w:r>
          <w:rPr>
            <w:noProof/>
            <w:webHidden/>
          </w:rPr>
          <w:fldChar w:fldCharType="separate"/>
        </w:r>
        <w:r w:rsidR="005E673B">
          <w:rPr>
            <w:noProof/>
            <w:webHidden/>
          </w:rPr>
          <w:t>9</w:t>
        </w:r>
        <w:r>
          <w:rPr>
            <w:noProof/>
            <w:webHidden/>
          </w:rPr>
          <w:fldChar w:fldCharType="end"/>
        </w:r>
      </w:hyperlink>
    </w:p>
    <w:p w14:paraId="55DD05B0" w14:textId="6C65D098" w:rsidR="00871010" w:rsidRDefault="00083656">
      <w:pPr>
        <w:pStyle w:val="TableofFigures"/>
        <w:tabs>
          <w:tab w:val="right" w:leader="dot" w:pos="9016"/>
        </w:tabs>
        <w:rPr>
          <w:noProof/>
        </w:rPr>
      </w:pPr>
      <w:hyperlink w:anchor="_Toc110517848" w:history="1">
        <w:r w:rsidR="00871010" w:rsidRPr="00CD2068">
          <w:rPr>
            <w:rStyle w:val="Hyperlink"/>
            <w:noProof/>
          </w:rPr>
          <w:t>Gambar 2. List peringkat bahasa pemrograman paling populer di dunia berdasarkan 4 industri programming besar.</w:t>
        </w:r>
        <w:r w:rsidR="00871010">
          <w:rPr>
            <w:noProof/>
            <w:webHidden/>
          </w:rPr>
          <w:tab/>
        </w:r>
        <w:r w:rsidR="00871010">
          <w:rPr>
            <w:noProof/>
            <w:webHidden/>
          </w:rPr>
          <w:fldChar w:fldCharType="begin"/>
        </w:r>
        <w:r w:rsidR="00871010">
          <w:rPr>
            <w:noProof/>
            <w:webHidden/>
          </w:rPr>
          <w:instrText xml:space="preserve"> PAGEREF _Toc110517848 \h </w:instrText>
        </w:r>
        <w:r w:rsidR="00871010">
          <w:rPr>
            <w:noProof/>
            <w:webHidden/>
          </w:rPr>
        </w:r>
        <w:r w:rsidR="00871010">
          <w:rPr>
            <w:noProof/>
            <w:webHidden/>
          </w:rPr>
          <w:fldChar w:fldCharType="separate"/>
        </w:r>
        <w:r w:rsidR="005E673B">
          <w:rPr>
            <w:noProof/>
            <w:webHidden/>
          </w:rPr>
          <w:t>10</w:t>
        </w:r>
        <w:r w:rsidR="00871010">
          <w:rPr>
            <w:noProof/>
            <w:webHidden/>
          </w:rPr>
          <w:fldChar w:fldCharType="end"/>
        </w:r>
      </w:hyperlink>
    </w:p>
    <w:p w14:paraId="1B301951" w14:textId="3CB0C15C" w:rsidR="00871010" w:rsidRDefault="00083656">
      <w:pPr>
        <w:pStyle w:val="TableofFigures"/>
        <w:tabs>
          <w:tab w:val="right" w:leader="dot" w:pos="9016"/>
        </w:tabs>
        <w:rPr>
          <w:noProof/>
        </w:rPr>
      </w:pPr>
      <w:hyperlink w:anchor="_Toc110517849" w:history="1">
        <w:r w:rsidR="00871010" w:rsidRPr="00CD2068">
          <w:rPr>
            <w:rStyle w:val="Hyperlink"/>
            <w:noProof/>
          </w:rPr>
          <w:t>Gambar 3. GUI Windows 10.</w:t>
        </w:r>
        <w:r w:rsidR="00871010">
          <w:rPr>
            <w:noProof/>
            <w:webHidden/>
          </w:rPr>
          <w:tab/>
        </w:r>
        <w:r w:rsidR="00871010">
          <w:rPr>
            <w:noProof/>
            <w:webHidden/>
          </w:rPr>
          <w:fldChar w:fldCharType="begin"/>
        </w:r>
        <w:r w:rsidR="00871010">
          <w:rPr>
            <w:noProof/>
            <w:webHidden/>
          </w:rPr>
          <w:instrText xml:space="preserve"> PAGEREF _Toc110517849 \h </w:instrText>
        </w:r>
        <w:r w:rsidR="00871010">
          <w:rPr>
            <w:noProof/>
            <w:webHidden/>
          </w:rPr>
        </w:r>
        <w:r w:rsidR="00871010">
          <w:rPr>
            <w:noProof/>
            <w:webHidden/>
          </w:rPr>
          <w:fldChar w:fldCharType="separate"/>
        </w:r>
        <w:r w:rsidR="005E673B">
          <w:rPr>
            <w:noProof/>
            <w:webHidden/>
          </w:rPr>
          <w:t>12</w:t>
        </w:r>
        <w:r w:rsidR="00871010">
          <w:rPr>
            <w:noProof/>
            <w:webHidden/>
          </w:rPr>
          <w:fldChar w:fldCharType="end"/>
        </w:r>
      </w:hyperlink>
    </w:p>
    <w:p w14:paraId="1F4803E2" w14:textId="0AD34C2E" w:rsidR="00871010" w:rsidRDefault="00083656">
      <w:pPr>
        <w:pStyle w:val="TableofFigures"/>
        <w:tabs>
          <w:tab w:val="right" w:leader="dot" w:pos="9016"/>
        </w:tabs>
        <w:rPr>
          <w:noProof/>
        </w:rPr>
      </w:pPr>
      <w:hyperlink w:anchor="_Toc110517850" w:history="1">
        <w:r w:rsidR="00871010" w:rsidRPr="00CD2068">
          <w:rPr>
            <w:rStyle w:val="Hyperlink"/>
            <w:noProof/>
          </w:rPr>
          <w:t>Gambar 4. GUI yang akan dibuat.</w:t>
        </w:r>
        <w:r w:rsidR="00871010">
          <w:rPr>
            <w:noProof/>
            <w:webHidden/>
          </w:rPr>
          <w:tab/>
        </w:r>
        <w:r w:rsidR="00871010">
          <w:rPr>
            <w:noProof/>
            <w:webHidden/>
          </w:rPr>
          <w:fldChar w:fldCharType="begin"/>
        </w:r>
        <w:r w:rsidR="00871010">
          <w:rPr>
            <w:noProof/>
            <w:webHidden/>
          </w:rPr>
          <w:instrText xml:space="preserve"> PAGEREF _Toc110517850 \h </w:instrText>
        </w:r>
        <w:r w:rsidR="00871010">
          <w:rPr>
            <w:noProof/>
            <w:webHidden/>
          </w:rPr>
        </w:r>
        <w:r w:rsidR="00871010">
          <w:rPr>
            <w:noProof/>
            <w:webHidden/>
          </w:rPr>
          <w:fldChar w:fldCharType="separate"/>
        </w:r>
        <w:r w:rsidR="005E673B">
          <w:rPr>
            <w:noProof/>
            <w:webHidden/>
          </w:rPr>
          <w:t>13</w:t>
        </w:r>
        <w:r w:rsidR="00871010">
          <w:rPr>
            <w:noProof/>
            <w:webHidden/>
          </w:rPr>
          <w:fldChar w:fldCharType="end"/>
        </w:r>
      </w:hyperlink>
    </w:p>
    <w:p w14:paraId="28C9A535" w14:textId="0F292B91" w:rsidR="00871010" w:rsidRDefault="00083656">
      <w:pPr>
        <w:pStyle w:val="TableofFigures"/>
        <w:tabs>
          <w:tab w:val="right" w:leader="dot" w:pos="9016"/>
        </w:tabs>
        <w:rPr>
          <w:noProof/>
        </w:rPr>
      </w:pPr>
      <w:hyperlink w:anchor="_Toc110517851" w:history="1">
        <w:r w:rsidR="00871010" w:rsidRPr="00CD2068">
          <w:rPr>
            <w:rStyle w:val="Hyperlink"/>
            <w:noProof/>
          </w:rPr>
          <w:t>Gambar 5. Tampilan laman thonny.org</w:t>
        </w:r>
        <w:r w:rsidR="00871010">
          <w:rPr>
            <w:noProof/>
            <w:webHidden/>
          </w:rPr>
          <w:tab/>
        </w:r>
        <w:r w:rsidR="00871010">
          <w:rPr>
            <w:noProof/>
            <w:webHidden/>
          </w:rPr>
          <w:fldChar w:fldCharType="begin"/>
        </w:r>
        <w:r w:rsidR="00871010">
          <w:rPr>
            <w:noProof/>
            <w:webHidden/>
          </w:rPr>
          <w:instrText xml:space="preserve"> PAGEREF _Toc110517851 \h </w:instrText>
        </w:r>
        <w:r w:rsidR="00871010">
          <w:rPr>
            <w:noProof/>
            <w:webHidden/>
          </w:rPr>
        </w:r>
        <w:r w:rsidR="00871010">
          <w:rPr>
            <w:noProof/>
            <w:webHidden/>
          </w:rPr>
          <w:fldChar w:fldCharType="separate"/>
        </w:r>
        <w:r w:rsidR="005E673B">
          <w:rPr>
            <w:noProof/>
            <w:webHidden/>
          </w:rPr>
          <w:t>14</w:t>
        </w:r>
        <w:r w:rsidR="00871010">
          <w:rPr>
            <w:noProof/>
            <w:webHidden/>
          </w:rPr>
          <w:fldChar w:fldCharType="end"/>
        </w:r>
      </w:hyperlink>
    </w:p>
    <w:p w14:paraId="5AD3AD41" w14:textId="74987BB9" w:rsidR="00871010" w:rsidRDefault="00083656">
      <w:pPr>
        <w:pStyle w:val="TableofFigures"/>
        <w:tabs>
          <w:tab w:val="right" w:leader="dot" w:pos="9016"/>
        </w:tabs>
        <w:rPr>
          <w:noProof/>
        </w:rPr>
      </w:pPr>
      <w:hyperlink w:anchor="_Toc110517852" w:history="1">
        <w:r w:rsidR="00871010" w:rsidRPr="00CD2068">
          <w:rPr>
            <w:rStyle w:val="Hyperlink"/>
            <w:noProof/>
          </w:rPr>
          <w:t>Gambar 6. Tampilan awal Thonny IDE.</w:t>
        </w:r>
        <w:r w:rsidR="00871010">
          <w:rPr>
            <w:noProof/>
            <w:webHidden/>
          </w:rPr>
          <w:tab/>
        </w:r>
        <w:r w:rsidR="00871010">
          <w:rPr>
            <w:noProof/>
            <w:webHidden/>
          </w:rPr>
          <w:fldChar w:fldCharType="begin"/>
        </w:r>
        <w:r w:rsidR="00871010">
          <w:rPr>
            <w:noProof/>
            <w:webHidden/>
          </w:rPr>
          <w:instrText xml:space="preserve"> PAGEREF _Toc110517852 \h </w:instrText>
        </w:r>
        <w:r w:rsidR="00871010">
          <w:rPr>
            <w:noProof/>
            <w:webHidden/>
          </w:rPr>
        </w:r>
        <w:r w:rsidR="00871010">
          <w:rPr>
            <w:noProof/>
            <w:webHidden/>
          </w:rPr>
          <w:fldChar w:fldCharType="separate"/>
        </w:r>
        <w:r w:rsidR="005E673B">
          <w:rPr>
            <w:noProof/>
            <w:webHidden/>
          </w:rPr>
          <w:t>15</w:t>
        </w:r>
        <w:r w:rsidR="00871010">
          <w:rPr>
            <w:noProof/>
            <w:webHidden/>
          </w:rPr>
          <w:fldChar w:fldCharType="end"/>
        </w:r>
      </w:hyperlink>
    </w:p>
    <w:p w14:paraId="05AA9000" w14:textId="685B3083" w:rsidR="00871010" w:rsidRDefault="00083656">
      <w:pPr>
        <w:pStyle w:val="TableofFigures"/>
        <w:tabs>
          <w:tab w:val="right" w:leader="dot" w:pos="9016"/>
        </w:tabs>
        <w:rPr>
          <w:noProof/>
        </w:rPr>
      </w:pPr>
      <w:hyperlink w:anchor="_Toc110517853" w:history="1">
        <w:r w:rsidR="00871010" w:rsidRPr="00CD2068">
          <w:rPr>
            <w:rStyle w:val="Hyperlink"/>
            <w:noProof/>
          </w:rPr>
          <w:t>Gambar 7. Tampilan web notepad++ download.</w:t>
        </w:r>
        <w:r w:rsidR="00871010">
          <w:rPr>
            <w:noProof/>
            <w:webHidden/>
          </w:rPr>
          <w:tab/>
        </w:r>
        <w:r w:rsidR="00871010">
          <w:rPr>
            <w:noProof/>
            <w:webHidden/>
          </w:rPr>
          <w:fldChar w:fldCharType="begin"/>
        </w:r>
        <w:r w:rsidR="00871010">
          <w:rPr>
            <w:noProof/>
            <w:webHidden/>
          </w:rPr>
          <w:instrText xml:space="preserve"> PAGEREF _Toc110517853 \h </w:instrText>
        </w:r>
        <w:r w:rsidR="00871010">
          <w:rPr>
            <w:noProof/>
            <w:webHidden/>
          </w:rPr>
        </w:r>
        <w:r w:rsidR="00871010">
          <w:rPr>
            <w:noProof/>
            <w:webHidden/>
          </w:rPr>
          <w:fldChar w:fldCharType="separate"/>
        </w:r>
        <w:r w:rsidR="005E673B">
          <w:rPr>
            <w:noProof/>
            <w:webHidden/>
          </w:rPr>
          <w:t>16</w:t>
        </w:r>
        <w:r w:rsidR="00871010">
          <w:rPr>
            <w:noProof/>
            <w:webHidden/>
          </w:rPr>
          <w:fldChar w:fldCharType="end"/>
        </w:r>
      </w:hyperlink>
    </w:p>
    <w:p w14:paraId="7B630D5D" w14:textId="5D9025F6" w:rsidR="00871010" w:rsidRDefault="00083656">
      <w:pPr>
        <w:pStyle w:val="TableofFigures"/>
        <w:tabs>
          <w:tab w:val="right" w:leader="dot" w:pos="9016"/>
        </w:tabs>
        <w:rPr>
          <w:noProof/>
        </w:rPr>
      </w:pPr>
      <w:hyperlink w:anchor="_Toc110517854" w:history="1">
        <w:r w:rsidR="00871010" w:rsidRPr="00CD2068">
          <w:rPr>
            <w:rStyle w:val="Hyperlink"/>
            <w:noProof/>
          </w:rPr>
          <w:t>Gambar 8. Tampilan awal notepad++.</w:t>
        </w:r>
        <w:r w:rsidR="00871010">
          <w:rPr>
            <w:noProof/>
            <w:webHidden/>
          </w:rPr>
          <w:tab/>
        </w:r>
        <w:r w:rsidR="00871010">
          <w:rPr>
            <w:noProof/>
            <w:webHidden/>
          </w:rPr>
          <w:fldChar w:fldCharType="begin"/>
        </w:r>
        <w:r w:rsidR="00871010">
          <w:rPr>
            <w:noProof/>
            <w:webHidden/>
          </w:rPr>
          <w:instrText xml:space="preserve"> PAGEREF _Toc110517854 \h </w:instrText>
        </w:r>
        <w:r w:rsidR="00871010">
          <w:rPr>
            <w:noProof/>
            <w:webHidden/>
          </w:rPr>
        </w:r>
        <w:r w:rsidR="00871010">
          <w:rPr>
            <w:noProof/>
            <w:webHidden/>
          </w:rPr>
          <w:fldChar w:fldCharType="separate"/>
        </w:r>
        <w:r w:rsidR="005E673B">
          <w:rPr>
            <w:noProof/>
            <w:webHidden/>
          </w:rPr>
          <w:t>16</w:t>
        </w:r>
        <w:r w:rsidR="00871010">
          <w:rPr>
            <w:noProof/>
            <w:webHidden/>
          </w:rPr>
          <w:fldChar w:fldCharType="end"/>
        </w:r>
      </w:hyperlink>
    </w:p>
    <w:p w14:paraId="22049FEC" w14:textId="5ECB7160" w:rsidR="00871010" w:rsidRDefault="00083656">
      <w:pPr>
        <w:pStyle w:val="TableofFigures"/>
        <w:tabs>
          <w:tab w:val="right" w:leader="dot" w:pos="9016"/>
        </w:tabs>
        <w:rPr>
          <w:noProof/>
        </w:rPr>
      </w:pPr>
      <w:hyperlink w:anchor="_Toc110517855" w:history="1">
        <w:r w:rsidR="00871010" w:rsidRPr="00CD2068">
          <w:rPr>
            <w:rStyle w:val="Hyperlink"/>
            <w:noProof/>
          </w:rPr>
          <w:t>Gambar 9. Mendownload Arduino IDE.</w:t>
        </w:r>
        <w:r w:rsidR="00871010">
          <w:rPr>
            <w:noProof/>
            <w:webHidden/>
          </w:rPr>
          <w:tab/>
        </w:r>
        <w:r w:rsidR="00871010">
          <w:rPr>
            <w:noProof/>
            <w:webHidden/>
          </w:rPr>
          <w:fldChar w:fldCharType="begin"/>
        </w:r>
        <w:r w:rsidR="00871010">
          <w:rPr>
            <w:noProof/>
            <w:webHidden/>
          </w:rPr>
          <w:instrText xml:space="preserve"> PAGEREF _Toc110517855 \h </w:instrText>
        </w:r>
        <w:r w:rsidR="00871010">
          <w:rPr>
            <w:noProof/>
            <w:webHidden/>
          </w:rPr>
        </w:r>
        <w:r w:rsidR="00871010">
          <w:rPr>
            <w:noProof/>
            <w:webHidden/>
          </w:rPr>
          <w:fldChar w:fldCharType="separate"/>
        </w:r>
        <w:r w:rsidR="005E673B">
          <w:rPr>
            <w:noProof/>
            <w:webHidden/>
          </w:rPr>
          <w:t>17</w:t>
        </w:r>
        <w:r w:rsidR="00871010">
          <w:rPr>
            <w:noProof/>
            <w:webHidden/>
          </w:rPr>
          <w:fldChar w:fldCharType="end"/>
        </w:r>
      </w:hyperlink>
    </w:p>
    <w:p w14:paraId="2677F362" w14:textId="6F31B6BC" w:rsidR="00871010" w:rsidRDefault="00083656">
      <w:pPr>
        <w:pStyle w:val="TableofFigures"/>
        <w:tabs>
          <w:tab w:val="right" w:leader="dot" w:pos="9016"/>
        </w:tabs>
        <w:rPr>
          <w:noProof/>
        </w:rPr>
      </w:pPr>
      <w:hyperlink w:anchor="_Toc110517856" w:history="1">
        <w:r w:rsidR="00871010" w:rsidRPr="00CD2068">
          <w:rPr>
            <w:rStyle w:val="Hyperlink"/>
            <w:noProof/>
          </w:rPr>
          <w:t>Gambar 10. Tampilan awal Arduino IDE.</w:t>
        </w:r>
        <w:r w:rsidR="00871010">
          <w:rPr>
            <w:noProof/>
            <w:webHidden/>
          </w:rPr>
          <w:tab/>
        </w:r>
        <w:r w:rsidR="00871010">
          <w:rPr>
            <w:noProof/>
            <w:webHidden/>
          </w:rPr>
          <w:fldChar w:fldCharType="begin"/>
        </w:r>
        <w:r w:rsidR="00871010">
          <w:rPr>
            <w:noProof/>
            <w:webHidden/>
          </w:rPr>
          <w:instrText xml:space="preserve"> PAGEREF _Toc110517856 \h </w:instrText>
        </w:r>
        <w:r w:rsidR="00871010">
          <w:rPr>
            <w:noProof/>
            <w:webHidden/>
          </w:rPr>
        </w:r>
        <w:r w:rsidR="00871010">
          <w:rPr>
            <w:noProof/>
            <w:webHidden/>
          </w:rPr>
          <w:fldChar w:fldCharType="separate"/>
        </w:r>
        <w:r w:rsidR="005E673B">
          <w:rPr>
            <w:noProof/>
            <w:webHidden/>
          </w:rPr>
          <w:t>17</w:t>
        </w:r>
        <w:r w:rsidR="00871010">
          <w:rPr>
            <w:noProof/>
            <w:webHidden/>
          </w:rPr>
          <w:fldChar w:fldCharType="end"/>
        </w:r>
      </w:hyperlink>
    </w:p>
    <w:p w14:paraId="62C0B77D" w14:textId="5F25B7B7" w:rsidR="00871010" w:rsidRDefault="00083656">
      <w:pPr>
        <w:pStyle w:val="TableofFigures"/>
        <w:tabs>
          <w:tab w:val="right" w:leader="dot" w:pos="9016"/>
        </w:tabs>
        <w:rPr>
          <w:noProof/>
        </w:rPr>
      </w:pPr>
      <w:hyperlink w:anchor="_Toc110517857" w:history="1">
        <w:r w:rsidR="00871010" w:rsidRPr="00CD2068">
          <w:rPr>
            <w:rStyle w:val="Hyperlink"/>
            <w:noProof/>
          </w:rPr>
          <w:t>Gambar 11. Ilustrasi python dan QML.</w:t>
        </w:r>
        <w:r w:rsidR="00871010">
          <w:rPr>
            <w:noProof/>
            <w:webHidden/>
          </w:rPr>
          <w:tab/>
        </w:r>
        <w:r w:rsidR="00871010">
          <w:rPr>
            <w:noProof/>
            <w:webHidden/>
          </w:rPr>
          <w:fldChar w:fldCharType="begin"/>
        </w:r>
        <w:r w:rsidR="00871010">
          <w:rPr>
            <w:noProof/>
            <w:webHidden/>
          </w:rPr>
          <w:instrText xml:space="preserve"> PAGEREF _Toc110517857 \h </w:instrText>
        </w:r>
        <w:r w:rsidR="00871010">
          <w:rPr>
            <w:noProof/>
            <w:webHidden/>
          </w:rPr>
        </w:r>
        <w:r w:rsidR="00871010">
          <w:rPr>
            <w:noProof/>
            <w:webHidden/>
          </w:rPr>
          <w:fldChar w:fldCharType="separate"/>
        </w:r>
        <w:r w:rsidR="005E673B">
          <w:rPr>
            <w:noProof/>
            <w:webHidden/>
          </w:rPr>
          <w:t>18</w:t>
        </w:r>
        <w:r w:rsidR="00871010">
          <w:rPr>
            <w:noProof/>
            <w:webHidden/>
          </w:rPr>
          <w:fldChar w:fldCharType="end"/>
        </w:r>
      </w:hyperlink>
    </w:p>
    <w:p w14:paraId="164C1BCA" w14:textId="08D91856" w:rsidR="00871010" w:rsidRDefault="00083656">
      <w:pPr>
        <w:pStyle w:val="TableofFigures"/>
        <w:tabs>
          <w:tab w:val="right" w:leader="dot" w:pos="9016"/>
        </w:tabs>
        <w:rPr>
          <w:noProof/>
        </w:rPr>
      </w:pPr>
      <w:hyperlink w:anchor="_Toc110517858" w:history="1">
        <w:r w:rsidR="00871010" w:rsidRPr="00CD2068">
          <w:rPr>
            <w:rStyle w:val="Hyperlink"/>
            <w:noProof/>
          </w:rPr>
          <w:t>Gambar 12. File main.py dan main.qml disimpan dalam 1 folder "Project".</w:t>
        </w:r>
        <w:r w:rsidR="00871010">
          <w:rPr>
            <w:noProof/>
            <w:webHidden/>
          </w:rPr>
          <w:tab/>
        </w:r>
        <w:r w:rsidR="00871010">
          <w:rPr>
            <w:noProof/>
            <w:webHidden/>
          </w:rPr>
          <w:fldChar w:fldCharType="begin"/>
        </w:r>
        <w:r w:rsidR="00871010">
          <w:rPr>
            <w:noProof/>
            <w:webHidden/>
          </w:rPr>
          <w:instrText xml:space="preserve"> PAGEREF _Toc110517858 \h </w:instrText>
        </w:r>
        <w:r w:rsidR="00871010">
          <w:rPr>
            <w:noProof/>
            <w:webHidden/>
          </w:rPr>
        </w:r>
        <w:r w:rsidR="00871010">
          <w:rPr>
            <w:noProof/>
            <w:webHidden/>
          </w:rPr>
          <w:fldChar w:fldCharType="separate"/>
        </w:r>
        <w:r w:rsidR="005E673B">
          <w:rPr>
            <w:noProof/>
            <w:webHidden/>
          </w:rPr>
          <w:t>19</w:t>
        </w:r>
        <w:r w:rsidR="00871010">
          <w:rPr>
            <w:noProof/>
            <w:webHidden/>
          </w:rPr>
          <w:fldChar w:fldCharType="end"/>
        </w:r>
      </w:hyperlink>
    </w:p>
    <w:p w14:paraId="00D2E503" w14:textId="60346267" w:rsidR="00871010" w:rsidRDefault="00083656">
      <w:pPr>
        <w:pStyle w:val="TableofFigures"/>
        <w:tabs>
          <w:tab w:val="right" w:leader="dot" w:pos="9016"/>
        </w:tabs>
        <w:rPr>
          <w:noProof/>
        </w:rPr>
      </w:pPr>
      <w:hyperlink w:anchor="_Toc110517859" w:history="1">
        <w:r w:rsidR="00871010" w:rsidRPr="00CD2068">
          <w:rPr>
            <w:rStyle w:val="Hyperlink"/>
            <w:noProof/>
          </w:rPr>
          <w:t>Gambar 13. Program dasar untuk membuat windows.</w:t>
        </w:r>
        <w:r w:rsidR="00871010">
          <w:rPr>
            <w:noProof/>
            <w:webHidden/>
          </w:rPr>
          <w:tab/>
        </w:r>
        <w:r w:rsidR="00871010">
          <w:rPr>
            <w:noProof/>
            <w:webHidden/>
          </w:rPr>
          <w:fldChar w:fldCharType="begin"/>
        </w:r>
        <w:r w:rsidR="00871010">
          <w:rPr>
            <w:noProof/>
            <w:webHidden/>
          </w:rPr>
          <w:instrText xml:space="preserve"> PAGEREF _Toc110517859 \h </w:instrText>
        </w:r>
        <w:r w:rsidR="00871010">
          <w:rPr>
            <w:noProof/>
            <w:webHidden/>
          </w:rPr>
        </w:r>
        <w:r w:rsidR="00871010">
          <w:rPr>
            <w:noProof/>
            <w:webHidden/>
          </w:rPr>
          <w:fldChar w:fldCharType="separate"/>
        </w:r>
        <w:r w:rsidR="005E673B">
          <w:rPr>
            <w:noProof/>
            <w:webHidden/>
          </w:rPr>
          <w:t>21</w:t>
        </w:r>
        <w:r w:rsidR="00871010">
          <w:rPr>
            <w:noProof/>
            <w:webHidden/>
          </w:rPr>
          <w:fldChar w:fldCharType="end"/>
        </w:r>
      </w:hyperlink>
    </w:p>
    <w:p w14:paraId="35A84249" w14:textId="7DCA68D2" w:rsidR="00871010" w:rsidRDefault="00083656">
      <w:pPr>
        <w:pStyle w:val="TableofFigures"/>
        <w:tabs>
          <w:tab w:val="right" w:leader="dot" w:pos="9016"/>
        </w:tabs>
        <w:rPr>
          <w:noProof/>
        </w:rPr>
      </w:pPr>
      <w:hyperlink w:anchor="_Toc110517860" w:history="1">
        <w:r w:rsidR="00871010" w:rsidRPr="00CD2068">
          <w:rPr>
            <w:rStyle w:val="Hyperlink"/>
            <w:noProof/>
          </w:rPr>
          <w:t>Gambar 14. Properties dalam membuat windows.</w:t>
        </w:r>
        <w:r w:rsidR="00871010">
          <w:rPr>
            <w:noProof/>
            <w:webHidden/>
          </w:rPr>
          <w:tab/>
        </w:r>
        <w:r w:rsidR="00871010">
          <w:rPr>
            <w:noProof/>
            <w:webHidden/>
          </w:rPr>
          <w:fldChar w:fldCharType="begin"/>
        </w:r>
        <w:r w:rsidR="00871010">
          <w:rPr>
            <w:noProof/>
            <w:webHidden/>
          </w:rPr>
          <w:instrText xml:space="preserve"> PAGEREF _Toc110517860 \h </w:instrText>
        </w:r>
        <w:r w:rsidR="00871010">
          <w:rPr>
            <w:noProof/>
            <w:webHidden/>
          </w:rPr>
        </w:r>
        <w:r w:rsidR="00871010">
          <w:rPr>
            <w:noProof/>
            <w:webHidden/>
          </w:rPr>
          <w:fldChar w:fldCharType="separate"/>
        </w:r>
        <w:r w:rsidR="005E673B">
          <w:rPr>
            <w:noProof/>
            <w:webHidden/>
          </w:rPr>
          <w:t>21</w:t>
        </w:r>
        <w:r w:rsidR="00871010">
          <w:rPr>
            <w:noProof/>
            <w:webHidden/>
          </w:rPr>
          <w:fldChar w:fldCharType="end"/>
        </w:r>
      </w:hyperlink>
    </w:p>
    <w:p w14:paraId="1303CC15" w14:textId="60210434" w:rsidR="00871010" w:rsidRDefault="00083656">
      <w:pPr>
        <w:pStyle w:val="TableofFigures"/>
        <w:tabs>
          <w:tab w:val="right" w:leader="dot" w:pos="9016"/>
        </w:tabs>
        <w:rPr>
          <w:noProof/>
        </w:rPr>
      </w:pPr>
      <w:hyperlink w:anchor="_Toc110517861" w:history="1">
        <w:r w:rsidR="00871010" w:rsidRPr="00CD2068">
          <w:rPr>
            <w:rStyle w:val="Hyperlink"/>
            <w:noProof/>
          </w:rPr>
          <w:t>Gambar 15. Window default.</w:t>
        </w:r>
        <w:r w:rsidR="00871010">
          <w:rPr>
            <w:noProof/>
            <w:webHidden/>
          </w:rPr>
          <w:tab/>
        </w:r>
        <w:r w:rsidR="00871010">
          <w:rPr>
            <w:noProof/>
            <w:webHidden/>
          </w:rPr>
          <w:fldChar w:fldCharType="begin"/>
        </w:r>
        <w:r w:rsidR="00871010">
          <w:rPr>
            <w:noProof/>
            <w:webHidden/>
          </w:rPr>
          <w:instrText xml:space="preserve"> PAGEREF _Toc110517861 \h </w:instrText>
        </w:r>
        <w:r w:rsidR="00871010">
          <w:rPr>
            <w:noProof/>
            <w:webHidden/>
          </w:rPr>
        </w:r>
        <w:r w:rsidR="00871010">
          <w:rPr>
            <w:noProof/>
            <w:webHidden/>
          </w:rPr>
          <w:fldChar w:fldCharType="separate"/>
        </w:r>
        <w:r w:rsidR="005E673B">
          <w:rPr>
            <w:noProof/>
            <w:webHidden/>
          </w:rPr>
          <w:t>23</w:t>
        </w:r>
        <w:r w:rsidR="00871010">
          <w:rPr>
            <w:noProof/>
            <w:webHidden/>
          </w:rPr>
          <w:fldChar w:fldCharType="end"/>
        </w:r>
      </w:hyperlink>
    </w:p>
    <w:p w14:paraId="13B8ED3D" w14:textId="5B2509F8" w:rsidR="00871010" w:rsidRDefault="00083656">
      <w:pPr>
        <w:pStyle w:val="TableofFigures"/>
        <w:tabs>
          <w:tab w:val="right" w:leader="dot" w:pos="9016"/>
        </w:tabs>
        <w:rPr>
          <w:noProof/>
        </w:rPr>
      </w:pPr>
      <w:hyperlink w:anchor="_Toc110517862" w:history="1">
        <w:r w:rsidR="00871010" w:rsidRPr="00CD2068">
          <w:rPr>
            <w:rStyle w:val="Hyperlink"/>
            <w:noProof/>
          </w:rPr>
          <w:t>Gambar 16. Window dengan ukuran yang fixed.</w:t>
        </w:r>
        <w:r w:rsidR="00871010">
          <w:rPr>
            <w:noProof/>
            <w:webHidden/>
          </w:rPr>
          <w:tab/>
        </w:r>
        <w:r w:rsidR="00871010">
          <w:rPr>
            <w:noProof/>
            <w:webHidden/>
          </w:rPr>
          <w:fldChar w:fldCharType="begin"/>
        </w:r>
        <w:r w:rsidR="00871010">
          <w:rPr>
            <w:noProof/>
            <w:webHidden/>
          </w:rPr>
          <w:instrText xml:space="preserve"> PAGEREF _Toc110517862 \h </w:instrText>
        </w:r>
        <w:r w:rsidR="00871010">
          <w:rPr>
            <w:noProof/>
            <w:webHidden/>
          </w:rPr>
        </w:r>
        <w:r w:rsidR="00871010">
          <w:rPr>
            <w:noProof/>
            <w:webHidden/>
          </w:rPr>
          <w:fldChar w:fldCharType="separate"/>
        </w:r>
        <w:r w:rsidR="005E673B">
          <w:rPr>
            <w:noProof/>
            <w:webHidden/>
          </w:rPr>
          <w:t>24</w:t>
        </w:r>
        <w:r w:rsidR="00871010">
          <w:rPr>
            <w:noProof/>
            <w:webHidden/>
          </w:rPr>
          <w:fldChar w:fldCharType="end"/>
        </w:r>
      </w:hyperlink>
    </w:p>
    <w:p w14:paraId="38720C0F" w14:textId="0BB9DA22" w:rsidR="00871010" w:rsidRDefault="00083656">
      <w:pPr>
        <w:pStyle w:val="TableofFigures"/>
        <w:tabs>
          <w:tab w:val="right" w:leader="dot" w:pos="9016"/>
        </w:tabs>
        <w:rPr>
          <w:noProof/>
        </w:rPr>
      </w:pPr>
      <w:hyperlink w:anchor="_Toc110517863" w:history="1">
        <w:r w:rsidR="00871010" w:rsidRPr="00CD2068">
          <w:rPr>
            <w:rStyle w:val="Hyperlink"/>
            <w:noProof/>
          </w:rPr>
          <w:t>Gambar 17. Window hanya title dan tombol close</w:t>
        </w:r>
        <w:r w:rsidR="00871010">
          <w:rPr>
            <w:noProof/>
            <w:webHidden/>
          </w:rPr>
          <w:tab/>
        </w:r>
        <w:r w:rsidR="00871010">
          <w:rPr>
            <w:noProof/>
            <w:webHidden/>
          </w:rPr>
          <w:fldChar w:fldCharType="begin"/>
        </w:r>
        <w:r w:rsidR="00871010">
          <w:rPr>
            <w:noProof/>
            <w:webHidden/>
          </w:rPr>
          <w:instrText xml:space="preserve"> PAGEREF _Toc110517863 \h </w:instrText>
        </w:r>
        <w:r w:rsidR="00871010">
          <w:rPr>
            <w:noProof/>
            <w:webHidden/>
          </w:rPr>
        </w:r>
        <w:r w:rsidR="00871010">
          <w:rPr>
            <w:noProof/>
            <w:webHidden/>
          </w:rPr>
          <w:fldChar w:fldCharType="separate"/>
        </w:r>
        <w:r w:rsidR="005E673B">
          <w:rPr>
            <w:noProof/>
            <w:webHidden/>
          </w:rPr>
          <w:t>25</w:t>
        </w:r>
        <w:r w:rsidR="00871010">
          <w:rPr>
            <w:noProof/>
            <w:webHidden/>
          </w:rPr>
          <w:fldChar w:fldCharType="end"/>
        </w:r>
      </w:hyperlink>
    </w:p>
    <w:p w14:paraId="0A457F8F" w14:textId="248F8C1B" w:rsidR="00871010" w:rsidRDefault="00083656">
      <w:pPr>
        <w:pStyle w:val="TableofFigures"/>
        <w:tabs>
          <w:tab w:val="right" w:leader="dot" w:pos="9016"/>
        </w:tabs>
        <w:rPr>
          <w:noProof/>
        </w:rPr>
      </w:pPr>
      <w:hyperlink w:anchor="_Toc110517864" w:history="1">
        <w:r w:rsidR="00871010" w:rsidRPr="00CD2068">
          <w:rPr>
            <w:rStyle w:val="Hyperlink"/>
            <w:noProof/>
          </w:rPr>
          <w:t>Gambar 18. Window hanya title.</w:t>
        </w:r>
        <w:r w:rsidR="00871010">
          <w:rPr>
            <w:noProof/>
            <w:webHidden/>
          </w:rPr>
          <w:tab/>
        </w:r>
        <w:r w:rsidR="00871010">
          <w:rPr>
            <w:noProof/>
            <w:webHidden/>
          </w:rPr>
          <w:fldChar w:fldCharType="begin"/>
        </w:r>
        <w:r w:rsidR="00871010">
          <w:rPr>
            <w:noProof/>
            <w:webHidden/>
          </w:rPr>
          <w:instrText xml:space="preserve"> PAGEREF _Toc110517864 \h </w:instrText>
        </w:r>
        <w:r w:rsidR="00871010">
          <w:rPr>
            <w:noProof/>
            <w:webHidden/>
          </w:rPr>
        </w:r>
        <w:r w:rsidR="00871010">
          <w:rPr>
            <w:noProof/>
            <w:webHidden/>
          </w:rPr>
          <w:fldChar w:fldCharType="separate"/>
        </w:r>
        <w:r w:rsidR="005E673B">
          <w:rPr>
            <w:noProof/>
            <w:webHidden/>
          </w:rPr>
          <w:t>26</w:t>
        </w:r>
        <w:r w:rsidR="00871010">
          <w:rPr>
            <w:noProof/>
            <w:webHidden/>
          </w:rPr>
          <w:fldChar w:fldCharType="end"/>
        </w:r>
      </w:hyperlink>
    </w:p>
    <w:p w14:paraId="273B37D7" w14:textId="11587D05" w:rsidR="00871010" w:rsidRDefault="00083656">
      <w:pPr>
        <w:pStyle w:val="TableofFigures"/>
        <w:tabs>
          <w:tab w:val="right" w:leader="dot" w:pos="9016"/>
        </w:tabs>
        <w:rPr>
          <w:noProof/>
        </w:rPr>
      </w:pPr>
      <w:hyperlink w:anchor="_Toc110517865" w:history="1">
        <w:r w:rsidR="00871010" w:rsidRPr="00CD2068">
          <w:rPr>
            <w:rStyle w:val="Hyperlink"/>
            <w:noProof/>
          </w:rPr>
          <w:t>Gambar 19. Window tanpa title dan tombol close.</w:t>
        </w:r>
        <w:r w:rsidR="00871010">
          <w:rPr>
            <w:noProof/>
            <w:webHidden/>
          </w:rPr>
          <w:tab/>
        </w:r>
        <w:r w:rsidR="00871010">
          <w:rPr>
            <w:noProof/>
            <w:webHidden/>
          </w:rPr>
          <w:fldChar w:fldCharType="begin"/>
        </w:r>
        <w:r w:rsidR="00871010">
          <w:rPr>
            <w:noProof/>
            <w:webHidden/>
          </w:rPr>
          <w:instrText xml:space="preserve"> PAGEREF _Toc110517865 \h </w:instrText>
        </w:r>
        <w:r w:rsidR="00871010">
          <w:rPr>
            <w:noProof/>
            <w:webHidden/>
          </w:rPr>
        </w:r>
        <w:r w:rsidR="00871010">
          <w:rPr>
            <w:noProof/>
            <w:webHidden/>
          </w:rPr>
          <w:fldChar w:fldCharType="separate"/>
        </w:r>
        <w:r w:rsidR="005E673B">
          <w:rPr>
            <w:noProof/>
            <w:webHidden/>
          </w:rPr>
          <w:t>27</w:t>
        </w:r>
        <w:r w:rsidR="00871010">
          <w:rPr>
            <w:noProof/>
            <w:webHidden/>
          </w:rPr>
          <w:fldChar w:fldCharType="end"/>
        </w:r>
      </w:hyperlink>
    </w:p>
    <w:p w14:paraId="25D9F100" w14:textId="25232BA9" w:rsidR="00871010" w:rsidRDefault="00083656">
      <w:pPr>
        <w:pStyle w:val="TableofFigures"/>
        <w:tabs>
          <w:tab w:val="right" w:leader="dot" w:pos="9016"/>
        </w:tabs>
        <w:rPr>
          <w:noProof/>
        </w:rPr>
      </w:pPr>
      <w:hyperlink w:anchor="_Toc110517866" w:history="1">
        <w:r w:rsidR="00871010" w:rsidRPr="00CD2068">
          <w:rPr>
            <w:rStyle w:val="Hyperlink"/>
            <w:noProof/>
          </w:rPr>
          <w:t>Gambar 20. Tampilan menambahkan teks dalam window.</w:t>
        </w:r>
        <w:r w:rsidR="00871010">
          <w:rPr>
            <w:noProof/>
            <w:webHidden/>
          </w:rPr>
          <w:tab/>
        </w:r>
        <w:r w:rsidR="00871010">
          <w:rPr>
            <w:noProof/>
            <w:webHidden/>
          </w:rPr>
          <w:fldChar w:fldCharType="begin"/>
        </w:r>
        <w:r w:rsidR="00871010">
          <w:rPr>
            <w:noProof/>
            <w:webHidden/>
          </w:rPr>
          <w:instrText xml:space="preserve"> PAGEREF _Toc110517866 \h </w:instrText>
        </w:r>
        <w:r w:rsidR="00871010">
          <w:rPr>
            <w:noProof/>
            <w:webHidden/>
          </w:rPr>
        </w:r>
        <w:r w:rsidR="00871010">
          <w:rPr>
            <w:noProof/>
            <w:webHidden/>
          </w:rPr>
          <w:fldChar w:fldCharType="separate"/>
        </w:r>
        <w:r w:rsidR="005E673B">
          <w:rPr>
            <w:noProof/>
            <w:webHidden/>
          </w:rPr>
          <w:t>29</w:t>
        </w:r>
        <w:r w:rsidR="00871010">
          <w:rPr>
            <w:noProof/>
            <w:webHidden/>
          </w:rPr>
          <w:fldChar w:fldCharType="end"/>
        </w:r>
      </w:hyperlink>
    </w:p>
    <w:p w14:paraId="34FF41D3" w14:textId="530A18FE" w:rsidR="00871010" w:rsidRDefault="00083656">
      <w:pPr>
        <w:pStyle w:val="TableofFigures"/>
        <w:tabs>
          <w:tab w:val="right" w:leader="dot" w:pos="9016"/>
        </w:tabs>
        <w:rPr>
          <w:noProof/>
        </w:rPr>
      </w:pPr>
      <w:hyperlink w:anchor="_Toc110517867" w:history="1">
        <w:r w:rsidR="00871010" w:rsidRPr="00CD2068">
          <w:rPr>
            <w:rStyle w:val="Hyperlink"/>
            <w:noProof/>
          </w:rPr>
          <w:t>Gambar 21. File gambar diletakkan di folder yang sama.</w:t>
        </w:r>
        <w:r w:rsidR="00871010">
          <w:rPr>
            <w:noProof/>
            <w:webHidden/>
          </w:rPr>
          <w:tab/>
        </w:r>
        <w:r w:rsidR="00871010">
          <w:rPr>
            <w:noProof/>
            <w:webHidden/>
          </w:rPr>
          <w:fldChar w:fldCharType="begin"/>
        </w:r>
        <w:r w:rsidR="00871010">
          <w:rPr>
            <w:noProof/>
            <w:webHidden/>
          </w:rPr>
          <w:instrText xml:space="preserve"> PAGEREF _Toc110517867 \h </w:instrText>
        </w:r>
        <w:r w:rsidR="00871010">
          <w:rPr>
            <w:noProof/>
            <w:webHidden/>
          </w:rPr>
        </w:r>
        <w:r w:rsidR="00871010">
          <w:rPr>
            <w:noProof/>
            <w:webHidden/>
          </w:rPr>
          <w:fldChar w:fldCharType="separate"/>
        </w:r>
        <w:r w:rsidR="005E673B">
          <w:rPr>
            <w:noProof/>
            <w:webHidden/>
          </w:rPr>
          <w:t>32</w:t>
        </w:r>
        <w:r w:rsidR="00871010">
          <w:rPr>
            <w:noProof/>
            <w:webHidden/>
          </w:rPr>
          <w:fldChar w:fldCharType="end"/>
        </w:r>
      </w:hyperlink>
    </w:p>
    <w:p w14:paraId="3F8D17AA" w14:textId="18CBD167" w:rsidR="00871010" w:rsidRDefault="00083656">
      <w:pPr>
        <w:pStyle w:val="TableofFigures"/>
        <w:tabs>
          <w:tab w:val="right" w:leader="dot" w:pos="9016"/>
        </w:tabs>
        <w:rPr>
          <w:noProof/>
        </w:rPr>
      </w:pPr>
      <w:hyperlink w:anchor="_Toc110517868" w:history="1">
        <w:r w:rsidR="00871010" w:rsidRPr="00CD2068">
          <w:rPr>
            <w:rStyle w:val="Hyperlink"/>
            <w:noProof/>
          </w:rPr>
          <w:t>Gambar 22. Memasukkan gambar pada window.</w:t>
        </w:r>
        <w:r w:rsidR="00871010">
          <w:rPr>
            <w:noProof/>
            <w:webHidden/>
          </w:rPr>
          <w:tab/>
        </w:r>
        <w:r w:rsidR="00871010">
          <w:rPr>
            <w:noProof/>
            <w:webHidden/>
          </w:rPr>
          <w:fldChar w:fldCharType="begin"/>
        </w:r>
        <w:r w:rsidR="00871010">
          <w:rPr>
            <w:noProof/>
            <w:webHidden/>
          </w:rPr>
          <w:instrText xml:space="preserve"> PAGEREF _Toc110517868 \h </w:instrText>
        </w:r>
        <w:r w:rsidR="00871010">
          <w:rPr>
            <w:noProof/>
            <w:webHidden/>
          </w:rPr>
        </w:r>
        <w:r w:rsidR="00871010">
          <w:rPr>
            <w:noProof/>
            <w:webHidden/>
          </w:rPr>
          <w:fldChar w:fldCharType="separate"/>
        </w:r>
        <w:r w:rsidR="005E673B">
          <w:rPr>
            <w:noProof/>
            <w:webHidden/>
          </w:rPr>
          <w:t>34</w:t>
        </w:r>
        <w:r w:rsidR="00871010">
          <w:rPr>
            <w:noProof/>
            <w:webHidden/>
          </w:rPr>
          <w:fldChar w:fldCharType="end"/>
        </w:r>
      </w:hyperlink>
    </w:p>
    <w:p w14:paraId="22D1B0B2" w14:textId="0177197D" w:rsidR="00871010" w:rsidRDefault="00083656">
      <w:pPr>
        <w:pStyle w:val="TableofFigures"/>
        <w:tabs>
          <w:tab w:val="right" w:leader="dot" w:pos="9016"/>
        </w:tabs>
        <w:rPr>
          <w:noProof/>
        </w:rPr>
      </w:pPr>
      <w:hyperlink w:anchor="_Toc110517869" w:history="1">
        <w:r w:rsidR="00871010" w:rsidRPr="00CD2068">
          <w:rPr>
            <w:rStyle w:val="Hyperlink"/>
            <w:noProof/>
          </w:rPr>
          <w:t>Gambar 23. Tampilan slider dalam sebuah window.</w:t>
        </w:r>
        <w:r w:rsidR="00871010">
          <w:rPr>
            <w:noProof/>
            <w:webHidden/>
          </w:rPr>
          <w:tab/>
        </w:r>
        <w:r w:rsidR="00871010">
          <w:rPr>
            <w:noProof/>
            <w:webHidden/>
          </w:rPr>
          <w:fldChar w:fldCharType="begin"/>
        </w:r>
        <w:r w:rsidR="00871010">
          <w:rPr>
            <w:noProof/>
            <w:webHidden/>
          </w:rPr>
          <w:instrText xml:space="preserve"> PAGEREF _Toc110517869 \h </w:instrText>
        </w:r>
        <w:r w:rsidR="00871010">
          <w:rPr>
            <w:noProof/>
            <w:webHidden/>
          </w:rPr>
        </w:r>
        <w:r w:rsidR="00871010">
          <w:rPr>
            <w:noProof/>
            <w:webHidden/>
          </w:rPr>
          <w:fldChar w:fldCharType="separate"/>
        </w:r>
        <w:r w:rsidR="005E673B">
          <w:rPr>
            <w:noProof/>
            <w:webHidden/>
          </w:rPr>
          <w:t>37</w:t>
        </w:r>
        <w:r w:rsidR="00871010">
          <w:rPr>
            <w:noProof/>
            <w:webHidden/>
          </w:rPr>
          <w:fldChar w:fldCharType="end"/>
        </w:r>
      </w:hyperlink>
    </w:p>
    <w:p w14:paraId="617471A2" w14:textId="5ADFAD65" w:rsidR="00871010" w:rsidRDefault="00083656">
      <w:pPr>
        <w:pStyle w:val="TableofFigures"/>
        <w:tabs>
          <w:tab w:val="right" w:leader="dot" w:pos="9016"/>
        </w:tabs>
        <w:rPr>
          <w:noProof/>
        </w:rPr>
      </w:pPr>
      <w:hyperlink w:anchor="_Toc110517870" w:history="1">
        <w:r w:rsidR="00871010" w:rsidRPr="00CD2068">
          <w:rPr>
            <w:rStyle w:val="Hyperlink"/>
            <w:noProof/>
          </w:rPr>
          <w:t>Gambar 24. Gauge and circular gauge pada window.</w:t>
        </w:r>
        <w:r w:rsidR="00871010">
          <w:rPr>
            <w:noProof/>
            <w:webHidden/>
          </w:rPr>
          <w:tab/>
        </w:r>
        <w:r w:rsidR="00871010">
          <w:rPr>
            <w:noProof/>
            <w:webHidden/>
          </w:rPr>
          <w:fldChar w:fldCharType="begin"/>
        </w:r>
        <w:r w:rsidR="00871010">
          <w:rPr>
            <w:noProof/>
            <w:webHidden/>
          </w:rPr>
          <w:instrText xml:space="preserve"> PAGEREF _Toc110517870 \h </w:instrText>
        </w:r>
        <w:r w:rsidR="00871010">
          <w:rPr>
            <w:noProof/>
            <w:webHidden/>
          </w:rPr>
        </w:r>
        <w:r w:rsidR="00871010">
          <w:rPr>
            <w:noProof/>
            <w:webHidden/>
          </w:rPr>
          <w:fldChar w:fldCharType="separate"/>
        </w:r>
        <w:r w:rsidR="005E673B">
          <w:rPr>
            <w:noProof/>
            <w:webHidden/>
          </w:rPr>
          <w:t>39</w:t>
        </w:r>
        <w:r w:rsidR="00871010">
          <w:rPr>
            <w:noProof/>
            <w:webHidden/>
          </w:rPr>
          <w:fldChar w:fldCharType="end"/>
        </w:r>
      </w:hyperlink>
    </w:p>
    <w:p w14:paraId="4B382CF1" w14:textId="2DEE52D8" w:rsidR="00871010" w:rsidRDefault="00083656">
      <w:pPr>
        <w:pStyle w:val="TableofFigures"/>
        <w:tabs>
          <w:tab w:val="right" w:leader="dot" w:pos="9016"/>
        </w:tabs>
        <w:rPr>
          <w:noProof/>
        </w:rPr>
      </w:pPr>
      <w:hyperlink w:anchor="_Toc110517871" w:history="1">
        <w:r w:rsidR="00871010" w:rsidRPr="00CD2068">
          <w:rPr>
            <w:rStyle w:val="Hyperlink"/>
            <w:noProof/>
          </w:rPr>
          <w:t>Gambar 25. GUI sederhana menggunakan seluruh fungsi.</w:t>
        </w:r>
        <w:r w:rsidR="00871010">
          <w:rPr>
            <w:noProof/>
            <w:webHidden/>
          </w:rPr>
          <w:tab/>
        </w:r>
        <w:r w:rsidR="00871010">
          <w:rPr>
            <w:noProof/>
            <w:webHidden/>
          </w:rPr>
          <w:fldChar w:fldCharType="begin"/>
        </w:r>
        <w:r w:rsidR="00871010">
          <w:rPr>
            <w:noProof/>
            <w:webHidden/>
          </w:rPr>
          <w:instrText xml:space="preserve"> PAGEREF _Toc110517871 \h </w:instrText>
        </w:r>
        <w:r w:rsidR="00871010">
          <w:rPr>
            <w:noProof/>
            <w:webHidden/>
          </w:rPr>
        </w:r>
        <w:r w:rsidR="00871010">
          <w:rPr>
            <w:noProof/>
            <w:webHidden/>
          </w:rPr>
          <w:fldChar w:fldCharType="separate"/>
        </w:r>
        <w:r w:rsidR="005E673B">
          <w:rPr>
            <w:noProof/>
            <w:webHidden/>
          </w:rPr>
          <w:t>40</w:t>
        </w:r>
        <w:r w:rsidR="00871010">
          <w:rPr>
            <w:noProof/>
            <w:webHidden/>
          </w:rPr>
          <w:fldChar w:fldCharType="end"/>
        </w:r>
      </w:hyperlink>
    </w:p>
    <w:p w14:paraId="7698E7B7" w14:textId="4520F244" w:rsidR="00871010" w:rsidRDefault="00871010" w:rsidP="00871010">
      <w:r>
        <w:fldChar w:fldCharType="end"/>
      </w:r>
    </w:p>
    <w:p w14:paraId="50CD3976" w14:textId="6C224054" w:rsidR="00871010" w:rsidRDefault="00871010">
      <w:pPr>
        <w:jc w:val="left"/>
      </w:pPr>
      <w:r>
        <w:br w:type="page"/>
      </w:r>
    </w:p>
    <w:p w14:paraId="790AB5E5" w14:textId="194A6EEE" w:rsidR="00871010" w:rsidRDefault="00871010" w:rsidP="00871010">
      <w:pPr>
        <w:pStyle w:val="Heading1"/>
        <w:numPr>
          <w:ilvl w:val="0"/>
          <w:numId w:val="0"/>
        </w:numPr>
        <w:jc w:val="center"/>
      </w:pPr>
      <w:bookmarkStart w:id="3" w:name="_Toc116646519"/>
      <w:r>
        <w:lastRenderedPageBreak/>
        <w:t>DAFTAR TABEL</w:t>
      </w:r>
      <w:bookmarkEnd w:id="3"/>
    </w:p>
    <w:p w14:paraId="439AFF90" w14:textId="5DEF2B5E" w:rsidR="00871010" w:rsidRDefault="0087101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10517872" w:history="1">
        <w:r w:rsidRPr="00E42B7E">
          <w:rPr>
            <w:rStyle w:val="Hyperlink"/>
            <w:noProof/>
          </w:rPr>
          <w:t>Tabel 1. 7 properties dasar membuat Window.</w:t>
        </w:r>
        <w:r>
          <w:rPr>
            <w:noProof/>
            <w:webHidden/>
          </w:rPr>
          <w:tab/>
        </w:r>
        <w:r>
          <w:rPr>
            <w:noProof/>
            <w:webHidden/>
          </w:rPr>
          <w:fldChar w:fldCharType="begin"/>
        </w:r>
        <w:r>
          <w:rPr>
            <w:noProof/>
            <w:webHidden/>
          </w:rPr>
          <w:instrText xml:space="preserve"> PAGEREF _Toc110517872 \h </w:instrText>
        </w:r>
        <w:r>
          <w:rPr>
            <w:noProof/>
            <w:webHidden/>
          </w:rPr>
        </w:r>
        <w:r>
          <w:rPr>
            <w:noProof/>
            <w:webHidden/>
          </w:rPr>
          <w:fldChar w:fldCharType="separate"/>
        </w:r>
        <w:r w:rsidR="005E673B">
          <w:rPr>
            <w:noProof/>
            <w:webHidden/>
          </w:rPr>
          <w:t>22</w:t>
        </w:r>
        <w:r>
          <w:rPr>
            <w:noProof/>
            <w:webHidden/>
          </w:rPr>
          <w:fldChar w:fldCharType="end"/>
        </w:r>
      </w:hyperlink>
    </w:p>
    <w:p w14:paraId="2C4B16D9" w14:textId="5C39AEDD" w:rsidR="00871010" w:rsidRDefault="00083656">
      <w:pPr>
        <w:pStyle w:val="TableofFigures"/>
        <w:tabs>
          <w:tab w:val="right" w:leader="dot" w:pos="9016"/>
        </w:tabs>
        <w:rPr>
          <w:rFonts w:asciiTheme="minorHAnsi" w:eastAsiaTheme="minorEastAsia" w:hAnsiTheme="minorHAnsi"/>
          <w:noProof/>
          <w:sz w:val="22"/>
          <w:lang w:eastAsia="en-ID"/>
        </w:rPr>
      </w:pPr>
      <w:hyperlink w:anchor="_Toc110517873" w:history="1">
        <w:r w:rsidR="00871010" w:rsidRPr="00E42B7E">
          <w:rPr>
            <w:rStyle w:val="Hyperlink"/>
            <w:noProof/>
          </w:rPr>
          <w:t>Tabel 2. Properties dalam membuat teks.</w:t>
        </w:r>
        <w:r w:rsidR="00871010">
          <w:rPr>
            <w:noProof/>
            <w:webHidden/>
          </w:rPr>
          <w:tab/>
        </w:r>
        <w:r w:rsidR="00871010">
          <w:rPr>
            <w:noProof/>
            <w:webHidden/>
          </w:rPr>
          <w:fldChar w:fldCharType="begin"/>
        </w:r>
        <w:r w:rsidR="00871010">
          <w:rPr>
            <w:noProof/>
            <w:webHidden/>
          </w:rPr>
          <w:instrText xml:space="preserve"> PAGEREF _Toc110517873 \h </w:instrText>
        </w:r>
        <w:r w:rsidR="00871010">
          <w:rPr>
            <w:noProof/>
            <w:webHidden/>
          </w:rPr>
        </w:r>
        <w:r w:rsidR="00871010">
          <w:rPr>
            <w:noProof/>
            <w:webHidden/>
          </w:rPr>
          <w:fldChar w:fldCharType="separate"/>
        </w:r>
        <w:r w:rsidR="005E673B">
          <w:rPr>
            <w:noProof/>
            <w:webHidden/>
          </w:rPr>
          <w:t>28</w:t>
        </w:r>
        <w:r w:rsidR="00871010">
          <w:rPr>
            <w:noProof/>
            <w:webHidden/>
          </w:rPr>
          <w:fldChar w:fldCharType="end"/>
        </w:r>
      </w:hyperlink>
    </w:p>
    <w:p w14:paraId="57B84D03" w14:textId="228A42CD" w:rsidR="00871010" w:rsidRDefault="00083656">
      <w:pPr>
        <w:pStyle w:val="TableofFigures"/>
        <w:tabs>
          <w:tab w:val="right" w:leader="dot" w:pos="9016"/>
        </w:tabs>
        <w:rPr>
          <w:rFonts w:asciiTheme="minorHAnsi" w:eastAsiaTheme="minorEastAsia" w:hAnsiTheme="minorHAnsi"/>
          <w:noProof/>
          <w:sz w:val="22"/>
          <w:lang w:eastAsia="en-ID"/>
        </w:rPr>
      </w:pPr>
      <w:hyperlink w:anchor="_Toc110517874" w:history="1">
        <w:r w:rsidR="00871010" w:rsidRPr="00E42B7E">
          <w:rPr>
            <w:rStyle w:val="Hyperlink"/>
            <w:noProof/>
          </w:rPr>
          <w:t>Tabel 3. Properties dasar membuat tombol / button.</w:t>
        </w:r>
        <w:r w:rsidR="00871010">
          <w:rPr>
            <w:noProof/>
            <w:webHidden/>
          </w:rPr>
          <w:tab/>
        </w:r>
        <w:r w:rsidR="00871010">
          <w:rPr>
            <w:noProof/>
            <w:webHidden/>
          </w:rPr>
          <w:fldChar w:fldCharType="begin"/>
        </w:r>
        <w:r w:rsidR="00871010">
          <w:rPr>
            <w:noProof/>
            <w:webHidden/>
          </w:rPr>
          <w:instrText xml:space="preserve"> PAGEREF _Toc110517874 \h </w:instrText>
        </w:r>
        <w:r w:rsidR="00871010">
          <w:rPr>
            <w:noProof/>
            <w:webHidden/>
          </w:rPr>
        </w:r>
        <w:r w:rsidR="00871010">
          <w:rPr>
            <w:noProof/>
            <w:webHidden/>
          </w:rPr>
          <w:fldChar w:fldCharType="separate"/>
        </w:r>
        <w:r w:rsidR="005E673B">
          <w:rPr>
            <w:noProof/>
            <w:webHidden/>
          </w:rPr>
          <w:t>30</w:t>
        </w:r>
        <w:r w:rsidR="00871010">
          <w:rPr>
            <w:noProof/>
            <w:webHidden/>
          </w:rPr>
          <w:fldChar w:fldCharType="end"/>
        </w:r>
      </w:hyperlink>
    </w:p>
    <w:p w14:paraId="546F3F2F" w14:textId="5F2E9E43" w:rsidR="00871010" w:rsidRDefault="00083656">
      <w:pPr>
        <w:pStyle w:val="TableofFigures"/>
        <w:tabs>
          <w:tab w:val="right" w:leader="dot" w:pos="9016"/>
        </w:tabs>
        <w:rPr>
          <w:rFonts w:asciiTheme="minorHAnsi" w:eastAsiaTheme="minorEastAsia" w:hAnsiTheme="minorHAnsi"/>
          <w:noProof/>
          <w:sz w:val="22"/>
          <w:lang w:eastAsia="en-ID"/>
        </w:rPr>
      </w:pPr>
      <w:hyperlink w:anchor="_Toc110517875" w:history="1">
        <w:r w:rsidR="00871010" w:rsidRPr="00E42B7E">
          <w:rPr>
            <w:rStyle w:val="Hyperlink"/>
            <w:noProof/>
          </w:rPr>
          <w:t>Tabel 4. Properties dasar memasukkan gambar.</w:t>
        </w:r>
        <w:r w:rsidR="00871010">
          <w:rPr>
            <w:noProof/>
            <w:webHidden/>
          </w:rPr>
          <w:tab/>
        </w:r>
        <w:r w:rsidR="00871010">
          <w:rPr>
            <w:noProof/>
            <w:webHidden/>
          </w:rPr>
          <w:fldChar w:fldCharType="begin"/>
        </w:r>
        <w:r w:rsidR="00871010">
          <w:rPr>
            <w:noProof/>
            <w:webHidden/>
          </w:rPr>
          <w:instrText xml:space="preserve"> PAGEREF _Toc110517875 \h </w:instrText>
        </w:r>
        <w:r w:rsidR="00871010">
          <w:rPr>
            <w:noProof/>
            <w:webHidden/>
          </w:rPr>
        </w:r>
        <w:r w:rsidR="00871010">
          <w:rPr>
            <w:noProof/>
            <w:webHidden/>
          </w:rPr>
          <w:fldChar w:fldCharType="separate"/>
        </w:r>
        <w:r w:rsidR="005E673B">
          <w:rPr>
            <w:noProof/>
            <w:webHidden/>
          </w:rPr>
          <w:t>33</w:t>
        </w:r>
        <w:r w:rsidR="00871010">
          <w:rPr>
            <w:noProof/>
            <w:webHidden/>
          </w:rPr>
          <w:fldChar w:fldCharType="end"/>
        </w:r>
      </w:hyperlink>
    </w:p>
    <w:p w14:paraId="4AD7D8C6" w14:textId="61B02A8B" w:rsidR="00871010" w:rsidRDefault="00083656">
      <w:pPr>
        <w:pStyle w:val="TableofFigures"/>
        <w:tabs>
          <w:tab w:val="right" w:leader="dot" w:pos="9016"/>
        </w:tabs>
        <w:rPr>
          <w:rFonts w:asciiTheme="minorHAnsi" w:eastAsiaTheme="minorEastAsia" w:hAnsiTheme="minorHAnsi"/>
          <w:noProof/>
          <w:sz w:val="22"/>
          <w:lang w:eastAsia="en-ID"/>
        </w:rPr>
      </w:pPr>
      <w:hyperlink w:anchor="_Toc110517876" w:history="1">
        <w:r w:rsidR="00871010" w:rsidRPr="00E42B7E">
          <w:rPr>
            <w:rStyle w:val="Hyperlink"/>
            <w:noProof/>
          </w:rPr>
          <w:t>Tabel 5. Properties dasar slider.</w:t>
        </w:r>
        <w:r w:rsidR="00871010">
          <w:rPr>
            <w:noProof/>
            <w:webHidden/>
          </w:rPr>
          <w:tab/>
        </w:r>
        <w:r w:rsidR="00871010">
          <w:rPr>
            <w:noProof/>
            <w:webHidden/>
          </w:rPr>
          <w:fldChar w:fldCharType="begin"/>
        </w:r>
        <w:r w:rsidR="00871010">
          <w:rPr>
            <w:noProof/>
            <w:webHidden/>
          </w:rPr>
          <w:instrText xml:space="preserve"> PAGEREF _Toc110517876 \h </w:instrText>
        </w:r>
        <w:r w:rsidR="00871010">
          <w:rPr>
            <w:noProof/>
            <w:webHidden/>
          </w:rPr>
        </w:r>
        <w:r w:rsidR="00871010">
          <w:rPr>
            <w:noProof/>
            <w:webHidden/>
          </w:rPr>
          <w:fldChar w:fldCharType="separate"/>
        </w:r>
        <w:r w:rsidR="005E673B">
          <w:rPr>
            <w:noProof/>
            <w:webHidden/>
          </w:rPr>
          <w:t>35</w:t>
        </w:r>
        <w:r w:rsidR="00871010">
          <w:rPr>
            <w:noProof/>
            <w:webHidden/>
          </w:rPr>
          <w:fldChar w:fldCharType="end"/>
        </w:r>
      </w:hyperlink>
    </w:p>
    <w:p w14:paraId="55A3F095" w14:textId="11542433" w:rsidR="00871010" w:rsidRDefault="00083656">
      <w:pPr>
        <w:pStyle w:val="TableofFigures"/>
        <w:tabs>
          <w:tab w:val="right" w:leader="dot" w:pos="9016"/>
        </w:tabs>
        <w:rPr>
          <w:rFonts w:asciiTheme="minorHAnsi" w:eastAsiaTheme="minorEastAsia" w:hAnsiTheme="minorHAnsi"/>
          <w:noProof/>
          <w:sz w:val="22"/>
          <w:lang w:eastAsia="en-ID"/>
        </w:rPr>
      </w:pPr>
      <w:hyperlink w:anchor="_Toc110517877" w:history="1">
        <w:r w:rsidR="00871010" w:rsidRPr="00E42B7E">
          <w:rPr>
            <w:rStyle w:val="Hyperlink"/>
            <w:noProof/>
          </w:rPr>
          <w:t>Tabel 6. Properties gauge / circular gauge.</w:t>
        </w:r>
        <w:r w:rsidR="00871010">
          <w:rPr>
            <w:noProof/>
            <w:webHidden/>
          </w:rPr>
          <w:tab/>
        </w:r>
        <w:r w:rsidR="00871010">
          <w:rPr>
            <w:noProof/>
            <w:webHidden/>
          </w:rPr>
          <w:fldChar w:fldCharType="begin"/>
        </w:r>
        <w:r w:rsidR="00871010">
          <w:rPr>
            <w:noProof/>
            <w:webHidden/>
          </w:rPr>
          <w:instrText xml:space="preserve"> PAGEREF _Toc110517877 \h </w:instrText>
        </w:r>
        <w:r w:rsidR="00871010">
          <w:rPr>
            <w:noProof/>
            <w:webHidden/>
          </w:rPr>
        </w:r>
        <w:r w:rsidR="00871010">
          <w:rPr>
            <w:noProof/>
            <w:webHidden/>
          </w:rPr>
          <w:fldChar w:fldCharType="separate"/>
        </w:r>
        <w:r w:rsidR="005E673B">
          <w:rPr>
            <w:noProof/>
            <w:webHidden/>
          </w:rPr>
          <w:t>37</w:t>
        </w:r>
        <w:r w:rsidR="00871010">
          <w:rPr>
            <w:noProof/>
            <w:webHidden/>
          </w:rPr>
          <w:fldChar w:fldCharType="end"/>
        </w:r>
      </w:hyperlink>
    </w:p>
    <w:p w14:paraId="578E688A" w14:textId="0D515701" w:rsidR="00871010" w:rsidRPr="00871010" w:rsidRDefault="00871010" w:rsidP="00871010">
      <w:r>
        <w:fldChar w:fldCharType="end"/>
      </w:r>
    </w:p>
    <w:p w14:paraId="0FA22A30" w14:textId="77777777" w:rsidR="007D5296" w:rsidRDefault="007D5296">
      <w:pPr>
        <w:rPr>
          <w:rFonts w:eastAsia="Arial Unicode MS" w:cs="Arial Unicode MS"/>
          <w:b/>
          <w:bCs/>
          <w:szCs w:val="24"/>
        </w:rPr>
      </w:pPr>
      <w:r>
        <w:rPr>
          <w:rFonts w:eastAsia="Arial Unicode MS" w:cs="Arial Unicode MS"/>
          <w:b/>
          <w:bCs/>
          <w:szCs w:val="24"/>
        </w:rPr>
        <w:br w:type="page"/>
      </w:r>
    </w:p>
    <w:p w14:paraId="2B80ABDF" w14:textId="41927A64" w:rsidR="007D5296" w:rsidRDefault="008931C5" w:rsidP="008931C5">
      <w:pPr>
        <w:pStyle w:val="Heading1"/>
        <w:jc w:val="center"/>
        <w:rPr>
          <w:rFonts w:eastAsia="Arial Unicode MS"/>
        </w:rPr>
      </w:pPr>
      <w:bookmarkStart w:id="4" w:name="_Toc116646520"/>
      <w:r>
        <w:rPr>
          <w:rFonts w:eastAsia="Arial Unicode MS"/>
        </w:rPr>
        <w:lastRenderedPageBreak/>
        <w:t>PENDAHULUAN</w:t>
      </w:r>
      <w:bookmarkEnd w:id="4"/>
    </w:p>
    <w:p w14:paraId="2B6E3668" w14:textId="743F90BB" w:rsidR="008931C5" w:rsidRDefault="008931C5" w:rsidP="008931C5">
      <w:pPr>
        <w:pStyle w:val="Heading2"/>
      </w:pPr>
      <w:bookmarkStart w:id="5" w:name="_Toc116646521"/>
      <w:r>
        <w:t>A. Latar Belakang</w:t>
      </w:r>
      <w:bookmarkEnd w:id="5"/>
    </w:p>
    <w:p w14:paraId="1F442DFA" w14:textId="77777777" w:rsidR="008931C5" w:rsidRDefault="008931C5" w:rsidP="008931C5">
      <w:r>
        <w:t xml:space="preserve">Ilmu dasar seperti matematika, statistik dan pemrograman merupakan beberapa cabang ilmu yang dibutuhkan di dunia industri </w:t>
      </w:r>
      <w:r>
        <w:fldChar w:fldCharType="begin" w:fldLock="1"/>
      </w:r>
      <w:r>
        <w:instrText>ADDIN CSL_CITATION {"citationItems":[{"id":"ITEM-1","itemData":{"DOI":"10.30653/002.202271.44","author":[{"dropping-particle":"","family":"Sitio","given":"Arjon","non-dropping-particle":"","parse-names":false,"suffix":""},{"dropping-particle":"","family":"Sindar","given":"Anita","non-dropping-particle":"","parse-names":false,"suffix":""},{"dropping-particle":"","family":"Marbun","given":"Murni","non-dropping-particle":"","parse-names":false,"suffix":""},{"dropping-particle":"","family":"Tiara","given":"Dinda","non-dropping-particle":"","parse-names":false,"suffix":""}],"container-title":"Jurnal Pengabdian Pada Masyarakat","id":"ITEM-1","issue":"1","issued":{"date-parts":[["2022"]]},"page":"194-200","title":"Pengenalan Data Scientist Pada Peserta PKBM AL HABIB Melalui Belajar Dasar Coding Python","type":"article-journal","volume":"7"},"uris":["http://www.mendeley.com/documents/?uuid=9d22fa9b-689d-4a4d-a7b2-3bfd84fc29d4"]}],"mendeley":{"formattedCitation":"[1]","plainTextFormattedCitation":"[1]","previouslyFormattedCitation":"[1]"},"properties":{"noteIndex":0},"schema":"https://github.com/citation-style-language/schema/raw/master/csl-citation.json"}</w:instrText>
      </w:r>
      <w:r>
        <w:fldChar w:fldCharType="separate"/>
      </w:r>
      <w:r w:rsidRPr="009619A0">
        <w:rPr>
          <w:noProof/>
        </w:rPr>
        <w:t>[1]</w:t>
      </w:r>
      <w:r>
        <w:fldChar w:fldCharType="end"/>
      </w:r>
      <w:r>
        <w:t xml:space="preserve">. Untuk menyelesaikan persoalan matematika dan statistik </w:t>
      </w:r>
      <w:r>
        <w:fldChar w:fldCharType="begin" w:fldLock="1"/>
      </w:r>
      <w:r>
        <w:instrText>ADDIN CSL_CITATION {"citationItems":[{"id":"ITEM-1","itemData":{"author":[{"dropping-particle":"","family":"Olsen","given":"Jan-fredrik","non-dropping-particle":"","parse-names":false,"suffix":""}],"container-title":"Pedagogiska inspirationskonferensen-Genombrottet","id":"ITEM-1","issued":{"date-parts":[["2018"]]},"page":"1-2","title":"How to ( and why ) use Python to teach introductory Calculus","type":"article-journal"},"uris":["http://www.mendeley.com/documents/?uuid=d1b1d83b-5c9c-4c4a-9f4b-a9eb7aad8e4b"]}],"mendeley":{"formattedCitation":"[2]","plainTextFormattedCitation":"[2]","previouslyFormattedCitation":"[2]"},"properties":{"noteIndex":0},"schema":"https://github.com/citation-style-language/schema/raw/master/csl-citation.json"}</w:instrText>
      </w:r>
      <w:r>
        <w:fldChar w:fldCharType="separate"/>
      </w:r>
      <w:r w:rsidRPr="009619A0">
        <w:rPr>
          <w:noProof/>
        </w:rPr>
        <w:t>[2]</w:t>
      </w:r>
      <w:r>
        <w:fldChar w:fldCharType="end"/>
      </w:r>
      <w:r>
        <w:t>, kita bisa menggunakan bahasa pemrograman yang telah ada. Tentunya kita harus menguasai dulu algoritma pemrograman sebelum dapat mengaplikasikan matematika dan statistik ke dalam bahasa pemrograman. Salah satu bahasa pemrograman yang sedang naik daun saat ini adalah python.</w:t>
      </w:r>
    </w:p>
    <w:p w14:paraId="15A49608" w14:textId="77777777" w:rsidR="008931C5" w:rsidRDefault="008931C5" w:rsidP="008931C5">
      <w:pPr>
        <w:ind w:firstLine="360"/>
        <w:rPr>
          <w:shd w:val="clear" w:color="auto" w:fill="FFFFFF"/>
        </w:rPr>
      </w:pPr>
      <w:r w:rsidRPr="00514663">
        <w:t xml:space="preserve">Python merupakan bahasa pemrograman tingkat tinggi yang dibuat oleh </w:t>
      </w:r>
      <w:r w:rsidRPr="00514663">
        <w:rPr>
          <w:shd w:val="clear" w:color="auto" w:fill="FFFFFF"/>
        </w:rPr>
        <w:t>Guido van Rossum pada tahun 1980</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ISBN":"9781604138795","ISSN":"1556-2646","PMID":"21680970","abstract":"Update for 3.3 and 2.7","author":[{"dropping-particle":"","family":"Eroglu S., Toprak S., Urgan O, MD, Ozge E. Onur, MD, Arzu Denizbasi, MD, Haldun Akoglu, MD, Cigdem Ozpolat, MD, Ebru Akoglu","given":"Md","non-dropping-particle":"","parse-names":false,"suffix":""}],"container-title":"Saudi Med J","id":"ITEM-1","issued":{"date-parts":[["2012"]]},"number-of-pages":"3-8","title":"Learning Python 5th","type":"book","volume":"33"},"uris":["http://www.mendeley.com/documents/?uuid=0f7ad434-7cb0-473a-b125-82cdd86c1651"]}],"mendeley":{"formattedCitation":"[3]","plainTextFormattedCitation":"[3]","previouslyFormattedCitation":"[3]"},"properties":{"noteIndex":0},"schema":"https://github.com/citation-style-language/schema/raw/master/csl-citation.json"}</w:instrText>
      </w:r>
      <w:r>
        <w:rPr>
          <w:shd w:val="clear" w:color="auto" w:fill="FFFFFF"/>
        </w:rPr>
        <w:fldChar w:fldCharType="separate"/>
      </w:r>
      <w:r w:rsidRPr="009619A0">
        <w:rPr>
          <w:noProof/>
          <w:shd w:val="clear" w:color="auto" w:fill="FFFFFF"/>
        </w:rPr>
        <w:t>[3]</w:t>
      </w:r>
      <w:r>
        <w:rPr>
          <w:shd w:val="clear" w:color="auto" w:fill="FFFFFF"/>
        </w:rPr>
        <w:fldChar w:fldCharType="end"/>
      </w:r>
      <w:r>
        <w:rPr>
          <w:shd w:val="clear" w:color="auto" w:fill="FFFFFF"/>
        </w:rPr>
        <w:fldChar w:fldCharType="begin" w:fldLock="1"/>
      </w:r>
      <w:r>
        <w:rPr>
          <w:shd w:val="clear" w:color="auto" w:fill="FFFFFF"/>
        </w:rPr>
        <w:instrText>ADDIN CSL_CITATION {"citationItems":[{"id":"ITEM-1","itemData":{"ISBN":"978-0-262-51963-2","ISSN":"1098-6596","PMID":"25246403","abstract":"A review. An example base discussion on the advantages of computational modeling for material properties which tends to be less costly and much more flexible than exptl. research. This makes it ideally suited for the initial phase of materials development, where the flexibility of switching between many different materials can be a significant advantage. The ultimate advantage of computing methods, both in basic materials research and in applied materials design, is the level of control one has over the system under study. Whereas in an exptl. situation nature is the arbiter of what can be realized, in a computational setting only creativity limits the constraints that can be forced onto a material. A computational model usually offers full and accurate control over structure, compn., and boundary conditions. This allows one to perform computational \\\"expts.\\\" that sep. out the influence of a single factor on the property of the material. [on SciFinder (R)]","author":[{"dropping-particle":"V.","family":"Guttag","given":"John","non-dropping-particle":"","parse-names":false,"suffix":""}],"container-title":"Section Title: Nonferrous Metals and Alloys","id":"ITEM-1","issued":{"date-parts":[["2013"]]},"number-of-pages":"71-74","publisher":"MIT Press","title":"Introduction to computation and programming using python","type":"book","volume":"1"},"uris":["http://www.mendeley.com/documents/?uuid=86dd5e1d-6a49-4d9d-af8e-fb01df00bdb4"]}],"mendeley":{"formattedCitation":"[4]","plainTextFormattedCitation":"[4]","previouslyFormattedCitation":"[4]"},"properties":{"noteIndex":0},"schema":"https://github.com/citation-style-language/schema/raw/master/csl-citation.json"}</w:instrText>
      </w:r>
      <w:r>
        <w:rPr>
          <w:shd w:val="clear" w:color="auto" w:fill="FFFFFF"/>
        </w:rPr>
        <w:fldChar w:fldCharType="separate"/>
      </w:r>
      <w:r w:rsidRPr="009619A0">
        <w:rPr>
          <w:noProof/>
          <w:shd w:val="clear" w:color="auto" w:fill="FFFFFF"/>
        </w:rPr>
        <w:t>[4]</w:t>
      </w:r>
      <w:r>
        <w:rPr>
          <w:shd w:val="clear" w:color="auto" w:fill="FFFFFF"/>
        </w:rPr>
        <w:fldChar w:fldCharType="end"/>
      </w:r>
      <w:r w:rsidRPr="00514663">
        <w:rPr>
          <w:shd w:val="clear" w:color="auto" w:fill="FFFFFF"/>
        </w:rPr>
        <w:t>. Karena merupakan bahasa pemrograman tingkat tinggi (bukan bahasa mesin), python lebih mudah dipahami bagi pemula</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6339/jds.201707_15(3).0001","ISSN":"1680-743X","abstract":"Matlab%2c+Python+and+R+have+all+been+used+successfully+in+teaching+college+students+fundamentals+of+mathematics+%26+statistics.+In+today%e2%80%99s+data+driven+environment%2c+the+study+of+data+through+big+data+analytics+is+very+powerful%2c+especially+for+the+purpose+of+decision+making+and+using+data+statistically+in+this+data+rich+environment.+MatLab+can+be+used+to+teach+introductory+mathematics+such+as+calculus+and+statistics.+Both+Python+and+R+can+be+used+to+make+decisions+involving+big+data.+On+the+one+hand%2c+Python+is+perfect+for+teaching+introductory+statistics+in+a+data+rich+environment.+On+the+other+hand%2c+while+R+is+a+little+more+involved%2c+there+are+many+customizable+programs+that+can+make+somewhat+involved+decisions+in+the+context+of+prepackaged%2c+preprogrammed+statistical+analysis.","author":[{"dropping-particle":"","family":"Ozgur","given":"Ceyhun","non-dropping-particle":"","parse-names":false,"suffix":""},{"dropping-particle":"","family":"Colliau","given":"Taylor","non-dropping-particle":"","parse-names":false,"suffix":""},{"dropping-particle":"","family":"Rogers","given":"Grace","non-dropping-particle":"","parse-names":false,"suffix":""},{"dropping-particle":"","family":"Hughes","given":"Zachariah","non-dropping-particle":"","parse-names":false,"suffix":""}],"container-title":"Journal of Data Science","id":"ITEM-1","issue":"3","issued":{"date-parts":[["2021"]]},"page":"355-372","title":"MatLab vs. Python vs. R","type":"article-journal","volume":"15"},"uris":["http://www.mendeley.com/documents/?uuid=85314fc5-3fe8-4180-916e-8cc8de02787d"]}],"mendeley":{"formattedCitation":"[5]","plainTextFormattedCitation":"[5]","previouslyFormattedCitation":"[5]"},"properties":{"noteIndex":0},"schema":"https://github.com/citation-style-language/schema/raw/master/csl-citation.json"}</w:instrText>
      </w:r>
      <w:r>
        <w:rPr>
          <w:shd w:val="clear" w:color="auto" w:fill="FFFFFF"/>
        </w:rPr>
        <w:fldChar w:fldCharType="separate"/>
      </w:r>
      <w:r w:rsidRPr="007B387A">
        <w:rPr>
          <w:noProof/>
          <w:shd w:val="clear" w:color="auto" w:fill="FFFFFF"/>
        </w:rPr>
        <w:t>[5]</w:t>
      </w:r>
      <w:r>
        <w:rPr>
          <w:shd w:val="clear" w:color="auto" w:fill="FFFFFF"/>
        </w:rPr>
        <w:fldChar w:fldCharType="end"/>
      </w:r>
      <w:r w:rsidRPr="00514663">
        <w:rPr>
          <w:shd w:val="clear" w:color="auto" w:fill="FFFFFF"/>
        </w:rPr>
        <w:t xml:space="preserve">. Saat ini, Python adalah bahasa pemrograman computer yang sangat luas digunakan di berbagai macam aplikasi bidang ilmu seperti </w:t>
      </w:r>
      <w:r w:rsidRPr="008931C5">
        <w:rPr>
          <w:shd w:val="clear" w:color="auto" w:fill="FFFFFF"/>
        </w:rPr>
        <w:t>otomasi, big data, data science, computer graphic, kalkulus, artificial intelligence dan web development</w:t>
      </w:r>
      <w:r w:rsidRPr="00514663">
        <w:rPr>
          <w:shd w:val="clear" w:color="auto" w:fill="FFFFFF"/>
        </w:rPr>
        <w:t xml:space="preserve"> </w:t>
      </w:r>
      <w:r w:rsidRPr="00514663">
        <w:rPr>
          <w:shd w:val="clear" w:color="auto" w:fill="FFFFFF"/>
        </w:rPr>
        <w:fldChar w:fldCharType="begin" w:fldLock="1"/>
      </w:r>
      <w:r>
        <w:rPr>
          <w:shd w:val="clear" w:color="auto" w:fill="FFFFFF"/>
        </w:rPr>
        <w:instrText>ADDIN CSL_CITATION {"citationItems":[{"id":"ITEM-1","itemData":{"DOI":"10.1109/ICA-ACCA.2018.8609808","ISBN":"9781538655863","abstract":"Python is a computer programming language being widely used in the developed world for a diversity of applications. Extensively used in scientific research and spanning areas like finance and biomedicine, Python is making a breakthrough in many professions. Worldwide rankings from popularity in programming languages and also our own show that Python is among the three most preferred ones around the world. A case is then presented to urgently introduce Python as a core introductory programming language in the curricula of the computer science departments in the universities of Lima, Peru, for starters. We also discuss an introductory methodology in programming with Python in order to make a better impact of what this programming language is capable of.","author":[{"dropping-particle":"","family":"Sotomayor-Beltran","given":"Carlos","non-dropping-particle":"","parse-names":false,"suffix":""},{"dropping-particle":"","family":"Segura","given":"Guillermo Wenceslao Zarate","non-dropping-particle":"","parse-names":false,"suffix":""},{"dropping-particle":"","family":"Roman-Gonzalez","given":"Avid","non-dropping-particle":"","parse-names":false,"suffix":""}],"container-title":"IEEE ICA-ACCA 2018 - IEEE International Conference on Automation/23rd Congress of the Chilean Association of Automatic Control: Towards an Industry 4.0 - Proceedings","id":"ITEM-1","issued":{"date-parts":[["2019"]]},"page":"1-4","publisher":"IEEE","title":"Why should Python be a compulsory introductory programming course in Lima (Peru) universities?","type":"paper-conference"},"uris":["http://www.mendeley.com/documents/?uuid=ca71d829-5dd6-4f02-a9cf-84483598049f"]}],"mendeley":{"formattedCitation":"[6]","plainTextFormattedCitation":"[6]","previouslyFormattedCitation":"[6]"},"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6]</w:t>
      </w:r>
      <w:r w:rsidRPr="00514663">
        <w:rPr>
          <w:shd w:val="clear" w:color="auto" w:fill="FFFFFF"/>
        </w:rPr>
        <w:fldChar w:fldCharType="end"/>
      </w:r>
      <w:r w:rsidRPr="00514663">
        <w:rPr>
          <w:shd w:val="clear" w:color="auto" w:fill="FFFFFF"/>
        </w:rPr>
        <w:t xml:space="preserve">. Seiring berjalannya waktu, saat ini python merupakan bahasa pemrograman yang paling diminati di dunia setelah Bahasa C dan Java </w:t>
      </w:r>
      <w:r w:rsidRPr="00514663">
        <w:rPr>
          <w:shd w:val="clear" w:color="auto" w:fill="FFFFFF"/>
        </w:rPr>
        <w:fldChar w:fldCharType="begin" w:fldLock="1"/>
      </w:r>
      <w:r>
        <w:rPr>
          <w:shd w:val="clear" w:color="auto" w:fill="FFFFFF"/>
        </w:rP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7]</w:t>
      </w:r>
      <w:r w:rsidRPr="00514663">
        <w:rPr>
          <w:shd w:val="clear" w:color="auto" w:fill="FFFFFF"/>
        </w:rPr>
        <w:fldChar w:fldCharType="end"/>
      </w:r>
      <w:r w:rsidRPr="00514663">
        <w:rPr>
          <w:shd w:val="clear" w:color="auto" w:fill="FFFFFF"/>
        </w:rPr>
        <w:t xml:space="preserve">. </w:t>
      </w:r>
      <w:r>
        <w:rPr>
          <w:shd w:val="clear" w:color="auto" w:fill="FFFFFF"/>
        </w:rPr>
        <w:t>Gambar 1 merupakan bahasa pemrograman yang popular digunakan di dunia.</w:t>
      </w:r>
    </w:p>
    <w:p w14:paraId="661C6BF3" w14:textId="77777777" w:rsidR="008931C5" w:rsidRDefault="008931C5" w:rsidP="008931C5">
      <w:pPr>
        <w:jc w:val="center"/>
        <w:rPr>
          <w:shd w:val="clear" w:color="auto" w:fill="FFFFFF"/>
        </w:rPr>
      </w:pPr>
      <w:r>
        <w:rPr>
          <w:noProof/>
        </w:rPr>
        <w:drawing>
          <wp:inline distT="0" distB="0" distL="0" distR="0" wp14:anchorId="1E0D599B" wp14:editId="5C406363">
            <wp:extent cx="2786518" cy="2775098"/>
            <wp:effectExtent l="0" t="0" r="0" b="635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6"/>
                    <a:stretch>
                      <a:fillRect/>
                    </a:stretch>
                  </pic:blipFill>
                  <pic:spPr>
                    <a:xfrm>
                      <a:off x="0" y="0"/>
                      <a:ext cx="2798007" cy="2786540"/>
                    </a:xfrm>
                    <a:prstGeom prst="rect">
                      <a:avLst/>
                    </a:prstGeom>
                  </pic:spPr>
                </pic:pic>
              </a:graphicData>
            </a:graphic>
          </wp:inline>
        </w:drawing>
      </w:r>
    </w:p>
    <w:p w14:paraId="6B662836" w14:textId="1769BBF4" w:rsidR="008931C5" w:rsidRPr="008931C5" w:rsidRDefault="008931C5" w:rsidP="008931C5">
      <w:pPr>
        <w:jc w:val="center"/>
        <w:rPr>
          <w:b/>
          <w:bCs/>
        </w:rPr>
      </w:pPr>
      <w:bookmarkStart w:id="6" w:name="_Toc98792424"/>
      <w:bookmarkStart w:id="7" w:name="_Toc110517847"/>
      <w:r w:rsidRPr="008931C5">
        <w:t xml:space="preserve">Gambar </w:t>
      </w:r>
      <w:fldSimple w:instr=" SEQ Gambar \* ARABIC ">
        <w:r w:rsidR="005E673B">
          <w:rPr>
            <w:noProof/>
          </w:rPr>
          <w:t>1</w:t>
        </w:r>
      </w:fldSimple>
      <w:r w:rsidRPr="008931C5">
        <w:t>. Bahasa pemrograman populer digunakan di dunia.</w:t>
      </w:r>
      <w:bookmarkEnd w:id="6"/>
      <w:bookmarkEnd w:id="7"/>
    </w:p>
    <w:p w14:paraId="49217EC7" w14:textId="77777777" w:rsidR="008931C5" w:rsidRDefault="008931C5" w:rsidP="008931C5">
      <w:pPr>
        <w:ind w:firstLine="340"/>
      </w:pPr>
      <w:r>
        <w:lastRenderedPageBreak/>
        <w:t xml:space="preserve">Pemeringkatan lebih detail terkait popularitas bahasa pemrograman di dunia berdasarkan data dari TIOBE index </w:t>
      </w:r>
      <w:r>
        <w:fldChar w:fldCharType="begin" w:fldLock="1"/>
      </w:r>
      <w:r>
        <w:instrText>ADDIN CSL_CITATION {"citationItems":[{"id":"ITEM-1","itemData":{"URL":"https://www.tiobe.com/tiobe-index/.","accessed":{"date-parts":[["2022","3","17"]]},"author":[{"dropping-particle":"","family":"Tiobe.com","given":"","non-dropping-particle":"","parse-names":false,"suffix":""}],"id":"ITEM-1","issued":{"date-parts":[["2018"]]},"title":"TIOBE index for February 2018","type":"webpage"},"uris":["http://www.mendeley.com/documents/?uuid=938fc98f-b6d4-4893-af66-ff1c76ab81a8"]}],"mendeley":{"formattedCitation":"[8]","plainTextFormattedCitation":"[8]","previouslyFormattedCitation":"[8]"},"properties":{"noteIndex":0},"schema":"https://github.com/citation-style-language/schema/raw/master/csl-citation.json"}</w:instrText>
      </w:r>
      <w:r>
        <w:fldChar w:fldCharType="separate"/>
      </w:r>
      <w:r w:rsidRPr="007B387A">
        <w:rPr>
          <w:noProof/>
        </w:rPr>
        <w:t>[8]</w:t>
      </w:r>
      <w:r>
        <w:fldChar w:fldCharType="end"/>
      </w:r>
      <w:r>
        <w:t xml:space="preserve">, IEEEspectrum </w:t>
      </w:r>
      <w:r>
        <w:fldChar w:fldCharType="begin" w:fldLock="1"/>
      </w:r>
      <w:r>
        <w:instrText>ADDIN CSL_CITATION {"citationItems":[{"id":"ITEM-1","itemData":{"URL":"https://spectrum.ieee.org/static/interactive-the-top-programming- languages-2017","accessed":{"date-parts":[["2022","3","17"]]},"author":[{"dropping-particle":"","family":"Diakopoulos","given":"N.","non-dropping-particle":"","parse-names":false,"suffix":""},{"dropping-particle":"","family":"Cass","given":"S.","non-dropping-particle":"","parse-names":false,"suffix":""}],"id":"ITEM-1","issued":{"date-parts":[["2017"]]},"title":"Interactive: The Top Programming Languages 2017","type":"webpage"},"uris":["http://www.mendeley.com/documents/?uuid=ef47a311-f8cf-4be4-9662-89a30488da98"]}],"mendeley":{"formattedCitation":"[9]","plainTextFormattedCitation":"[9]","previouslyFormattedCitation":"[9]"},"properties":{"noteIndex":0},"schema":"https://github.com/citation-style-language/schema/raw/master/csl-citation.json"}</w:instrText>
      </w:r>
      <w:r>
        <w:fldChar w:fldCharType="separate"/>
      </w:r>
      <w:r w:rsidRPr="007B387A">
        <w:rPr>
          <w:noProof/>
        </w:rPr>
        <w:t>[9]</w:t>
      </w:r>
      <w:r>
        <w:fldChar w:fldCharType="end"/>
      </w:r>
      <w:r>
        <w:t xml:space="preserve">, Github </w:t>
      </w:r>
      <w:r>
        <w:fldChar w:fldCharType="begin" w:fldLock="1"/>
      </w:r>
      <w:r>
        <w:instrText>ADDIN CSL_CITATION {"citationItems":[{"id":"ITEM-1","itemData":{"URL":"https://octoverse.github.com/","accessed":{"date-parts":[["2022","3","17"]]},"author":[{"dropping-particle":"","family":"Octoverse.github.com","given":"","non-dropping-particle":"","parse-names":false,"suffix":""}],"id":"ITEM-1","issued":{"date-parts":[["2017"]]},"title":"The State of Octoverse 2017","type":"webpage"},"uris":["http://www.mendeley.com/documents/?uuid=67c720ee-3a56-422a-8bc6-27ec2634c218"]}],"mendeley":{"formattedCitation":"[10]","plainTextFormattedCitation":"[10]","previouslyFormattedCitation":"[10]"},"properties":{"noteIndex":0},"schema":"https://github.com/citation-style-language/schema/raw/master/csl-citation.json"}</w:instrText>
      </w:r>
      <w:r>
        <w:fldChar w:fldCharType="separate"/>
      </w:r>
      <w:r w:rsidRPr="007B387A">
        <w:rPr>
          <w:noProof/>
        </w:rPr>
        <w:t>[10]</w:t>
      </w:r>
      <w:r>
        <w:fldChar w:fldCharType="end"/>
      </w:r>
      <w:r>
        <w:t xml:space="preserve">dan Stack Overflow </w:t>
      </w:r>
      <w:r>
        <w:fldChar w:fldCharType="begin" w:fldLock="1"/>
      </w:r>
      <w:r>
        <w:instrText>ADDIN CSL_CITATION {"citationItems":[{"id":"ITEM-1","itemData":{"URL":"https://insights.stackoverflow.com/survey/2017#technology","accessed":{"date-parts":[["2022","3","17"]]},"author":[{"dropping-particle":"","family":"Insights.stackoverflow.com","given":"","non-dropping-particle":"","parse-names":false,"suffix":""}],"id":"ITEM-1","issued":{"date-parts":[["2017"]]},"title":"Developer Survey Results 2017","type":"webpage"},"uris":["http://www.mendeley.com/documents/?uuid=94851400-d417-4173-80c4-29c96cf65147"]}],"mendeley":{"formattedCitation":"[11]","plainTextFormattedCitation":"[11]","previouslyFormattedCitation":"[11]"},"properties":{"noteIndex":0},"schema":"https://github.com/citation-style-language/schema/raw/master/csl-citation.json"}</w:instrText>
      </w:r>
      <w:r>
        <w:fldChar w:fldCharType="separate"/>
      </w:r>
      <w:r w:rsidRPr="007B387A">
        <w:rPr>
          <w:noProof/>
        </w:rPr>
        <w:t>[11]</w:t>
      </w:r>
      <w:r>
        <w:fldChar w:fldCharType="end"/>
      </w:r>
      <w:r>
        <w:t xml:space="preserve"> terlihat pada gambar 2.</w:t>
      </w:r>
    </w:p>
    <w:p w14:paraId="74A068B6" w14:textId="77777777" w:rsidR="008931C5" w:rsidRDefault="008931C5" w:rsidP="008931C5">
      <w:pPr>
        <w:jc w:val="center"/>
      </w:pPr>
      <w:r>
        <w:rPr>
          <w:noProof/>
        </w:rPr>
        <w:drawing>
          <wp:inline distT="0" distB="0" distL="0" distR="0" wp14:anchorId="291F8D77" wp14:editId="3A82DCFB">
            <wp:extent cx="2895600" cy="2267056"/>
            <wp:effectExtent l="0" t="0" r="0" b="0"/>
            <wp:docPr id="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17"/>
                    <a:stretch>
                      <a:fillRect/>
                    </a:stretch>
                  </pic:blipFill>
                  <pic:spPr>
                    <a:xfrm>
                      <a:off x="0" y="0"/>
                      <a:ext cx="2902306" cy="2272306"/>
                    </a:xfrm>
                    <a:prstGeom prst="rect">
                      <a:avLst/>
                    </a:prstGeom>
                  </pic:spPr>
                </pic:pic>
              </a:graphicData>
            </a:graphic>
          </wp:inline>
        </w:drawing>
      </w:r>
    </w:p>
    <w:p w14:paraId="48DE1510" w14:textId="78A56FCC" w:rsidR="008931C5" w:rsidRDefault="008931C5" w:rsidP="008931C5">
      <w:pPr>
        <w:jc w:val="center"/>
        <w:rPr>
          <w:b/>
          <w:bCs/>
        </w:rPr>
      </w:pPr>
      <w:bookmarkStart w:id="8" w:name="_Toc98792425"/>
      <w:bookmarkStart w:id="9" w:name="_Toc110517848"/>
      <w:r w:rsidRPr="00BC067D">
        <w:t xml:space="preserve">Gambar </w:t>
      </w:r>
      <w:fldSimple w:instr=" SEQ Gambar \* ARABIC ">
        <w:r w:rsidR="005E673B">
          <w:rPr>
            <w:noProof/>
          </w:rPr>
          <w:t>2</w:t>
        </w:r>
      </w:fldSimple>
      <w:r w:rsidRPr="00BC067D">
        <w:t>. List peringkat bahasa pemrograman paling populer di dunia berdasarkan 4 industri programming besar.</w:t>
      </w:r>
      <w:bookmarkEnd w:id="8"/>
      <w:bookmarkEnd w:id="9"/>
    </w:p>
    <w:p w14:paraId="0ADAE5E6" w14:textId="77777777" w:rsidR="008931C5" w:rsidRDefault="008931C5" w:rsidP="008931C5">
      <w:pPr>
        <w:ind w:firstLine="340"/>
      </w:pPr>
      <w:r>
        <w:t xml:space="preserve">Pada gambar 2, terlihat Python menduduki peringkat top 5 di semua survey yang dilakukan 4 industri programming besar dunia. Hal ini bukan terjadi secara tiba-tiba. Python memiliki beberapa keuntungan bagi penggunanya yaitu </w:t>
      </w:r>
      <w:r>
        <w:fldChar w:fldCharType="begin" w:fldLock="1"/>
      </w:r>
      <w: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fldChar w:fldCharType="separate"/>
      </w:r>
      <w:r w:rsidRPr="007B387A">
        <w:rPr>
          <w:noProof/>
        </w:rPr>
        <w:t>[7]</w:t>
      </w:r>
      <w:r>
        <w:fldChar w:fldCharType="end"/>
      </w:r>
      <w:r>
        <w:t>:</w:t>
      </w:r>
    </w:p>
    <w:p w14:paraId="0AB26F4A" w14:textId="77777777" w:rsidR="008931C5" w:rsidRPr="008931C5" w:rsidRDefault="008931C5" w:rsidP="008931C5">
      <w:pPr>
        <w:pStyle w:val="ListParagraph"/>
        <w:numPr>
          <w:ilvl w:val="0"/>
          <w:numId w:val="5"/>
        </w:numPr>
      </w:pPr>
      <w:r w:rsidRPr="008931C5">
        <w:t>Bahasa yang digunakan sederhana dan mudah dipahami</w:t>
      </w:r>
    </w:p>
    <w:p w14:paraId="7A642F57" w14:textId="77777777" w:rsidR="008931C5" w:rsidRPr="008931C5" w:rsidRDefault="008931C5" w:rsidP="008931C5">
      <w:pPr>
        <w:pStyle w:val="ListParagraph"/>
        <w:numPr>
          <w:ilvl w:val="0"/>
          <w:numId w:val="5"/>
        </w:numPr>
      </w:pPr>
      <w:r w:rsidRPr="008931C5">
        <w:t>Cross platform. Python dapat digunakan secara sama di seluruh platform sistem operasi seperti windows, linux dan MacOs.</w:t>
      </w:r>
    </w:p>
    <w:p w14:paraId="7079050E" w14:textId="77777777" w:rsidR="008931C5" w:rsidRPr="008931C5" w:rsidRDefault="008931C5" w:rsidP="008931C5">
      <w:pPr>
        <w:pStyle w:val="ListParagraph"/>
        <w:numPr>
          <w:ilvl w:val="0"/>
          <w:numId w:val="5"/>
        </w:numPr>
      </w:pPr>
      <w:r w:rsidRPr="008931C5">
        <w:t>Gratis dan open source. Berbeda dengan bahasa pemrograman lain yang memerlukan lisensi untuk menggunakan fitur-fiturnya seperti MATLAB, python ini gratis dan open source.</w:t>
      </w:r>
    </w:p>
    <w:p w14:paraId="6DC3CC04" w14:textId="77777777" w:rsidR="008931C5" w:rsidRPr="008931C5" w:rsidRDefault="008931C5" w:rsidP="008931C5">
      <w:pPr>
        <w:pStyle w:val="ListParagraph"/>
        <w:numPr>
          <w:ilvl w:val="0"/>
          <w:numId w:val="5"/>
        </w:numPr>
        <w:rPr>
          <w:b/>
          <w:bCs/>
        </w:rPr>
      </w:pPr>
      <w:r w:rsidRPr="008931C5">
        <w:t>Digunakan oleh perusahaan besar dunia. Perusahaan besar seperti Youtube, Google, Facebook, dan IBM menggunakan python. Jika kita menguasai python, maka kita memiliki kesempatan besar untuk berkarir di perusahaan besar tersebut.</w:t>
      </w:r>
    </w:p>
    <w:p w14:paraId="0B769EE1" w14:textId="77777777" w:rsidR="008931C5" w:rsidRDefault="008931C5" w:rsidP="008931C5">
      <w:pPr>
        <w:ind w:firstLine="360"/>
      </w:pPr>
      <w:r>
        <w:t xml:space="preserve">Berdasarkan latar belakang diatas, maka menjadi penting bagi para guru dan siswa SMK untuk dikenalkan dengan Bahasa pemrograman python sehingga bisa mengikuti tren industri saat ini. Program pengabdian kepada masyarakat ini akan menargetkan siswa dan guru yang berasal dari SMK di Kabupaten Purwakarta, </w:t>
      </w:r>
      <w:r>
        <w:lastRenderedPageBreak/>
        <w:t>Jawa Barat. Bagi siswa, pengenalan pemrograman python ini dapat menambah kompetensi siswa di bidang pemrograman dan dapat mengikuti tren bahasa pemrograman terkini. Bagi guru, kegiatan pengabdian ini dapat menarik minat guru untuk terus update materi dan beradaptasi dengan perkembangan materi berkaitan dengan pemrograman.</w:t>
      </w:r>
    </w:p>
    <w:p w14:paraId="60B9E717" w14:textId="77777777" w:rsidR="008931C5" w:rsidRDefault="008931C5" w:rsidP="008931C5">
      <w:pPr>
        <w:ind w:firstLine="360"/>
      </w:pPr>
      <w:r>
        <w:t>Rencana pelatihan python ini akan dilakukan secara daring dan simulasi. Topik pembahasan yang akan disampaikan sebagai berikut:</w:t>
      </w:r>
    </w:p>
    <w:p w14:paraId="56E356E3" w14:textId="0FB31770" w:rsidR="008931C5" w:rsidRDefault="008931C5" w:rsidP="00407DBE">
      <w:pPr>
        <w:pStyle w:val="ListParagraph"/>
        <w:numPr>
          <w:ilvl w:val="0"/>
          <w:numId w:val="3"/>
        </w:numPr>
        <w:spacing w:after="0" w:line="240" w:lineRule="auto"/>
        <w:ind w:left="714" w:hanging="357"/>
      </w:pPr>
      <w:r>
        <w:t>Pengenalan dasar bahasa pemrograman python dan PyQT5</w:t>
      </w:r>
    </w:p>
    <w:p w14:paraId="6A893421" w14:textId="356E2567" w:rsidR="008931C5" w:rsidRDefault="008931C5" w:rsidP="00691BAF">
      <w:pPr>
        <w:pStyle w:val="ListParagraph"/>
        <w:numPr>
          <w:ilvl w:val="0"/>
          <w:numId w:val="3"/>
        </w:numPr>
        <w:spacing w:after="0" w:line="240" w:lineRule="auto"/>
        <w:ind w:left="714" w:hanging="357"/>
      </w:pPr>
      <w:r>
        <w:t>Pengenalan Graphical User Interface (GUI) sederhana menggunakan python</w:t>
      </w:r>
      <w:r w:rsidR="00691BAF">
        <w:t xml:space="preserve"> dan PyQT5</w:t>
      </w:r>
    </w:p>
    <w:p w14:paraId="06819BEE" w14:textId="1527657B" w:rsidR="008931C5" w:rsidRPr="008931C5" w:rsidRDefault="008931C5" w:rsidP="00691BAF">
      <w:pPr>
        <w:pStyle w:val="ListParagraph"/>
        <w:numPr>
          <w:ilvl w:val="0"/>
          <w:numId w:val="3"/>
        </w:numPr>
        <w:spacing w:after="0" w:line="240" w:lineRule="auto"/>
        <w:ind w:left="714" w:hanging="357"/>
      </w:pPr>
      <w:r>
        <w:t>Praktek membuat GUI sederhana menggunakan python</w:t>
      </w:r>
      <w:r w:rsidR="00691BAF">
        <w:t xml:space="preserve"> dan PyQt5</w:t>
      </w:r>
      <w:r>
        <w:t xml:space="preserve">. Software yang digunakan adalah </w:t>
      </w:r>
      <w:r w:rsidRPr="00691BAF">
        <w:rPr>
          <w:b/>
          <w:bCs/>
          <w:shd w:val="clear" w:color="auto" w:fill="FFFFFF"/>
        </w:rPr>
        <w:t xml:space="preserve">Thonny IDE </w:t>
      </w:r>
      <w:r w:rsidRPr="00691BAF">
        <w:rPr>
          <w:shd w:val="clear" w:color="auto" w:fill="FFFFFF"/>
        </w:rPr>
        <w:t>dan</w:t>
      </w:r>
      <w:r w:rsidRPr="00691BAF">
        <w:rPr>
          <w:b/>
          <w:bCs/>
          <w:shd w:val="clear" w:color="auto" w:fill="FFFFFF"/>
        </w:rPr>
        <w:t xml:space="preserve"> notepad++.</w:t>
      </w:r>
    </w:p>
    <w:p w14:paraId="45A04487" w14:textId="16F4C94C" w:rsidR="008931C5" w:rsidRPr="00185378" w:rsidRDefault="008931C5" w:rsidP="00407DBE">
      <w:pPr>
        <w:pStyle w:val="ListParagraph"/>
        <w:numPr>
          <w:ilvl w:val="0"/>
          <w:numId w:val="3"/>
        </w:numPr>
        <w:spacing w:after="0" w:line="240" w:lineRule="auto"/>
        <w:ind w:left="714" w:hanging="357"/>
      </w:pPr>
      <w:r w:rsidRPr="008931C5">
        <w:rPr>
          <w:shd w:val="clear" w:color="auto" w:fill="FFFFFF"/>
        </w:rPr>
        <w:t>Integrasi GUI yang telah dibuat dengan hardware Arduino Uno (on off LED Arduino Uno dengan GUI yang telah dibuat.</w:t>
      </w:r>
    </w:p>
    <w:p w14:paraId="47DB34E3" w14:textId="7C1330E9" w:rsidR="00185378" w:rsidRDefault="00185378" w:rsidP="00407DBE">
      <w:pPr>
        <w:pStyle w:val="Heading2"/>
      </w:pPr>
      <w:bookmarkStart w:id="10" w:name="_Toc116646522"/>
      <w:r>
        <w:t>B. Graphical User Interface (GUI)</w:t>
      </w:r>
      <w:bookmarkEnd w:id="10"/>
    </w:p>
    <w:p w14:paraId="07485468" w14:textId="14CB0DBF" w:rsidR="00185378" w:rsidRDefault="00185378" w:rsidP="005B67C3">
      <w:pPr>
        <w:ind w:firstLine="426"/>
      </w:pPr>
      <w:r>
        <w:t xml:space="preserve">GUI adalah singkatan dari Graphical User Interface. GUI diciptakan untuk mempermudah interaksi pengguna dalam menggunakan perangkat </w:t>
      </w:r>
      <w:r>
        <w:fldChar w:fldCharType="begin" w:fldLock="1"/>
      </w:r>
      <w:r>
        <w:instrText>ADDIN CSL_CITATION {"citationItems":[{"id":"ITEM-1","itemData":{"DOI":"10.1109/JPROC.2020.2969687","ISSN":"15582256","abstract":"The graphical user interface (GUI) has become the prime means for interacting with computing systems. It leverages human perceptual and motor capabilities for elementary tasks such as command exploration and invocation, information search, and multitasking. For designing a GUI, numerous interconnected decisions must be made such that the outcome strikes a balance between human factors and technical objectives. Normally, design choices are specified manually and coded within the software by professional designers and developers. This article surveys combinatorial optimization as a flexible and powerful tool for computational generation and adaptation of GUIs. As recently as 15 years ago, applications were limited to keyboards and widget layouts. The obstacle has been the mathematical definition of design tasks, on the one hand, and the lack of objective functions that capture essential aspects of human behavior, on the other. This article presents definitions of layout design problems as integer programming tasks, a coherent formalism that permits identification of problem types, analysis of their complexity, and exploitation of known algorithmic solutions. It then surveys advances in formulating evaluative functions for common design-goal foci such as user performance and experience. The convergence of these two advances has expanded the range of solvable problems. Approaches to practical deployment are outlined with a wide spectrum of applications. This article concludes by discussing the position of this application area within optimization and human-computer interaction research and outlines challenges for future work.","author":[{"dropping-particle":"","family":"Oulasvirta","given":"Antti","non-dropping-particle":"","parse-names":false,"suffix":""},{"dropping-particle":"","family":"Dayama","given":"Niraj Ramesh","non-dropping-particle":"","parse-names":false,"suffix":""},{"dropping-particle":"","family":"Shiripour","given":"Morteza","non-dropping-particle":"","parse-names":false,"suffix":""},{"dropping-particle":"","family":"John","given":"Maximilian","non-dropping-particle":"","parse-names":false,"suffix":""},{"dropping-particle":"","family":"Karrenbauer","given":"Andreas","non-dropping-particle":"","parse-names":false,"suffix":""}],"container-title":"Proceedings of the IEEE","id":"ITEM-1","issue":"3","issued":{"date-parts":[["2020"]]},"page":"434-464","publisher":"IEEE","title":"Combinatorial Optimization of Graphical User Interface Designs","type":"article-journal","volume":"108"},"uris":["http://www.mendeley.com/documents/?uuid=300dd3fa-cb2b-4b84-b198-1d7f3f1e5f98"]}],"mendeley":{"formattedCitation":"[12]","plainTextFormattedCitation":"[12]","previouslyFormattedCitation":"[12]"},"properties":{"noteIndex":0},"schema":"https://github.com/citation-style-language/schema/raw/master/csl-citation.json"}</w:instrText>
      </w:r>
      <w:r>
        <w:fldChar w:fldCharType="separate"/>
      </w:r>
      <w:r w:rsidRPr="00185378">
        <w:rPr>
          <w:noProof/>
        </w:rPr>
        <w:t>[12]</w:t>
      </w:r>
      <w:r>
        <w:fldChar w:fldCharType="end"/>
      </w:r>
      <w:r>
        <w:t xml:space="preserve">. Sebelum GUI diciptakan pengguna harus menggunakan CLI (command line interface) yang merupakan perintah perintah berupa teks untuk menggunakan sebuah perangkat. GUI mempermudah pengguna menampilkan data secara visual untuk pengguna dalam mengoperasikan program karena dapat menghubungkan pengguna dengan </w:t>
      </w:r>
      <w:r w:rsidR="00F20E58">
        <w:t xml:space="preserve">bahasa </w:t>
      </w:r>
      <w:r>
        <w:t xml:space="preserve">pemrograman pada sebuah program di perangkat. GUI pada umumnya terdiri dari tampilan </w:t>
      </w:r>
      <w:r w:rsidRPr="00185378">
        <w:rPr>
          <w:i/>
          <w:iCs/>
        </w:rPr>
        <w:t xml:space="preserve">widget layouts, forms, hypertext, toolbars, windows, </w:t>
      </w:r>
      <w:r>
        <w:t>dan</w:t>
      </w:r>
      <w:r w:rsidRPr="00185378">
        <w:rPr>
          <w:i/>
          <w:iCs/>
        </w:rPr>
        <w:t xml:space="preserve"> menu systems</w:t>
      </w:r>
      <w:r>
        <w:t xml:space="preserve"> </w:t>
      </w:r>
      <w:r>
        <w:fldChar w:fldCharType="begin" w:fldLock="1"/>
      </w:r>
      <w:r w:rsidR="00691BAF">
        <w:instrText>ADDIN CSL_CITATION {"citationItems":[{"id":"ITEM-1","itemData":{"DOI":"10.1109/ACCESS.2021.3139525","ISSN":"21693536","abstract":"User interface is an essential element of an information system from the user perspective. The use of text in the user interface presents a challenge to some users, such as illiterate, elderly, non-local language speakers, or users with any disabilities. Numerous studies have proposed text-free user interfaces based on non-textual aids such as pictograms, audio, video, or specialized hardware. Such rich elements in the user interface have implications for an information system's storage and processing requirements. We propose using concept hierarchies to present a dynamic interface to a user based upon user characteristics. A drill-down approach may present more specific interface elements to a user, and a roll-up scheme can identify more generalized interface elements. The proposed scheme can be used to manage internal data of large user interfaces with a rich set of features more effectively as it is computationally inexpensive than sequential processing techniques. We also explore various physical and psychological characteristics of elements and evaluate user preference for them. The results of a survey of 200 respondents show that users consider the use of various colors, alignments, mental models, and look feel to be essential criteria in interface design. We also conclude that size of interface elements and the use of characters for expressing emotions are significantly important characteristics in interface design. The future work will apply the proposed scheme to a full spectrum of applications ranging from enterprise systems to mobile applications.","author":[{"dropping-particle":"","family":"Ilyas","given":"Qazi Mudassar","non-dropping-particle":"","parse-names":false,"suffix":""},{"dropping-particle":"","family":"Ahmad","given":"Muneer","non-dropping-particle":"","parse-names":false,"suffix":""},{"dropping-particle":"","family":"Zaman","given":"Noor","non-dropping-particle":"","parse-names":false,"suffix":""},{"dropping-particle":"","family":"Alshamari","given":"Majed A.","non-dropping-particle":"","parse-names":false,"suffix":""},{"dropping-particle":"","family":"Ahmed","given":"Ijaz","non-dropping-particle":"","parse-names":false,"suffix":""}],"container-title":"IEEE Access","id":"ITEM-1","issued":{"date-parts":[["2022"]]},"page":"2357-2371","publisher":"IEEE","title":"Localized Text-Free User Interfaces","type":"article-journal","volume":"10"},"uris":["http://www.mendeley.com/documents/?uuid=f1c4f46c-d3a7-4981-8d0d-dc4da2aa423f"]}],"mendeley":{"formattedCitation":"[13]","plainTextFormattedCitation":"[13]","previouslyFormattedCitation":"[13]"},"properties":{"noteIndex":0},"schema":"https://github.com/citation-style-language/schema/raw/master/csl-citation.json"}</w:instrText>
      </w:r>
      <w:r>
        <w:fldChar w:fldCharType="separate"/>
      </w:r>
      <w:r w:rsidRPr="00185378">
        <w:rPr>
          <w:noProof/>
        </w:rPr>
        <w:t>[13]</w:t>
      </w:r>
      <w:r>
        <w:fldChar w:fldCharType="end"/>
      </w:r>
      <w:r>
        <w:t>.</w:t>
      </w:r>
      <w:r w:rsidR="005B67C3">
        <w:t xml:space="preserve"> Berikut adalah contoh GUI:</w:t>
      </w:r>
    </w:p>
    <w:p w14:paraId="7C295AC7" w14:textId="30CE570A" w:rsidR="005B67C3" w:rsidRDefault="005B67C3" w:rsidP="005B67C3">
      <w:pPr>
        <w:jc w:val="center"/>
      </w:pPr>
      <w:r>
        <w:rPr>
          <w:noProof/>
        </w:rPr>
        <w:lastRenderedPageBreak/>
        <w:drawing>
          <wp:inline distT="0" distB="0" distL="0" distR="0" wp14:anchorId="67F73024" wp14:editId="7C179C26">
            <wp:extent cx="4514850" cy="253854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8"/>
                    <a:stretch>
                      <a:fillRect/>
                    </a:stretch>
                  </pic:blipFill>
                  <pic:spPr>
                    <a:xfrm>
                      <a:off x="0" y="0"/>
                      <a:ext cx="4518329" cy="2540496"/>
                    </a:xfrm>
                    <a:prstGeom prst="rect">
                      <a:avLst/>
                    </a:prstGeom>
                  </pic:spPr>
                </pic:pic>
              </a:graphicData>
            </a:graphic>
          </wp:inline>
        </w:drawing>
      </w:r>
    </w:p>
    <w:p w14:paraId="76EDF093" w14:textId="174B2EF3" w:rsidR="005B67C3" w:rsidRDefault="005B67C3" w:rsidP="005B67C3">
      <w:pPr>
        <w:jc w:val="center"/>
      </w:pPr>
      <w:bookmarkStart w:id="11" w:name="_Toc110517849"/>
      <w:r>
        <w:t xml:space="preserve">Gambar </w:t>
      </w:r>
      <w:fldSimple w:instr=" SEQ Gambar \* ARABIC ">
        <w:r w:rsidR="005E673B">
          <w:rPr>
            <w:noProof/>
          </w:rPr>
          <w:t>3</w:t>
        </w:r>
      </w:fldSimple>
      <w:r>
        <w:t>. GUI Windows 10.</w:t>
      </w:r>
      <w:bookmarkEnd w:id="11"/>
    </w:p>
    <w:p w14:paraId="3C2815F1" w14:textId="125BC236" w:rsidR="002E77DF" w:rsidRDefault="002E77DF" w:rsidP="002E77DF">
      <w:r>
        <w:t>Pada gambar 3, terlihat tampilan antar muka dari Windows 10 yang mana setiap icon yang ada mewakili sebuah fungsi tersendiri saat kita klik. Hal ini memudahkan kita dalam memilih fungsi karena setiap fungsi disertai gambar dan teks.</w:t>
      </w:r>
    </w:p>
    <w:p w14:paraId="65364B63" w14:textId="62700F35" w:rsidR="00C5045A" w:rsidRDefault="00C5045A" w:rsidP="00C5045A">
      <w:pPr>
        <w:pStyle w:val="Heading2"/>
        <w:spacing w:before="120"/>
      </w:pPr>
      <w:bookmarkStart w:id="12" w:name="_Toc116646523"/>
      <w:r>
        <w:t xml:space="preserve">C. </w:t>
      </w:r>
      <w:r w:rsidR="00691BAF">
        <w:t>Sekilas Tentang Qt</w:t>
      </w:r>
      <w:bookmarkEnd w:id="12"/>
    </w:p>
    <w:p w14:paraId="00045DF1" w14:textId="47B49B7E" w:rsidR="00691BAF" w:rsidRDefault="00691BAF" w:rsidP="00691BAF">
      <w:r>
        <w:t xml:space="preserve">Qt adalah toolkit yang gratis dan open source untuk membuat GUI lintas platform mulai dari Windows, macOS, Linux dan Android </w:t>
      </w:r>
      <w:r w:rsidR="003C355A">
        <w:t xml:space="preserve">dengan satu codebase </w:t>
      </w:r>
      <w:r>
        <w:fldChar w:fldCharType="begin" w:fldLock="1"/>
      </w:r>
      <w:r w:rsidR="00FD4F58">
        <w:instrText>ADDIN CSL_CITATION {"citationItems":[{"id":"ITEM-1","itemData":{"author":[{"dropping-particle":"","family":"Fitzpatrick","given":"Martin","non-dropping-particle":"","parse-names":false,"suffix":""}],"id":"ITEM-1","issued":{"date-parts":[["2020"]]},"page":"825","title":"Create GUI Applications with Python &amp; Qt5 (PyQt5 Edition): The hands-on guide to making apps with Python","type":"article-journal"},"uris":["http://www.mendeley.com/documents/?uuid=7f8d38f2-d003-4aab-ade4-79182c64633d"]}],"mendeley":{"formattedCitation":"[14]","plainTextFormattedCitation":"[14]","previouslyFormattedCitation":"[14]"},"properties":{"noteIndex":0},"schema":"https://github.com/citation-style-language/schema/raw/master/csl-citation.json"}</w:instrText>
      </w:r>
      <w:r>
        <w:fldChar w:fldCharType="separate"/>
      </w:r>
      <w:r w:rsidRPr="00691BAF">
        <w:rPr>
          <w:noProof/>
        </w:rPr>
        <w:t>[14]</w:t>
      </w:r>
      <w:r>
        <w:fldChar w:fldCharType="end"/>
      </w:r>
      <w:r>
        <w:t xml:space="preserve">. </w:t>
      </w:r>
      <w:r w:rsidR="003C355A">
        <w:t xml:space="preserve">Qt juga support untuk multimedia, database dan vector graphics. </w:t>
      </w:r>
      <w:r w:rsidR="003C355A" w:rsidRPr="003C355A">
        <w:t>Qt di</w:t>
      </w:r>
      <w:r w:rsidR="003C355A">
        <w:t>dirikan</w:t>
      </w:r>
      <w:r w:rsidR="003C355A" w:rsidRPr="003C355A">
        <w:t xml:space="preserve"> oleh Eirik Chambe-Eng dan Haavard Nord pada tahun 1991, mendirikan perusahaan Qt Trolltech pertama pada tahun 1994. Qt saat ini dikembangkan oleh The Qt Company dan terus diperbarui secara berkala, menambahkan fitur dan memperluas dukungan seluler dan lintas platform.</w:t>
      </w:r>
    </w:p>
    <w:p w14:paraId="6A70258B" w14:textId="7F7A92CE" w:rsidR="003C355A" w:rsidRDefault="003C355A" w:rsidP="00FD4F58">
      <w:pPr>
        <w:pStyle w:val="Heading2"/>
      </w:pPr>
      <w:bookmarkStart w:id="13" w:name="_Toc116646524"/>
      <w:r>
        <w:t>D. PyQt</w:t>
      </w:r>
      <w:bookmarkEnd w:id="13"/>
    </w:p>
    <w:p w14:paraId="7BC36FBA" w14:textId="6D8D9AEB" w:rsidR="00FD4F58" w:rsidRDefault="003C355A" w:rsidP="00193012">
      <w:r>
        <w:t xml:space="preserve">Seperti yang telah dijelaskan, bahwa codebase Qt dapat digunakan untuk membuat GUI lintas platform. PyQt merupakan binding / kombinasi antara python dan Qt. </w:t>
      </w:r>
      <w:r w:rsidR="00FD4F58">
        <w:t xml:space="preserve">PyQt merupakan perangkat lunak gratis yang dikembangkan oleh Riverbank computing asal Inggris. PyQt mempunyai lisensi GNU yang terdiri dari GPL (General Public License) dan lisensi komersial </w:t>
      </w:r>
      <w:r w:rsidR="00FD4F58">
        <w:fldChar w:fldCharType="begin" w:fldLock="1"/>
      </w:r>
      <w:r w:rsidR="001A0A6F">
        <w:instrText>ADDIN CSL_CITATION {"citationItems":[{"id":"ITEM-1","itemData":{"ISBN":"9781788831000","abstract":"Over 60 recipes to help you design interactive, smart, and cross-platform GUI applicationsKey Features Get succinct QT solutions to pressing GUI programming problems in Python Learn how to effectively implement reactive programming Build customized applications that are robust and reliableBook DescriptionPyQt is one of the best cross-platform interface toolkits currently available; it's stable, mature, and completely native. If you want control over all aspects of UI elements, PyQt is what you need. This book will guide you through every concept necessary to create fully functional GUI applications using PyQt, with only a few lines of code.As you expand your GUI using more widgets, you will cover networks, databases, and graphical libraries that greatly enhance its functionality. Next, the book guides you in using Qt Designer to design user interfaces and implementing and testing dialogs, events, the clipboard, and drag and drop functionality to customize your GUI. You will learn a variety of topics, such as look and feel customization, GUI animation, graphics rendering, implementing Google Maps, and more. Lastly, the book takes you through how Qt5 can help you to create cross-platform apps that are compatible with Android and iOS. You will be able to develop functional and appealing software using PyQt through interesting and fun recipes that will expand your knowledge of GUIsWhat you will learn Use basic Qt components, such as a radio button, combo box, and sliders Use QSpinBox and sliders to handle different signals generated on mouse clicks Work with different Qt layouts to meet user interface requirements Create custom widgets and set up customizations in your GUI Perform asynchronous I/O operations and thread handling in the Python GUI Employ network concepts, internet browsing, and Google Maps in UI Use graphics rendering and implement animation in your GUI Make your GUI application compatible with Android and iOS devicesWho this book is forIf you’re an intermediate Python programmer wishing to enhance your coding skills by writing powerful GUIs in Python using PyQT, this is the book for you.","author":[{"dropping-particle":"","family":"Meier","given":"Burkhard A","non-dropping-particle":"","parse-names":false,"suffix":""}],"id":"ITEM-1","issued":{"date-parts":[["2018"]]},"number-of-pages":"462","title":"Qt5 Python GUI Programming Cookbook: Building responsive and powerful cross-platform applications with PyQt","type":"book"},"uris":["http://www.mendeley.com/documents/?uuid=c655a01c-f4f7-4b90-b2c1-867350578d26"]}],"mendeley":{"formattedCitation":"[15]","plainTextFormattedCitation":"[15]","previouslyFormattedCitation":"[15]"},"properties":{"noteIndex":0},"schema":"https://github.com/citation-style-language/schema/raw/master/csl-citation.json"}</w:instrText>
      </w:r>
      <w:r w:rsidR="00FD4F58">
        <w:fldChar w:fldCharType="separate"/>
      </w:r>
      <w:r w:rsidR="00FD4F58" w:rsidRPr="00FD4F58">
        <w:rPr>
          <w:noProof/>
        </w:rPr>
        <w:t>[15]</w:t>
      </w:r>
      <w:r w:rsidR="00FD4F58">
        <w:fldChar w:fldCharType="end"/>
      </w:r>
      <w:r w:rsidR="00FD4F58">
        <w:t>.</w:t>
      </w:r>
      <w:r w:rsidR="00193012">
        <w:t xml:space="preserve"> Contoh software yang menggunakan PyQt sebagai GUI-nya adalah dropbox, Orange, Ninja IDE, Openshot (aplikasi editing video).</w:t>
      </w:r>
      <w:r w:rsidR="0019554E">
        <w:t xml:space="preserve"> PyQt yang kita gunakan adalah </w:t>
      </w:r>
      <w:r w:rsidR="0019554E" w:rsidRPr="0019554E">
        <w:rPr>
          <w:b/>
          <w:bCs/>
        </w:rPr>
        <w:t>PyQt5.</w:t>
      </w:r>
    </w:p>
    <w:p w14:paraId="50CEC905" w14:textId="2FFAF539" w:rsidR="00193012" w:rsidRDefault="00193012" w:rsidP="00193012">
      <w:pPr>
        <w:pStyle w:val="Heading2"/>
      </w:pPr>
      <w:bookmarkStart w:id="14" w:name="_Toc116646525"/>
      <w:r>
        <w:lastRenderedPageBreak/>
        <w:t>E. GUI yang Akan Dibuat pada Modul ini</w:t>
      </w:r>
      <w:bookmarkEnd w:id="14"/>
    </w:p>
    <w:p w14:paraId="499E6565" w14:textId="3FC20867" w:rsidR="00193012" w:rsidRDefault="00193012" w:rsidP="00193012">
      <w:r>
        <w:t>Berikut adalah GUI yang akan dibuat pada modul ini.</w:t>
      </w:r>
    </w:p>
    <w:p w14:paraId="11C91CE1" w14:textId="1D4FB2BB" w:rsidR="00193012" w:rsidRDefault="00193012" w:rsidP="00193012">
      <w:pPr>
        <w:jc w:val="center"/>
      </w:pPr>
      <w:r>
        <w:rPr>
          <w:noProof/>
        </w:rPr>
        <w:drawing>
          <wp:inline distT="0" distB="0" distL="0" distR="0" wp14:anchorId="757C10BE" wp14:editId="104E0CDA">
            <wp:extent cx="4907977" cy="3095625"/>
            <wp:effectExtent l="0" t="0" r="6985"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9"/>
                    <a:stretch>
                      <a:fillRect/>
                    </a:stretch>
                  </pic:blipFill>
                  <pic:spPr>
                    <a:xfrm>
                      <a:off x="0" y="0"/>
                      <a:ext cx="4909212" cy="3096404"/>
                    </a:xfrm>
                    <a:prstGeom prst="rect">
                      <a:avLst/>
                    </a:prstGeom>
                  </pic:spPr>
                </pic:pic>
              </a:graphicData>
            </a:graphic>
          </wp:inline>
        </w:drawing>
      </w:r>
    </w:p>
    <w:p w14:paraId="158877DE" w14:textId="59CC2785" w:rsidR="00193012" w:rsidRDefault="00193012" w:rsidP="00193012">
      <w:pPr>
        <w:jc w:val="center"/>
      </w:pPr>
      <w:bookmarkStart w:id="15" w:name="_Toc110517850"/>
      <w:r>
        <w:t xml:space="preserve">Gambar </w:t>
      </w:r>
      <w:fldSimple w:instr=" SEQ Gambar \* ARABIC ">
        <w:r w:rsidR="005E673B">
          <w:rPr>
            <w:noProof/>
          </w:rPr>
          <w:t>4</w:t>
        </w:r>
      </w:fldSimple>
      <w:r>
        <w:t>. GUI yang akan dibuat.</w:t>
      </w:r>
      <w:bookmarkEnd w:id="15"/>
    </w:p>
    <w:p w14:paraId="2AF5A1B8" w14:textId="4AA922A6" w:rsidR="009C5D2D" w:rsidRDefault="00193012" w:rsidP="00193012">
      <w:r>
        <w:t xml:space="preserve">Seperti terlihat pada gambar 4, </w:t>
      </w:r>
      <w:r w:rsidR="00AB3E09">
        <w:t>GUI yang dibuat terdiri dari windows, slider, gambar, teks, button dan komunikasi antara PyQt dengan Arduino.</w:t>
      </w:r>
    </w:p>
    <w:p w14:paraId="55A31245" w14:textId="77777777" w:rsidR="009C5D2D" w:rsidRDefault="009C5D2D">
      <w:pPr>
        <w:jc w:val="left"/>
      </w:pPr>
      <w:r>
        <w:br w:type="page"/>
      </w:r>
    </w:p>
    <w:p w14:paraId="5239BC39" w14:textId="1C0109D7" w:rsidR="00193012" w:rsidRPr="00193012" w:rsidRDefault="0019554E" w:rsidP="009C5D2D">
      <w:pPr>
        <w:pStyle w:val="Heading1"/>
        <w:jc w:val="center"/>
      </w:pPr>
      <w:bookmarkStart w:id="16" w:name="_Toc116646526"/>
      <w:r>
        <w:lastRenderedPageBreak/>
        <w:t>Software yang Dibutuhkan</w:t>
      </w:r>
      <w:bookmarkEnd w:id="16"/>
    </w:p>
    <w:p w14:paraId="223B1C3C" w14:textId="77777777" w:rsidR="004E28E4" w:rsidRDefault="0019554E" w:rsidP="0019554E">
      <w:pPr>
        <w:ind w:firstLine="284"/>
      </w:pPr>
      <w:r>
        <w:t>Untuk membuat GUI Arduino sederhana berbasis python dan PyQt5 kita membutuhkan 3 software yaitu</w:t>
      </w:r>
      <w:r w:rsidR="004E28E4">
        <w:t>:</w:t>
      </w:r>
    </w:p>
    <w:p w14:paraId="32716D3C" w14:textId="58E77DE5" w:rsidR="004E28E4" w:rsidRDefault="009C5D2D" w:rsidP="009C5D2D">
      <w:pPr>
        <w:pStyle w:val="Heading2"/>
      </w:pPr>
      <w:bookmarkStart w:id="17" w:name="_Toc116646527"/>
      <w:r>
        <w:t>A</w:t>
      </w:r>
      <w:r w:rsidR="00E04773">
        <w:t xml:space="preserve">. </w:t>
      </w:r>
      <w:r w:rsidR="0019554E" w:rsidRPr="0074622B">
        <w:t>Thonny IDE</w:t>
      </w:r>
      <w:bookmarkEnd w:id="17"/>
    </w:p>
    <w:p w14:paraId="01D72B62" w14:textId="625ED060" w:rsidR="00E04773" w:rsidRDefault="00E04773" w:rsidP="00E04773">
      <w:pPr>
        <w:ind w:firstLine="284"/>
      </w:pPr>
      <w:r w:rsidRPr="004E28E4">
        <w:t>Thonny adalah software yang dikembangkan oleh University of Tartu di Estonia yang diperuntukkan untuk programmer python pemula. Thonny merupakan software open source alias gratis dan memiliki lisensi GPL v3</w:t>
      </w:r>
      <w:r>
        <w:t xml:space="preserve"> </w:t>
      </w:r>
      <w:r>
        <w:fldChar w:fldCharType="begin" w:fldLock="1"/>
      </w:r>
      <w:r w:rsidR="00A8170D">
        <w:instrText>ADDIN CSL_CITATION {"citationItems":[{"id":"ITEM-1","itemData":{"ISBN":"9781450334402","author":[{"dropping-particle":"","family":"Annamaa","given":"Aivar","non-dropping-particle":"","parse-names":false,"suffix":""}],"container-title":"ITiCSE '15: Proceedings of the 2015 ACM Conference on Innovation and Technology in Computer Science Education","id":"ITEM-1","issue":"4","issued":{"date-parts":[["2015"]]},"page":"343","title":"Thonny , a Python IDE for Learning Programming Categories and Subject Descriptors","type":"article-journal","volume":"13"},"uris":["http://www.mendeley.com/documents/?uuid=23a6541d-020e-4638-9821-470541f0646c"]}],"mendeley":{"formattedCitation":"[16]","plainTextFormattedCitation":"[16]","previouslyFormattedCitation":"[16]"},"properties":{"noteIndex":0},"schema":"https://github.com/citation-style-language/schema/raw/master/csl-citation.json"}</w:instrText>
      </w:r>
      <w:r>
        <w:fldChar w:fldCharType="separate"/>
      </w:r>
      <w:r w:rsidRPr="001A0A6F">
        <w:rPr>
          <w:noProof/>
        </w:rPr>
        <w:t>[16]</w:t>
      </w:r>
      <w:r>
        <w:fldChar w:fldCharType="end"/>
      </w:r>
      <w:r w:rsidRPr="004E28E4">
        <w:t>. Thonny sudah memiliki Python 3.7 didalamnya yang akan memudahkan pengguna untuk mengeksekusi program dengan cepat.</w:t>
      </w:r>
      <w:r>
        <w:t xml:space="preserve"> Untuk mengintstal Thonny IDE, kita dapat mengakses link </w:t>
      </w:r>
      <w:hyperlink r:id="rId20" w:history="1">
        <w:r w:rsidRPr="00463DB0">
          <w:rPr>
            <w:rStyle w:val="Hyperlink"/>
          </w:rPr>
          <w:t>https://thonny.org/</w:t>
        </w:r>
      </w:hyperlink>
      <w:r>
        <w:t>, lalu memilih system operasi sesuai dengan yang kita gunakan. Ada 3 opsi system operasi yaitu Windows, MacOS, dan Linux. Tampilan laman thonny.org sebagai berikut:</w:t>
      </w:r>
    </w:p>
    <w:p w14:paraId="36A7FF4E" w14:textId="77777777" w:rsidR="00E04773" w:rsidRDefault="00E04773" w:rsidP="00E04773">
      <w:pPr>
        <w:jc w:val="center"/>
      </w:pPr>
      <w:r>
        <w:rPr>
          <w:noProof/>
        </w:rPr>
        <w:drawing>
          <wp:inline distT="0" distB="0" distL="0" distR="0" wp14:anchorId="58FBC6C9" wp14:editId="4E05E8CE">
            <wp:extent cx="3174521" cy="294124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708" r="27898" b="8720"/>
                    <a:stretch/>
                  </pic:blipFill>
                  <pic:spPr bwMode="auto">
                    <a:xfrm>
                      <a:off x="0" y="0"/>
                      <a:ext cx="3174913" cy="2941608"/>
                    </a:xfrm>
                    <a:prstGeom prst="rect">
                      <a:avLst/>
                    </a:prstGeom>
                    <a:ln>
                      <a:noFill/>
                    </a:ln>
                    <a:extLst>
                      <a:ext uri="{53640926-AAD7-44D8-BBD7-CCE9431645EC}">
                        <a14:shadowObscured xmlns:a14="http://schemas.microsoft.com/office/drawing/2010/main"/>
                      </a:ext>
                    </a:extLst>
                  </pic:spPr>
                </pic:pic>
              </a:graphicData>
            </a:graphic>
          </wp:inline>
        </w:drawing>
      </w:r>
    </w:p>
    <w:p w14:paraId="65FA2FB9" w14:textId="55DDB60B" w:rsidR="00E04773" w:rsidRDefault="00E04773" w:rsidP="00E04773">
      <w:pPr>
        <w:jc w:val="center"/>
      </w:pPr>
      <w:bookmarkStart w:id="18" w:name="_Toc110517851"/>
      <w:r>
        <w:t xml:space="preserve">Gambar </w:t>
      </w:r>
      <w:fldSimple w:instr=" SEQ Gambar \* ARABIC ">
        <w:r w:rsidR="005E673B">
          <w:rPr>
            <w:noProof/>
          </w:rPr>
          <w:t>5</w:t>
        </w:r>
      </w:fldSimple>
      <w:r>
        <w:t>. Tampilan laman thonny.org</w:t>
      </w:r>
      <w:bookmarkEnd w:id="18"/>
    </w:p>
    <w:p w14:paraId="5419EE48" w14:textId="1C937E49" w:rsidR="00E04773" w:rsidRDefault="00E04773" w:rsidP="00E04773">
      <w:r>
        <w:t xml:space="preserve">Berdasarkan gambar 5, klik download version sesuai system operasi kita dan lakukan penginstalan sampai selesai. </w:t>
      </w:r>
      <w:r w:rsidR="00F17D38">
        <w:t>Setelah selesai proses instal, tampilan Thonny IDE seperti berikut:</w:t>
      </w:r>
    </w:p>
    <w:p w14:paraId="61607F93" w14:textId="65AA24D0" w:rsidR="00F17D38" w:rsidRDefault="00F17D38" w:rsidP="00F17D38">
      <w:pPr>
        <w:jc w:val="center"/>
      </w:pPr>
      <w:r>
        <w:rPr>
          <w:noProof/>
        </w:rPr>
        <w:lastRenderedPageBreak/>
        <w:drawing>
          <wp:inline distT="0" distB="0" distL="0" distR="0" wp14:anchorId="249C871C" wp14:editId="49D7C246">
            <wp:extent cx="4106173" cy="2308755"/>
            <wp:effectExtent l="0" t="0" r="0" b="0"/>
            <wp:docPr id="1" name="Picture 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eams&#10;&#10;Description automatically generated"/>
                    <pic:cNvPicPr/>
                  </pic:nvPicPr>
                  <pic:blipFill>
                    <a:blip r:embed="rId22"/>
                    <a:stretch>
                      <a:fillRect/>
                    </a:stretch>
                  </pic:blipFill>
                  <pic:spPr>
                    <a:xfrm>
                      <a:off x="0" y="0"/>
                      <a:ext cx="4123962" cy="2318757"/>
                    </a:xfrm>
                    <a:prstGeom prst="rect">
                      <a:avLst/>
                    </a:prstGeom>
                  </pic:spPr>
                </pic:pic>
              </a:graphicData>
            </a:graphic>
          </wp:inline>
        </w:drawing>
      </w:r>
    </w:p>
    <w:p w14:paraId="4B533A4B" w14:textId="05F0CD3A" w:rsidR="00F17D38" w:rsidRDefault="00F17D38" w:rsidP="00F17D38">
      <w:pPr>
        <w:jc w:val="center"/>
      </w:pPr>
      <w:bookmarkStart w:id="19" w:name="_Toc110517852"/>
      <w:r>
        <w:t xml:space="preserve">Gambar </w:t>
      </w:r>
      <w:fldSimple w:instr=" SEQ Gambar \* ARABIC ">
        <w:r w:rsidR="005E673B">
          <w:rPr>
            <w:noProof/>
          </w:rPr>
          <w:t>6</w:t>
        </w:r>
      </w:fldSimple>
      <w:r>
        <w:t>. Tampilan awal Thonny IDE.</w:t>
      </w:r>
      <w:bookmarkEnd w:id="19"/>
    </w:p>
    <w:p w14:paraId="7EDEFAC5" w14:textId="4B01E5FA" w:rsidR="00F17D38" w:rsidRDefault="00F17D38" w:rsidP="00F17D38">
      <w:r>
        <w:t xml:space="preserve">Berdasarkan gambar 6, kolom atas adalah untuk kita menulis </w:t>
      </w:r>
      <w:r w:rsidR="00BF0FB6">
        <w:t>coding dan kolom bawah (shell) adalah hasil running coding akan muncul disitu.</w:t>
      </w:r>
      <w:r w:rsidR="009C5D2D">
        <w:t xml:space="preserve"> Untuk kebutuhan membuat GUI, kita harus menginstal PyQt5 di Thonny IDE. Caranya adalah:</w:t>
      </w:r>
    </w:p>
    <w:p w14:paraId="0CD68816" w14:textId="17C5CDAE" w:rsidR="009C5D2D" w:rsidRDefault="009C5D2D" w:rsidP="009C5D2D">
      <w:pPr>
        <w:pStyle w:val="ListParagraph"/>
        <w:numPr>
          <w:ilvl w:val="0"/>
          <w:numId w:val="7"/>
        </w:numPr>
        <w:jc w:val="left"/>
      </w:pPr>
      <w:r>
        <w:t>Pastikan laptop/computer kita sudah terkoneksi ke internet. Klik tab  “tools” lalu klik “manage packages”</w:t>
      </w:r>
    </w:p>
    <w:p w14:paraId="1D2F654C" w14:textId="7BA3C428" w:rsidR="009C5D2D" w:rsidRDefault="009C5D2D" w:rsidP="009C5D2D">
      <w:pPr>
        <w:pStyle w:val="ListParagraph"/>
        <w:jc w:val="center"/>
      </w:pPr>
      <w:r>
        <w:rPr>
          <w:noProof/>
        </w:rPr>
        <w:drawing>
          <wp:inline distT="0" distB="0" distL="0" distR="0" wp14:anchorId="3170A9F8" wp14:editId="19308AFA">
            <wp:extent cx="3086100" cy="1431371"/>
            <wp:effectExtent l="0" t="0" r="0" b="0"/>
            <wp:docPr id="12" name="Picture 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5956" cy="1435942"/>
                    </a:xfrm>
                    <a:prstGeom prst="rect">
                      <a:avLst/>
                    </a:prstGeom>
                    <a:noFill/>
                    <a:ln>
                      <a:noFill/>
                    </a:ln>
                  </pic:spPr>
                </pic:pic>
              </a:graphicData>
            </a:graphic>
          </wp:inline>
        </w:drawing>
      </w:r>
    </w:p>
    <w:p w14:paraId="4B0EAA3D" w14:textId="77777777" w:rsidR="00D124AB" w:rsidRDefault="00D124AB" w:rsidP="009C5D2D">
      <w:pPr>
        <w:pStyle w:val="ListParagraph"/>
        <w:jc w:val="center"/>
      </w:pPr>
    </w:p>
    <w:p w14:paraId="3E4DDC04" w14:textId="77777777" w:rsidR="009C5D2D" w:rsidRDefault="009C5D2D" w:rsidP="009C5D2D">
      <w:pPr>
        <w:pStyle w:val="ListParagraph"/>
        <w:numPr>
          <w:ilvl w:val="0"/>
          <w:numId w:val="7"/>
        </w:numPr>
        <w:jc w:val="left"/>
      </w:pPr>
      <w:r>
        <w:t>Ketik “PyQt5” lalu klik search on PyPi</w:t>
      </w:r>
    </w:p>
    <w:p w14:paraId="4BFE6343" w14:textId="77777777" w:rsidR="009C5D2D" w:rsidRDefault="009C5D2D" w:rsidP="009C5D2D">
      <w:pPr>
        <w:pStyle w:val="ListParagraph"/>
        <w:jc w:val="center"/>
      </w:pPr>
      <w:r>
        <w:rPr>
          <w:noProof/>
        </w:rPr>
        <w:drawing>
          <wp:inline distT="0" distB="0" distL="0" distR="0" wp14:anchorId="79899E39" wp14:editId="74C8713C">
            <wp:extent cx="3101603" cy="2162175"/>
            <wp:effectExtent l="0" t="0" r="3810" b="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3786" cy="2191581"/>
                    </a:xfrm>
                    <a:prstGeom prst="rect">
                      <a:avLst/>
                    </a:prstGeom>
                    <a:noFill/>
                    <a:ln>
                      <a:noFill/>
                    </a:ln>
                  </pic:spPr>
                </pic:pic>
              </a:graphicData>
            </a:graphic>
          </wp:inline>
        </w:drawing>
      </w:r>
    </w:p>
    <w:p w14:paraId="22E073CD" w14:textId="407BD1F1" w:rsidR="009C5D2D" w:rsidRPr="00E04773" w:rsidRDefault="009C5D2D" w:rsidP="009C5D2D">
      <w:pPr>
        <w:pStyle w:val="ListParagraph"/>
        <w:numPr>
          <w:ilvl w:val="0"/>
          <w:numId w:val="7"/>
        </w:numPr>
      </w:pPr>
      <w:r>
        <w:t>Klik pada PyQt5 dan klik install.</w:t>
      </w:r>
    </w:p>
    <w:p w14:paraId="59BD4E26" w14:textId="2C6B7942" w:rsidR="004E28E4" w:rsidRDefault="009C5D2D" w:rsidP="009C5D2D">
      <w:pPr>
        <w:pStyle w:val="Heading2"/>
      </w:pPr>
      <w:bookmarkStart w:id="20" w:name="_Toc116646528"/>
      <w:r>
        <w:lastRenderedPageBreak/>
        <w:t>B</w:t>
      </w:r>
      <w:r w:rsidR="00BF0FB6">
        <w:t xml:space="preserve">. </w:t>
      </w:r>
      <w:r w:rsidR="0019554E">
        <w:t>Notepad++</w:t>
      </w:r>
      <w:bookmarkEnd w:id="20"/>
    </w:p>
    <w:p w14:paraId="55821DB5" w14:textId="13B7231B" w:rsidR="00BF0FB6" w:rsidRDefault="00E422F7" w:rsidP="00BF0FB6">
      <w:r>
        <w:t>Notepad++ adalah source code editor gratis sebagai pengganti notepad yang mendukung beberapa bahasa pemrograman. Notepad++ ditulis dalam Bahasa C++ dan menggunakan Win32 API murni dan STL yang memastikan kecepatan eksekusi yang lebih tinggi</w:t>
      </w:r>
      <w:r w:rsidR="00A8170D">
        <w:t>,</w:t>
      </w:r>
      <w:r>
        <w:t xml:space="preserve"> ukuran program </w:t>
      </w:r>
      <w:r w:rsidR="00A8170D">
        <w:t xml:space="preserve">yang lebih kecil dan penggunaan CPU yang lebih ringan </w:t>
      </w:r>
      <w:r w:rsidR="00A8170D">
        <w:fldChar w:fldCharType="begin" w:fldLock="1"/>
      </w:r>
      <w:r w:rsidR="00A8170D">
        <w:instrText>ADDIN CSL_CITATION {"citationItems":[{"id":"ITEM-1","itemData":{"URL":"https://notepad-plus-plus.org/","accessed":{"date-parts":[["2022","8","4"]]},"author":[{"dropping-particle":"","family":"Ho","given":"Don","non-dropping-particle":"","parse-names":false,"suffix":""}],"id":"ITEM-1","issued":{"date-parts":[["2022"]]},"title":"What is Notepad++","type":"webpage"},"uris":["http://www.mendeley.com/documents/?uuid=e110b36e-814d-4581-8f8b-ebe983210b99"]}],"mendeley":{"formattedCitation":"[17]","plainTextFormattedCitation":"[17]","previouslyFormattedCitation":"[17]"},"properties":{"noteIndex":0},"schema":"https://github.com/citation-style-language/schema/raw/master/csl-citation.json"}</w:instrText>
      </w:r>
      <w:r w:rsidR="00A8170D">
        <w:fldChar w:fldCharType="separate"/>
      </w:r>
      <w:r w:rsidR="00A8170D" w:rsidRPr="00A8170D">
        <w:rPr>
          <w:noProof/>
        </w:rPr>
        <w:t>[17]</w:t>
      </w:r>
      <w:r w:rsidR="00A8170D">
        <w:fldChar w:fldCharType="end"/>
      </w:r>
      <w:r w:rsidR="00A8170D">
        <w:t xml:space="preserve">. Cara instal Notepad++ adalah dengan mengakses link </w:t>
      </w:r>
      <w:hyperlink r:id="rId25" w:history="1">
        <w:r w:rsidR="00A8170D" w:rsidRPr="00A33043">
          <w:rPr>
            <w:rStyle w:val="Hyperlink"/>
          </w:rPr>
          <w:t>https://notepad-plus-plus.org/downloads/</w:t>
        </w:r>
      </w:hyperlink>
      <w:r w:rsidR="00A8170D">
        <w:t xml:space="preserve"> lalu download installer yang paling atas (artinya paling baru) dan lakukan penginstalan.</w:t>
      </w:r>
    </w:p>
    <w:p w14:paraId="73CA8677" w14:textId="18A494D7" w:rsidR="00A8170D" w:rsidRDefault="00A8170D" w:rsidP="00A8170D">
      <w:pPr>
        <w:jc w:val="center"/>
      </w:pPr>
      <w:r>
        <w:rPr>
          <w:noProof/>
        </w:rPr>
        <w:drawing>
          <wp:inline distT="0" distB="0" distL="0" distR="0" wp14:anchorId="75E9C1EA" wp14:editId="13EC2B4B">
            <wp:extent cx="3759958" cy="2114090"/>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6"/>
                    <a:stretch>
                      <a:fillRect/>
                    </a:stretch>
                  </pic:blipFill>
                  <pic:spPr>
                    <a:xfrm>
                      <a:off x="0" y="0"/>
                      <a:ext cx="3770909" cy="2120248"/>
                    </a:xfrm>
                    <a:prstGeom prst="rect">
                      <a:avLst/>
                    </a:prstGeom>
                  </pic:spPr>
                </pic:pic>
              </a:graphicData>
            </a:graphic>
          </wp:inline>
        </w:drawing>
      </w:r>
    </w:p>
    <w:p w14:paraId="7CEEC276" w14:textId="49C43B0A" w:rsidR="00A8170D" w:rsidRDefault="00A8170D" w:rsidP="00A8170D">
      <w:pPr>
        <w:jc w:val="center"/>
      </w:pPr>
      <w:bookmarkStart w:id="21" w:name="_Toc110517853"/>
      <w:r>
        <w:t xml:space="preserve">Gambar </w:t>
      </w:r>
      <w:fldSimple w:instr=" SEQ Gambar \* ARABIC ">
        <w:r w:rsidR="005E673B">
          <w:rPr>
            <w:noProof/>
          </w:rPr>
          <w:t>7</w:t>
        </w:r>
      </w:fldSimple>
      <w:r>
        <w:t>. Tampilan web notepad++ download.</w:t>
      </w:r>
      <w:bookmarkEnd w:id="21"/>
    </w:p>
    <w:p w14:paraId="430E3D8E" w14:textId="28300842" w:rsidR="00A8170D" w:rsidRDefault="00A8170D" w:rsidP="00A8170D">
      <w:r>
        <w:t>Berdasarkan gambar 7, klik yang paling atas lalu download dan instal. Setelah instal, tampilanny</w:t>
      </w:r>
      <w:r w:rsidR="00616C40">
        <w:t>a</w:t>
      </w:r>
      <w:r>
        <w:t xml:space="preserve"> sebagai berikut:</w:t>
      </w:r>
    </w:p>
    <w:p w14:paraId="0387EFF5" w14:textId="6A592F80" w:rsidR="00A8170D" w:rsidRDefault="00616C40" w:rsidP="00616C40">
      <w:pPr>
        <w:jc w:val="center"/>
      </w:pPr>
      <w:r>
        <w:rPr>
          <w:noProof/>
        </w:rPr>
        <w:drawing>
          <wp:inline distT="0" distB="0" distL="0" distR="0" wp14:anchorId="448FF484" wp14:editId="6D16FCC1">
            <wp:extent cx="3091218" cy="2695655"/>
            <wp:effectExtent l="0" t="0" r="0" b="0"/>
            <wp:docPr id="3" name="Picture 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ord&#10;&#10;Description automatically generated"/>
                    <pic:cNvPicPr/>
                  </pic:nvPicPr>
                  <pic:blipFill>
                    <a:blip r:embed="rId27"/>
                    <a:stretch>
                      <a:fillRect/>
                    </a:stretch>
                  </pic:blipFill>
                  <pic:spPr>
                    <a:xfrm>
                      <a:off x="0" y="0"/>
                      <a:ext cx="3097462" cy="2701100"/>
                    </a:xfrm>
                    <a:prstGeom prst="rect">
                      <a:avLst/>
                    </a:prstGeom>
                  </pic:spPr>
                </pic:pic>
              </a:graphicData>
            </a:graphic>
          </wp:inline>
        </w:drawing>
      </w:r>
    </w:p>
    <w:p w14:paraId="7A8040BA" w14:textId="76E3E250" w:rsidR="00616C40" w:rsidRDefault="00616C40" w:rsidP="00616C40">
      <w:pPr>
        <w:jc w:val="center"/>
      </w:pPr>
      <w:bookmarkStart w:id="22" w:name="_Toc110517854"/>
      <w:r>
        <w:t xml:space="preserve">Gambar </w:t>
      </w:r>
      <w:fldSimple w:instr=" SEQ Gambar \* ARABIC ">
        <w:r w:rsidR="005E673B">
          <w:rPr>
            <w:noProof/>
          </w:rPr>
          <w:t>8</w:t>
        </w:r>
      </w:fldSimple>
      <w:r>
        <w:t>. Tampilan awal notepad++.</w:t>
      </w:r>
      <w:bookmarkEnd w:id="22"/>
    </w:p>
    <w:p w14:paraId="2F347425" w14:textId="2279BD61" w:rsidR="00616C40" w:rsidRPr="00BF0FB6" w:rsidRDefault="00616C40" w:rsidP="00616C40">
      <w:r>
        <w:lastRenderedPageBreak/>
        <w:t>Notepad++ nantinya akan digunakan untuk menulis code dalam ekstensi qml.</w:t>
      </w:r>
    </w:p>
    <w:p w14:paraId="042DA507" w14:textId="511C3F35" w:rsidR="004E28E4" w:rsidRDefault="009C5D2D" w:rsidP="009C5D2D">
      <w:pPr>
        <w:pStyle w:val="Heading2"/>
      </w:pPr>
      <w:bookmarkStart w:id="23" w:name="_Toc116646529"/>
      <w:r>
        <w:t>C</w:t>
      </w:r>
      <w:r w:rsidR="00616C40">
        <w:t xml:space="preserve">. </w:t>
      </w:r>
      <w:r w:rsidR="0019554E">
        <w:t>Arduino IDE &amp; drivernya</w:t>
      </w:r>
      <w:bookmarkEnd w:id="23"/>
    </w:p>
    <w:p w14:paraId="1BA595D4" w14:textId="38B60912" w:rsidR="00616C40" w:rsidRDefault="00892D0B" w:rsidP="00616C40">
      <w:r>
        <w:t xml:space="preserve">Software terakhir adalah instalasi Arduino IDE dengan mengakses link </w:t>
      </w:r>
      <w:hyperlink r:id="rId28" w:history="1">
        <w:r w:rsidRPr="00A33043">
          <w:rPr>
            <w:rStyle w:val="Hyperlink"/>
          </w:rPr>
          <w:t>https://www.arduino.cc/en/software</w:t>
        </w:r>
      </w:hyperlink>
      <w:r>
        <w:t xml:space="preserve"> , lalu klik pilihan system operasi kita (Windows, MacOS atau Linux), klik “Just Download” seperti gambar 9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4441"/>
      </w:tblGrid>
      <w:tr w:rsidR="00892D0B" w14:paraId="5A529397" w14:textId="77777777" w:rsidTr="00892D0B">
        <w:tc>
          <w:tcPr>
            <w:tcW w:w="4621" w:type="dxa"/>
          </w:tcPr>
          <w:p w14:paraId="358F1D4A" w14:textId="767583C1" w:rsidR="00892D0B" w:rsidRDefault="00892D0B" w:rsidP="00616C40">
            <w:r>
              <w:rPr>
                <w:noProof/>
              </w:rPr>
              <w:drawing>
                <wp:inline distT="0" distB="0" distL="0" distR="0" wp14:anchorId="154C7FB9" wp14:editId="32CC9262">
                  <wp:extent cx="2677983" cy="22655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6218" r="17319"/>
                          <a:stretch/>
                        </pic:blipFill>
                        <pic:spPr bwMode="auto">
                          <a:xfrm>
                            <a:off x="0" y="0"/>
                            <a:ext cx="2686977" cy="2273137"/>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6380D7" w14:textId="726A00B0" w:rsidR="00892D0B" w:rsidRDefault="00892D0B" w:rsidP="00892D0B">
            <w:pPr>
              <w:jc w:val="center"/>
            </w:pPr>
            <w:r>
              <w:rPr>
                <w:noProof/>
              </w:rPr>
              <w:drawing>
                <wp:inline distT="0" distB="0" distL="0" distR="0" wp14:anchorId="67A9544D" wp14:editId="0DA3EAAB">
                  <wp:extent cx="2191931" cy="2279176"/>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rotWithShape="1">
                          <a:blip r:embed="rId30"/>
                          <a:srcRect l="21338" t="4255" r="26888"/>
                          <a:stretch/>
                        </pic:blipFill>
                        <pic:spPr bwMode="auto">
                          <a:xfrm>
                            <a:off x="0" y="0"/>
                            <a:ext cx="2199920" cy="22874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996B6C" w14:textId="30C1F4DE" w:rsidR="00892D0B" w:rsidRDefault="00892D0B" w:rsidP="00892D0B">
      <w:pPr>
        <w:jc w:val="center"/>
      </w:pPr>
      <w:bookmarkStart w:id="24" w:name="_Toc110517855"/>
      <w:r>
        <w:t xml:space="preserve">Gambar </w:t>
      </w:r>
      <w:fldSimple w:instr=" SEQ Gambar \* ARABIC ">
        <w:r w:rsidR="005E673B">
          <w:rPr>
            <w:noProof/>
          </w:rPr>
          <w:t>9</w:t>
        </w:r>
      </w:fldSimple>
      <w:r>
        <w:t>. Mendownload Arduino IDE.</w:t>
      </w:r>
      <w:bookmarkEnd w:id="24"/>
    </w:p>
    <w:p w14:paraId="01066104" w14:textId="351E3CD4" w:rsidR="00892D0B" w:rsidRDefault="00372754" w:rsidP="00372754">
      <w:r>
        <w:t>Lakukan penginstalan dan tampilannya setelah instalasi selesai sebagai berikut:</w:t>
      </w:r>
    </w:p>
    <w:p w14:paraId="64104DDB" w14:textId="2FD4B30A" w:rsidR="00372754" w:rsidRDefault="00372754" w:rsidP="00372754">
      <w:pPr>
        <w:jc w:val="center"/>
      </w:pPr>
      <w:r>
        <w:rPr>
          <w:noProof/>
        </w:rPr>
        <w:drawing>
          <wp:inline distT="0" distB="0" distL="0" distR="0" wp14:anchorId="0D3A5C66" wp14:editId="5D1CAAE3">
            <wp:extent cx="2990559" cy="3648974"/>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31"/>
                    <a:stretch>
                      <a:fillRect/>
                    </a:stretch>
                  </pic:blipFill>
                  <pic:spPr>
                    <a:xfrm>
                      <a:off x="0" y="0"/>
                      <a:ext cx="2996131" cy="3655772"/>
                    </a:xfrm>
                    <a:prstGeom prst="rect">
                      <a:avLst/>
                    </a:prstGeom>
                  </pic:spPr>
                </pic:pic>
              </a:graphicData>
            </a:graphic>
          </wp:inline>
        </w:drawing>
      </w:r>
    </w:p>
    <w:p w14:paraId="3F75FEA6" w14:textId="199EBE13" w:rsidR="009C5D2D" w:rsidRPr="00930867" w:rsidRDefault="00372754" w:rsidP="00930867">
      <w:pPr>
        <w:jc w:val="center"/>
      </w:pPr>
      <w:bookmarkStart w:id="25" w:name="_Toc110517856"/>
      <w:r>
        <w:t xml:space="preserve">Gambar </w:t>
      </w:r>
      <w:fldSimple w:instr=" SEQ Gambar \* ARABIC ">
        <w:r w:rsidR="005E673B">
          <w:rPr>
            <w:noProof/>
          </w:rPr>
          <w:t>10</w:t>
        </w:r>
      </w:fldSimple>
      <w:r>
        <w:t>. Tampilan awal Arduino IDE.</w:t>
      </w:r>
      <w:bookmarkEnd w:id="25"/>
    </w:p>
    <w:p w14:paraId="60AC8492" w14:textId="5E1A4A0A" w:rsidR="00372754" w:rsidRDefault="009C5D2D" w:rsidP="009C5D2D">
      <w:pPr>
        <w:pStyle w:val="Heading1"/>
        <w:jc w:val="center"/>
      </w:pPr>
      <w:bookmarkStart w:id="26" w:name="_Toc116646530"/>
      <w:r>
        <w:lastRenderedPageBreak/>
        <w:t>Membuat GUI Sederhana Menggunakan PyQt5</w:t>
      </w:r>
      <w:bookmarkEnd w:id="26"/>
    </w:p>
    <w:p w14:paraId="26A20911" w14:textId="77777777" w:rsidR="007E3E6A" w:rsidRDefault="007E3E6A" w:rsidP="007E3E6A">
      <w:pPr>
        <w:spacing w:before="240"/>
      </w:pPr>
      <w:r>
        <w:t>Pada bab sebelumnya kita telah melakukan instalasi softaware yang dibutuhkan untuk membuat GUI sederhana menggunakan PyQt5 yaitu Thonny IDE, Notepad++ dan Arduino IDE. Selanjutnya kita akan membahas bagaimana step by step dalam membuat sebuah GUI.</w:t>
      </w:r>
    </w:p>
    <w:p w14:paraId="5E84AD9A" w14:textId="77777777" w:rsidR="00A56132" w:rsidRDefault="00A56132" w:rsidP="007E3E6A">
      <w:pPr>
        <w:pStyle w:val="Heading2"/>
      </w:pPr>
      <w:bookmarkStart w:id="27" w:name="_Toc106195882"/>
      <w:bookmarkStart w:id="28" w:name="_Toc116646531"/>
      <w:r>
        <w:t xml:space="preserve">A. </w:t>
      </w:r>
      <w:r w:rsidR="007E3E6A">
        <w:t>Program minimal untuk menjalankan PyQt5</w:t>
      </w:r>
      <w:bookmarkEnd w:id="27"/>
      <w:bookmarkEnd w:id="28"/>
    </w:p>
    <w:p w14:paraId="1F482511" w14:textId="77777777" w:rsidR="001837AD" w:rsidRDefault="001837AD" w:rsidP="00853B91">
      <w:pPr>
        <w:ind w:firstLine="284"/>
      </w:pPr>
      <w:r>
        <w:t>Untuk menjalankan program PyQt5, paling tidak dibutuhkan dua buah file yaitu file python dan file QML dalam satu buah folder. File Python berfungsi sebagai program utama yang berfungsi sebagai induk program dan file QML sebagai program yang menampilkan tampilan GUI. File python di-run di Thonny IDE, dan file QML dibuat di Notepad++. Adapun perumpamaan hubungan Python dan QML pada gambar 11.</w:t>
      </w:r>
    </w:p>
    <w:p w14:paraId="1D95E265" w14:textId="77777777" w:rsidR="00691FD6" w:rsidRDefault="001837AD" w:rsidP="001837AD">
      <w:pPr>
        <w:jc w:val="center"/>
      </w:pPr>
      <w:r>
        <w:rPr>
          <w:noProof/>
        </w:rPr>
        <w:drawing>
          <wp:inline distT="0" distB="0" distL="0" distR="0" wp14:anchorId="234A2DF6" wp14:editId="248D2FA9">
            <wp:extent cx="2028943" cy="24479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3125" cy="2477101"/>
                    </a:xfrm>
                    <a:prstGeom prst="rect">
                      <a:avLst/>
                    </a:prstGeom>
                    <a:noFill/>
                    <a:ln>
                      <a:noFill/>
                    </a:ln>
                  </pic:spPr>
                </pic:pic>
              </a:graphicData>
            </a:graphic>
          </wp:inline>
        </w:drawing>
      </w:r>
    </w:p>
    <w:p w14:paraId="306FF85D" w14:textId="4F8710BF" w:rsidR="00691FD6" w:rsidRDefault="00691FD6" w:rsidP="00691FD6">
      <w:pPr>
        <w:jc w:val="center"/>
      </w:pPr>
      <w:bookmarkStart w:id="29" w:name="_Toc110517857"/>
      <w:r>
        <w:t xml:space="preserve">Gambar </w:t>
      </w:r>
      <w:fldSimple w:instr=" SEQ Gambar \* ARABIC ">
        <w:r w:rsidR="005E673B">
          <w:rPr>
            <w:noProof/>
          </w:rPr>
          <w:t>11</w:t>
        </w:r>
      </w:fldSimple>
      <w:r>
        <w:t>. Ilustrasi python dan QML.</w:t>
      </w:r>
      <w:bookmarkEnd w:id="29"/>
    </w:p>
    <w:p w14:paraId="5D486C9F" w14:textId="1EA80726" w:rsidR="00210680" w:rsidRDefault="00691FD6" w:rsidP="00210680">
      <w:pPr>
        <w:ind w:firstLine="284"/>
      </w:pPr>
      <w:r>
        <w:t>Python bertindak sebagai base, sebagai wadah. Sedang QML bertindak sebagai alat untuk merapikan dan mengaplikasikan wadah tersebut agar dapat membentuk sebuah fungsi dengan tampilan yang menarik.</w:t>
      </w:r>
    </w:p>
    <w:p w14:paraId="2F26F813" w14:textId="1C7F87C9" w:rsidR="00210680" w:rsidRDefault="00210680" w:rsidP="00210680">
      <w:pPr>
        <w:ind w:firstLine="284"/>
      </w:pPr>
      <w:r>
        <w:t>Langkah selanjutnya adalah membuat sebuah folder misalkan kita beri nama folder “Project”</w:t>
      </w:r>
      <w:r w:rsidR="006B520B">
        <w:t xml:space="preserve"> dan kita isi folder tersebut dengan file “main.py” dan “main.qml”. File main.py kita buat di Thonny IDE dan save di folder “Project”, file “main.qml” kita buat di Notepad++ dan kita save di folder “Project” dengan mengubah </w:t>
      </w:r>
      <w:r w:rsidR="006B520B">
        <w:lastRenderedPageBreak/>
        <w:t>ekstensinya menjadi QML. Hasilnya, folder project akan berisi file seperti gambar 12.</w:t>
      </w:r>
    </w:p>
    <w:p w14:paraId="6388DDDE" w14:textId="3702CAD0" w:rsidR="006B520B" w:rsidRDefault="006B520B" w:rsidP="006B520B">
      <w:pPr>
        <w:jc w:val="center"/>
      </w:pPr>
      <w:r>
        <w:rPr>
          <w:noProof/>
        </w:rPr>
        <w:drawing>
          <wp:inline distT="0" distB="0" distL="0" distR="0" wp14:anchorId="64998DA7" wp14:editId="274256A5">
            <wp:extent cx="3881254" cy="2847975"/>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33"/>
                    <a:stretch>
                      <a:fillRect/>
                    </a:stretch>
                  </pic:blipFill>
                  <pic:spPr>
                    <a:xfrm>
                      <a:off x="0" y="0"/>
                      <a:ext cx="3882306" cy="2848747"/>
                    </a:xfrm>
                    <a:prstGeom prst="rect">
                      <a:avLst/>
                    </a:prstGeom>
                  </pic:spPr>
                </pic:pic>
              </a:graphicData>
            </a:graphic>
          </wp:inline>
        </w:drawing>
      </w:r>
    </w:p>
    <w:p w14:paraId="012B635C" w14:textId="3BA9FAD7" w:rsidR="006B520B" w:rsidRDefault="006B520B" w:rsidP="006B520B">
      <w:pPr>
        <w:jc w:val="center"/>
      </w:pPr>
      <w:bookmarkStart w:id="30" w:name="_Toc110517858"/>
      <w:r>
        <w:t xml:space="preserve">Gambar </w:t>
      </w:r>
      <w:fldSimple w:instr=" SEQ Gambar \* ARABIC ">
        <w:r w:rsidR="005E673B">
          <w:rPr>
            <w:noProof/>
          </w:rPr>
          <w:t>12</w:t>
        </w:r>
      </w:fldSimple>
      <w:r>
        <w:t>. File main.py dan main.qml disimpan dalam 1 folder "Project".</w:t>
      </w:r>
      <w:bookmarkEnd w:id="30"/>
    </w:p>
    <w:p w14:paraId="6AA5704C" w14:textId="76B8A979" w:rsidR="006B520B" w:rsidRDefault="006B520B" w:rsidP="006B520B">
      <w:r>
        <w:t xml:space="preserve">Penamaan folder dan filenya </w:t>
      </w:r>
      <w:r w:rsidRPr="006B520B">
        <w:rPr>
          <w:b/>
          <w:bCs/>
        </w:rPr>
        <w:t>bebas</w:t>
      </w:r>
      <w:r>
        <w:t xml:space="preserve"> disesuaikan dengan keinginan kita asalkan dalam satu folder tersebut </w:t>
      </w:r>
      <w:r w:rsidRPr="006B520B">
        <w:rPr>
          <w:b/>
          <w:bCs/>
        </w:rPr>
        <w:t>file .py dan file .qml digunakan penamaan yang sama</w:t>
      </w:r>
      <w:r>
        <w:t>. Selanjutnya, isi dari file main.py adalah sebagai berikut:</w:t>
      </w:r>
    </w:p>
    <w:p w14:paraId="61BE2C9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PROGRAM MEMANGGIL WINDOWS PYQT5 ##########################</w:t>
      </w:r>
    </w:p>
    <w:p w14:paraId="57C11C2E"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library PyQt5 ##################################</w:t>
      </w:r>
    </w:p>
    <w:p w14:paraId="2662F89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DE67CB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Core import * </w:t>
      </w:r>
    </w:p>
    <w:p w14:paraId="4E4B282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Gui import * </w:t>
      </w:r>
    </w:p>
    <w:p w14:paraId="344F8E4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ml import * </w:t>
      </w:r>
    </w:p>
    <w:p w14:paraId="6B11D8D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from PyQt5.QtWidgets import *</w:t>
      </w:r>
    </w:p>
    <w:p w14:paraId="26B7850C"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uick import *  </w:t>
      </w:r>
    </w:p>
    <w:p w14:paraId="6977DCF9"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mport sys</w:t>
      </w:r>
    </w:p>
    <w:p w14:paraId="36651E77"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04E852F" w14:textId="77777777" w:rsidR="006B520B" w:rsidRPr="00E740B3" w:rsidRDefault="006B520B" w:rsidP="00E740B3">
      <w:pPr>
        <w:shd w:val="clear" w:color="auto" w:fill="1F3864" w:themeFill="accent1" w:themeFillShade="80"/>
        <w:spacing w:after="0" w:line="240" w:lineRule="auto"/>
        <w:rPr>
          <w:sz w:val="20"/>
          <w:szCs w:val="18"/>
        </w:rPr>
      </w:pPr>
    </w:p>
    <w:p w14:paraId="3F5840A1" w14:textId="77777777" w:rsidR="006B520B" w:rsidRPr="00E740B3" w:rsidRDefault="006B520B" w:rsidP="00E740B3">
      <w:pPr>
        <w:shd w:val="clear" w:color="auto" w:fill="1F3864" w:themeFill="accent1" w:themeFillShade="80"/>
        <w:spacing w:after="0" w:line="240" w:lineRule="auto"/>
        <w:rPr>
          <w:sz w:val="20"/>
          <w:szCs w:val="18"/>
        </w:rPr>
      </w:pPr>
    </w:p>
    <w:p w14:paraId="37B4313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ngisi class table dengan instruksi pyqt5#############</w:t>
      </w:r>
    </w:p>
    <w:p w14:paraId="16CFC9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C83E62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class table(QObject):    </w:t>
      </w:r>
    </w:p>
    <w:p w14:paraId="2B21C68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def __init__(self, parent = None):</w:t>
      </w:r>
    </w:p>
    <w:p w14:paraId="49C9164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uper().__init__(parent)</w:t>
      </w:r>
    </w:p>
    <w:p w14:paraId="4267C22F"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app = QApplication(sys.argv)</w:t>
      </w:r>
    </w:p>
    <w:p w14:paraId="2191679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lastRenderedPageBreak/>
        <w:t xml:space="preserve">        self.engine = QQmlApplicationEngine(self)</w:t>
      </w:r>
    </w:p>
    <w:p w14:paraId="624079AD"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rootContext().setContextProperty("backend", self)    </w:t>
      </w:r>
    </w:p>
    <w:p w14:paraId="5E88CFEA" w14:textId="27B3CE15" w:rsidR="006B520B"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load(QUrl("main.qml"))</w:t>
      </w:r>
    </w:p>
    <w:p w14:paraId="37F5B1A7" w14:textId="4E18505D" w:rsidR="00EE6B38" w:rsidRPr="00E740B3" w:rsidRDefault="00EE6B38" w:rsidP="00E740B3">
      <w:pPr>
        <w:shd w:val="clear" w:color="auto" w:fill="1F3864" w:themeFill="accent1" w:themeFillShade="80"/>
        <w:spacing w:after="0" w:line="240" w:lineRule="auto"/>
        <w:rPr>
          <w:sz w:val="20"/>
          <w:szCs w:val="18"/>
        </w:rPr>
      </w:pPr>
      <w:r>
        <w:rPr>
          <w:sz w:val="20"/>
          <w:szCs w:val="18"/>
        </w:rPr>
        <w:t xml:space="preserve">        </w:t>
      </w:r>
      <w:r w:rsidRPr="00EE6B38">
        <w:rPr>
          <w:sz w:val="20"/>
          <w:szCs w:val="18"/>
        </w:rPr>
        <w:t>sys.exit(self.app.exec_())</w:t>
      </w:r>
    </w:p>
    <w:p w14:paraId="419D3DB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E06FCC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class table di mainloop######################</w:t>
      </w:r>
    </w:p>
    <w:p w14:paraId="1D1C7F0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694187C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f __name__ == "__main__":</w:t>
      </w:r>
    </w:p>
    <w:p w14:paraId="1201E603"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main = table()</w:t>
      </w:r>
    </w:p>
    <w:p w14:paraId="6DE1AD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05DBFBBB" w14:textId="77777777" w:rsidR="006B520B" w:rsidRDefault="006B520B" w:rsidP="00E740B3">
      <w:pPr>
        <w:shd w:val="clear" w:color="auto" w:fill="1F3864" w:themeFill="accent1" w:themeFillShade="80"/>
        <w:spacing w:after="0" w:line="240" w:lineRule="auto"/>
      </w:pPr>
      <w:r w:rsidRPr="00E740B3">
        <w:rPr>
          <w:sz w:val="20"/>
          <w:szCs w:val="18"/>
        </w:rPr>
        <w:t>#----------------------------------------------------------------#</w:t>
      </w:r>
    </w:p>
    <w:p w14:paraId="4DF43854" w14:textId="0EB725D1" w:rsidR="006B520B" w:rsidRDefault="006B520B" w:rsidP="006B520B">
      <w:r>
        <w:t>Sedangkan pada file main.qml, isikan program berikut:</w:t>
      </w:r>
    </w:p>
    <w:p w14:paraId="2D21DB6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 2.12</w:t>
      </w:r>
    </w:p>
    <w:p w14:paraId="06EA3BE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Window 2.12</w:t>
      </w:r>
    </w:p>
    <w:p w14:paraId="63081B8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 2.0</w:t>
      </w:r>
    </w:p>
    <w:p w14:paraId="4915D0E1"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Styles 1.4</w:t>
      </w:r>
    </w:p>
    <w:p w14:paraId="64FB2DB7"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 1.4</w:t>
      </w:r>
    </w:p>
    <w:p w14:paraId="1315A77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Private 1.0</w:t>
      </w:r>
    </w:p>
    <w:p w14:paraId="34974457" w14:textId="77777777" w:rsidR="006B520B" w:rsidRPr="00E740B3" w:rsidRDefault="006B520B" w:rsidP="00636AEB">
      <w:pPr>
        <w:shd w:val="clear" w:color="auto" w:fill="92D050"/>
        <w:spacing w:after="0" w:line="240" w:lineRule="auto"/>
        <w:rPr>
          <w:sz w:val="20"/>
          <w:szCs w:val="18"/>
        </w:rPr>
      </w:pPr>
    </w:p>
    <w:p w14:paraId="2A258E4E" w14:textId="77777777" w:rsidR="006B520B" w:rsidRPr="00E740B3" w:rsidRDefault="006B520B" w:rsidP="00636AEB">
      <w:pPr>
        <w:shd w:val="clear" w:color="auto" w:fill="92D050"/>
        <w:spacing w:after="0" w:line="240" w:lineRule="auto"/>
        <w:rPr>
          <w:sz w:val="20"/>
          <w:szCs w:val="18"/>
        </w:rPr>
      </w:pPr>
      <w:r w:rsidRPr="00E740B3">
        <w:rPr>
          <w:sz w:val="20"/>
          <w:szCs w:val="18"/>
        </w:rPr>
        <w:t>Window {</w:t>
      </w:r>
    </w:p>
    <w:p w14:paraId="7DD111DC" w14:textId="77777777" w:rsidR="006B520B" w:rsidRPr="00E740B3" w:rsidRDefault="006B520B" w:rsidP="00636AEB">
      <w:pPr>
        <w:shd w:val="clear" w:color="auto" w:fill="92D050"/>
        <w:spacing w:after="0" w:line="240" w:lineRule="auto"/>
        <w:rPr>
          <w:sz w:val="20"/>
          <w:szCs w:val="18"/>
        </w:rPr>
      </w:pPr>
      <w:r w:rsidRPr="00E740B3">
        <w:rPr>
          <w:sz w:val="20"/>
          <w:szCs w:val="18"/>
        </w:rPr>
        <w:tab/>
        <w:t>id : root</w:t>
      </w:r>
    </w:p>
    <w:p w14:paraId="58A728B8" w14:textId="3D7D9190" w:rsidR="006B520B" w:rsidRPr="00E740B3" w:rsidRDefault="006B520B" w:rsidP="00636AEB">
      <w:pPr>
        <w:shd w:val="clear" w:color="auto" w:fill="92D050"/>
        <w:spacing w:after="0" w:line="240" w:lineRule="auto"/>
        <w:rPr>
          <w:sz w:val="20"/>
          <w:szCs w:val="18"/>
        </w:rPr>
      </w:pPr>
      <w:r w:rsidRPr="00E740B3">
        <w:rPr>
          <w:sz w:val="20"/>
          <w:szCs w:val="18"/>
        </w:rPr>
        <w:t xml:space="preserve">           width: 400</w:t>
      </w:r>
    </w:p>
    <w:p w14:paraId="1FD2082B" w14:textId="60B83E6F" w:rsidR="006B520B" w:rsidRPr="00E740B3" w:rsidRDefault="006B520B" w:rsidP="00636AEB">
      <w:pPr>
        <w:shd w:val="clear" w:color="auto" w:fill="92D050"/>
        <w:spacing w:after="0" w:line="240" w:lineRule="auto"/>
        <w:rPr>
          <w:sz w:val="20"/>
          <w:szCs w:val="18"/>
        </w:rPr>
      </w:pPr>
      <w:r w:rsidRPr="00E740B3">
        <w:rPr>
          <w:sz w:val="20"/>
          <w:szCs w:val="18"/>
        </w:rPr>
        <w:t xml:space="preserve">           height: 400</w:t>
      </w:r>
    </w:p>
    <w:p w14:paraId="57900D9F" w14:textId="77777777" w:rsidR="006B520B" w:rsidRPr="00E740B3" w:rsidRDefault="006B520B" w:rsidP="00636AEB">
      <w:pPr>
        <w:shd w:val="clear" w:color="auto" w:fill="92D050"/>
        <w:spacing w:after="0" w:line="240" w:lineRule="auto"/>
        <w:rPr>
          <w:sz w:val="20"/>
          <w:szCs w:val="18"/>
        </w:rPr>
      </w:pPr>
      <w:r w:rsidRPr="00E740B3">
        <w:rPr>
          <w:sz w:val="20"/>
          <w:szCs w:val="18"/>
        </w:rPr>
        <w:tab/>
        <w:t>title:"membuat windows"</w:t>
      </w:r>
    </w:p>
    <w:p w14:paraId="4C6768D9" w14:textId="77777777" w:rsidR="006B520B" w:rsidRPr="00E740B3" w:rsidRDefault="006B520B" w:rsidP="00636AEB">
      <w:pPr>
        <w:shd w:val="clear" w:color="auto" w:fill="92D050"/>
        <w:spacing w:after="0" w:line="240" w:lineRule="auto"/>
        <w:rPr>
          <w:sz w:val="20"/>
          <w:szCs w:val="18"/>
        </w:rPr>
      </w:pPr>
      <w:r w:rsidRPr="00E740B3">
        <w:rPr>
          <w:sz w:val="20"/>
          <w:szCs w:val="18"/>
        </w:rPr>
        <w:tab/>
        <w:t>color : "grey"</w:t>
      </w:r>
    </w:p>
    <w:p w14:paraId="362E2FBD" w14:textId="77777777" w:rsidR="006B520B" w:rsidRPr="00E740B3" w:rsidRDefault="006B520B" w:rsidP="00636AEB">
      <w:pPr>
        <w:shd w:val="clear" w:color="auto" w:fill="92D050"/>
        <w:spacing w:after="0" w:line="240" w:lineRule="auto"/>
        <w:rPr>
          <w:sz w:val="20"/>
          <w:szCs w:val="18"/>
        </w:rPr>
      </w:pPr>
      <w:r w:rsidRPr="00E740B3">
        <w:rPr>
          <w:sz w:val="20"/>
          <w:szCs w:val="18"/>
        </w:rPr>
        <w:t xml:space="preserve">    </w:t>
      </w:r>
      <w:r w:rsidRPr="00E740B3">
        <w:rPr>
          <w:sz w:val="20"/>
          <w:szCs w:val="18"/>
        </w:rPr>
        <w:tab/>
        <w:t xml:space="preserve">visible: true    </w:t>
      </w:r>
    </w:p>
    <w:p w14:paraId="24EA3682" w14:textId="77777777" w:rsidR="006B520B" w:rsidRPr="009A77C6" w:rsidRDefault="006B520B" w:rsidP="00636AEB">
      <w:pPr>
        <w:shd w:val="clear" w:color="auto" w:fill="92D050"/>
        <w:spacing w:after="0" w:line="240" w:lineRule="auto"/>
      </w:pPr>
      <w:r w:rsidRPr="00E740B3">
        <w:rPr>
          <w:sz w:val="20"/>
          <w:szCs w:val="18"/>
        </w:rPr>
        <w:t>}</w:t>
      </w:r>
    </w:p>
    <w:p w14:paraId="254A6FEF" w14:textId="7D837621" w:rsidR="006B520B" w:rsidRDefault="006B520B" w:rsidP="006B520B"/>
    <w:p w14:paraId="3757C999" w14:textId="6B43330F" w:rsidR="008C30AF" w:rsidRDefault="008C30AF" w:rsidP="006B520B">
      <w:r>
        <w:t xml:space="preserve">Saat kita klik tombol Run pada Thonny IDE, maka akan muncul tampilan Windows seperti gambar 13. </w:t>
      </w:r>
    </w:p>
    <w:p w14:paraId="0C0ABBA4" w14:textId="7E07D695" w:rsidR="008C30AF" w:rsidRDefault="008C30AF" w:rsidP="008C30AF">
      <w:pPr>
        <w:jc w:val="center"/>
      </w:pPr>
      <w:r>
        <w:rPr>
          <w:noProof/>
        </w:rPr>
        <w:lastRenderedPageBreak/>
        <w:drawing>
          <wp:inline distT="0" distB="0" distL="0" distR="0" wp14:anchorId="138B1256" wp14:editId="78A7547A">
            <wp:extent cx="4905375" cy="27581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11177" cy="2761380"/>
                    </a:xfrm>
                    <a:prstGeom prst="rect">
                      <a:avLst/>
                    </a:prstGeom>
                  </pic:spPr>
                </pic:pic>
              </a:graphicData>
            </a:graphic>
          </wp:inline>
        </w:drawing>
      </w:r>
    </w:p>
    <w:p w14:paraId="0DC00E70" w14:textId="775A2CA7" w:rsidR="008C30AF" w:rsidRDefault="008C30AF" w:rsidP="008C30AF">
      <w:pPr>
        <w:jc w:val="center"/>
      </w:pPr>
      <w:bookmarkStart w:id="31" w:name="_Toc110517859"/>
      <w:r>
        <w:t xml:space="preserve">Gambar </w:t>
      </w:r>
      <w:fldSimple w:instr=" SEQ Gambar \* ARABIC ">
        <w:r w:rsidR="005E673B">
          <w:rPr>
            <w:noProof/>
          </w:rPr>
          <w:t>13</w:t>
        </w:r>
      </w:fldSimple>
      <w:r>
        <w:t>. Program dasar untuk membuat windows.</w:t>
      </w:r>
      <w:bookmarkEnd w:id="31"/>
    </w:p>
    <w:p w14:paraId="1E867FF7" w14:textId="4AA4A582" w:rsidR="008C30AF" w:rsidRDefault="008C30AF" w:rsidP="008C30AF">
      <w:r>
        <w:t>Jika sudah berhasil mengikuti setiap langkahnya, maka kita telah berhasil mengkomunikasikan file .py dan .qml nya. Selanjutnya kita akan menginjak ke materi lainnya.</w:t>
      </w:r>
    </w:p>
    <w:p w14:paraId="59CE3306" w14:textId="51ED16CD" w:rsidR="002243CA" w:rsidRDefault="002243CA" w:rsidP="002243CA">
      <w:pPr>
        <w:pStyle w:val="Heading2"/>
      </w:pPr>
      <w:bookmarkStart w:id="32" w:name="_Toc116646532"/>
      <w:r>
        <w:t xml:space="preserve">B. </w:t>
      </w:r>
      <w:r w:rsidRPr="002243CA">
        <w:t>Membuat</w:t>
      </w:r>
      <w:r>
        <w:t xml:space="preserve"> Tampilan Windows</w:t>
      </w:r>
      <w:bookmarkEnd w:id="32"/>
    </w:p>
    <w:p w14:paraId="0F909A95" w14:textId="74D59516" w:rsidR="003F0B05" w:rsidRPr="003F0B05" w:rsidRDefault="003F0B05" w:rsidP="003F0B05">
      <w:r>
        <w:t>Seperti yang sudah dijelaskan sebelumnya, kita sudah berhasil membuat windows. Namun perlu dijelaskan properties apa saja yang ada dalam file QML kita untuk membuat windows sebagai berikut:</w:t>
      </w:r>
    </w:p>
    <w:p w14:paraId="56884645" w14:textId="143E5234" w:rsidR="002243CA" w:rsidRDefault="002243CA" w:rsidP="002243CA">
      <w:pPr>
        <w:jc w:val="center"/>
      </w:pPr>
      <w:r>
        <w:rPr>
          <w:noProof/>
        </w:rPr>
        <w:drawing>
          <wp:inline distT="0" distB="0" distL="0" distR="0" wp14:anchorId="42C32064" wp14:editId="2967F568">
            <wp:extent cx="4619625" cy="2761410"/>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37943" cy="2772360"/>
                    </a:xfrm>
                    <a:prstGeom prst="rect">
                      <a:avLst/>
                    </a:prstGeom>
                    <a:noFill/>
                    <a:ln>
                      <a:noFill/>
                    </a:ln>
                  </pic:spPr>
                </pic:pic>
              </a:graphicData>
            </a:graphic>
          </wp:inline>
        </w:drawing>
      </w:r>
    </w:p>
    <w:p w14:paraId="35E449F1" w14:textId="5422B700" w:rsidR="003F0B05" w:rsidRPr="00C92521" w:rsidRDefault="003F0B05" w:rsidP="003F0B05">
      <w:pPr>
        <w:jc w:val="center"/>
      </w:pPr>
      <w:bookmarkStart w:id="33" w:name="_Toc110517860"/>
      <w:r>
        <w:t xml:space="preserve">Gambar </w:t>
      </w:r>
      <w:fldSimple w:instr=" SEQ Gambar \* ARABIC ">
        <w:r w:rsidR="005E673B">
          <w:rPr>
            <w:noProof/>
          </w:rPr>
          <w:t>14</w:t>
        </w:r>
      </w:fldSimple>
      <w:r>
        <w:t>. Properties dalam membuat windows.</w:t>
      </w:r>
      <w:bookmarkEnd w:id="33"/>
    </w:p>
    <w:p w14:paraId="44FC9DC8" w14:textId="30C4B3FB" w:rsidR="002243CA" w:rsidRDefault="002243CA" w:rsidP="002243CA">
      <w:r>
        <w:lastRenderedPageBreak/>
        <w:t xml:space="preserve">Berikut ini adalah tampilan windows yang dibuat dengan instruksi dasar. Terdiri dari 7 </w:t>
      </w:r>
      <w:r w:rsidRPr="00C92521">
        <w:rPr>
          <w:i/>
          <w:iCs/>
        </w:rPr>
        <w:t>properties</w:t>
      </w:r>
      <w:r>
        <w:t xml:space="preserve">  dasar untuk membuat sebuah Window  yaitu id, weight, height, title, color, visible, dan flags. Adapun penjelasan dari tiap bagian dasar pada tabel 1.</w:t>
      </w:r>
    </w:p>
    <w:p w14:paraId="053968E6" w14:textId="1FD61979" w:rsidR="002243CA" w:rsidRDefault="002243CA" w:rsidP="002243CA">
      <w:pPr>
        <w:jc w:val="center"/>
      </w:pPr>
      <w:bookmarkStart w:id="34" w:name="_Toc110517872"/>
      <w:r>
        <w:t xml:space="preserve">Tabel </w:t>
      </w:r>
      <w:fldSimple w:instr=" SEQ Tabel \* ARABIC ">
        <w:r w:rsidR="005E673B">
          <w:rPr>
            <w:noProof/>
          </w:rPr>
          <w:t>1</w:t>
        </w:r>
      </w:fldSimple>
      <w:r>
        <w:t>. 7 properties dasar membuat Window.</w:t>
      </w:r>
      <w:bookmarkEnd w:id="34"/>
    </w:p>
    <w:tbl>
      <w:tblPr>
        <w:tblStyle w:val="TableGrid"/>
        <w:tblW w:w="0" w:type="auto"/>
        <w:jc w:val="center"/>
        <w:tblLayout w:type="fixed"/>
        <w:tblLook w:val="04A0" w:firstRow="1" w:lastRow="0" w:firstColumn="1" w:lastColumn="0" w:noHBand="0" w:noVBand="1"/>
      </w:tblPr>
      <w:tblGrid>
        <w:gridCol w:w="946"/>
        <w:gridCol w:w="3415"/>
        <w:gridCol w:w="4536"/>
      </w:tblGrid>
      <w:tr w:rsidR="002243CA" w:rsidRPr="002243CA" w14:paraId="4414C392" w14:textId="77777777" w:rsidTr="003F0B05">
        <w:trPr>
          <w:jc w:val="center"/>
        </w:trPr>
        <w:tc>
          <w:tcPr>
            <w:tcW w:w="946" w:type="dxa"/>
          </w:tcPr>
          <w:p w14:paraId="2A3DDDE5" w14:textId="77777777" w:rsidR="002243CA" w:rsidRPr="002243CA" w:rsidRDefault="002243CA" w:rsidP="00D4079D">
            <w:pPr>
              <w:rPr>
                <w:b/>
                <w:bCs/>
                <w:sz w:val="16"/>
                <w:szCs w:val="16"/>
              </w:rPr>
            </w:pPr>
            <w:r w:rsidRPr="002243CA">
              <w:rPr>
                <w:b/>
                <w:bCs/>
                <w:sz w:val="16"/>
                <w:szCs w:val="16"/>
              </w:rPr>
              <w:t>Properties</w:t>
            </w:r>
          </w:p>
        </w:tc>
        <w:tc>
          <w:tcPr>
            <w:tcW w:w="3415" w:type="dxa"/>
          </w:tcPr>
          <w:p w14:paraId="227664AC" w14:textId="77777777" w:rsidR="002243CA" w:rsidRPr="002243CA" w:rsidRDefault="002243CA" w:rsidP="00D4079D">
            <w:pPr>
              <w:rPr>
                <w:b/>
                <w:bCs/>
                <w:sz w:val="16"/>
                <w:szCs w:val="16"/>
              </w:rPr>
            </w:pPr>
            <w:r w:rsidRPr="002243CA">
              <w:rPr>
                <w:b/>
                <w:bCs/>
                <w:sz w:val="16"/>
                <w:szCs w:val="16"/>
              </w:rPr>
              <w:t>Fungsi</w:t>
            </w:r>
          </w:p>
        </w:tc>
        <w:tc>
          <w:tcPr>
            <w:tcW w:w="4536" w:type="dxa"/>
          </w:tcPr>
          <w:p w14:paraId="3300E317" w14:textId="77777777" w:rsidR="002243CA" w:rsidRPr="002243CA" w:rsidRDefault="002243CA" w:rsidP="00D4079D">
            <w:pPr>
              <w:rPr>
                <w:b/>
                <w:bCs/>
                <w:sz w:val="16"/>
                <w:szCs w:val="16"/>
              </w:rPr>
            </w:pPr>
            <w:r w:rsidRPr="002243CA">
              <w:rPr>
                <w:b/>
                <w:bCs/>
                <w:sz w:val="16"/>
                <w:szCs w:val="16"/>
              </w:rPr>
              <w:t>Contoh pengisian</w:t>
            </w:r>
          </w:p>
        </w:tc>
      </w:tr>
      <w:tr w:rsidR="002243CA" w:rsidRPr="002243CA" w14:paraId="603ABD1A" w14:textId="77777777" w:rsidTr="003F0B05">
        <w:trPr>
          <w:jc w:val="center"/>
        </w:trPr>
        <w:tc>
          <w:tcPr>
            <w:tcW w:w="946" w:type="dxa"/>
          </w:tcPr>
          <w:p w14:paraId="6B9F8630" w14:textId="77777777" w:rsidR="002243CA" w:rsidRPr="002243CA" w:rsidRDefault="002243CA" w:rsidP="00D4079D">
            <w:pPr>
              <w:rPr>
                <w:sz w:val="16"/>
                <w:szCs w:val="16"/>
              </w:rPr>
            </w:pPr>
            <w:r w:rsidRPr="002243CA">
              <w:rPr>
                <w:sz w:val="16"/>
                <w:szCs w:val="16"/>
              </w:rPr>
              <w:t>Id</w:t>
            </w:r>
          </w:p>
        </w:tc>
        <w:tc>
          <w:tcPr>
            <w:tcW w:w="3415" w:type="dxa"/>
          </w:tcPr>
          <w:p w14:paraId="61EBCA95" w14:textId="77777777" w:rsidR="002243CA" w:rsidRPr="002243CA" w:rsidRDefault="002243CA" w:rsidP="00D4079D">
            <w:pPr>
              <w:rPr>
                <w:sz w:val="16"/>
                <w:szCs w:val="16"/>
              </w:rPr>
            </w:pPr>
            <w:r w:rsidRPr="002243CA">
              <w:rPr>
                <w:sz w:val="16"/>
                <w:szCs w:val="16"/>
              </w:rPr>
              <w:t>Sebagai kode unik komponen qml</w:t>
            </w:r>
          </w:p>
        </w:tc>
        <w:tc>
          <w:tcPr>
            <w:tcW w:w="4536" w:type="dxa"/>
          </w:tcPr>
          <w:p w14:paraId="2DC7ACBE" w14:textId="77777777" w:rsidR="002243CA" w:rsidRPr="002243CA" w:rsidRDefault="002243CA" w:rsidP="00D4079D">
            <w:pPr>
              <w:rPr>
                <w:sz w:val="16"/>
                <w:szCs w:val="16"/>
              </w:rPr>
            </w:pPr>
            <w:r w:rsidRPr="002243CA">
              <w:rPr>
                <w:sz w:val="16"/>
                <w:szCs w:val="16"/>
              </w:rPr>
              <w:t>root, window, menu</w:t>
            </w:r>
          </w:p>
        </w:tc>
      </w:tr>
      <w:tr w:rsidR="002243CA" w:rsidRPr="002243CA" w14:paraId="38CAB9AC" w14:textId="77777777" w:rsidTr="003F0B05">
        <w:trPr>
          <w:jc w:val="center"/>
        </w:trPr>
        <w:tc>
          <w:tcPr>
            <w:tcW w:w="946" w:type="dxa"/>
          </w:tcPr>
          <w:p w14:paraId="4875849B" w14:textId="77777777" w:rsidR="002243CA" w:rsidRPr="002243CA" w:rsidRDefault="002243CA" w:rsidP="00D4079D">
            <w:pPr>
              <w:rPr>
                <w:sz w:val="16"/>
                <w:szCs w:val="16"/>
              </w:rPr>
            </w:pPr>
            <w:r w:rsidRPr="002243CA">
              <w:rPr>
                <w:sz w:val="16"/>
                <w:szCs w:val="16"/>
              </w:rPr>
              <w:t>Width</w:t>
            </w:r>
          </w:p>
        </w:tc>
        <w:tc>
          <w:tcPr>
            <w:tcW w:w="3415" w:type="dxa"/>
          </w:tcPr>
          <w:p w14:paraId="5F6D194E" w14:textId="77777777" w:rsidR="002243CA" w:rsidRPr="002243CA" w:rsidRDefault="002243CA" w:rsidP="00D4079D">
            <w:pPr>
              <w:rPr>
                <w:sz w:val="16"/>
                <w:szCs w:val="16"/>
              </w:rPr>
            </w:pPr>
            <w:r w:rsidRPr="002243CA">
              <w:rPr>
                <w:sz w:val="16"/>
                <w:szCs w:val="16"/>
              </w:rPr>
              <w:t>Untuk mengatur lebar windows dalam satuan pixel</w:t>
            </w:r>
          </w:p>
        </w:tc>
        <w:tc>
          <w:tcPr>
            <w:tcW w:w="4536" w:type="dxa"/>
          </w:tcPr>
          <w:p w14:paraId="7770ADDC" w14:textId="77777777" w:rsidR="002243CA" w:rsidRPr="002243CA" w:rsidRDefault="002243CA" w:rsidP="00D4079D">
            <w:pPr>
              <w:rPr>
                <w:sz w:val="16"/>
                <w:szCs w:val="16"/>
              </w:rPr>
            </w:pPr>
            <w:r w:rsidRPr="002243CA">
              <w:rPr>
                <w:sz w:val="16"/>
                <w:szCs w:val="16"/>
              </w:rPr>
              <w:t>100, 200, 300….dst</w:t>
            </w:r>
          </w:p>
        </w:tc>
      </w:tr>
      <w:tr w:rsidR="002243CA" w:rsidRPr="002243CA" w14:paraId="37FE37CF" w14:textId="77777777" w:rsidTr="003F0B05">
        <w:trPr>
          <w:jc w:val="center"/>
        </w:trPr>
        <w:tc>
          <w:tcPr>
            <w:tcW w:w="946" w:type="dxa"/>
          </w:tcPr>
          <w:p w14:paraId="5441D2ED" w14:textId="77777777" w:rsidR="002243CA" w:rsidRPr="002243CA" w:rsidRDefault="002243CA" w:rsidP="00D4079D">
            <w:pPr>
              <w:rPr>
                <w:sz w:val="16"/>
                <w:szCs w:val="16"/>
              </w:rPr>
            </w:pPr>
            <w:r w:rsidRPr="002243CA">
              <w:rPr>
                <w:sz w:val="16"/>
                <w:szCs w:val="16"/>
              </w:rPr>
              <w:t>Height</w:t>
            </w:r>
          </w:p>
        </w:tc>
        <w:tc>
          <w:tcPr>
            <w:tcW w:w="3415" w:type="dxa"/>
          </w:tcPr>
          <w:p w14:paraId="7C45A6F6" w14:textId="77777777" w:rsidR="002243CA" w:rsidRPr="002243CA" w:rsidRDefault="002243CA" w:rsidP="00D4079D">
            <w:pPr>
              <w:rPr>
                <w:sz w:val="16"/>
                <w:szCs w:val="16"/>
              </w:rPr>
            </w:pPr>
            <w:r w:rsidRPr="002243CA">
              <w:rPr>
                <w:sz w:val="16"/>
                <w:szCs w:val="16"/>
              </w:rPr>
              <w:t>Untuk mengatur tinggi windows dalam satuan pixel</w:t>
            </w:r>
          </w:p>
        </w:tc>
        <w:tc>
          <w:tcPr>
            <w:tcW w:w="4536" w:type="dxa"/>
          </w:tcPr>
          <w:p w14:paraId="1723158B" w14:textId="77777777" w:rsidR="002243CA" w:rsidRPr="002243CA" w:rsidRDefault="002243CA" w:rsidP="00D4079D">
            <w:pPr>
              <w:rPr>
                <w:sz w:val="16"/>
                <w:szCs w:val="16"/>
              </w:rPr>
            </w:pPr>
            <w:r w:rsidRPr="002243CA">
              <w:rPr>
                <w:sz w:val="16"/>
                <w:szCs w:val="16"/>
              </w:rPr>
              <w:t>100,200,300… dst</w:t>
            </w:r>
          </w:p>
        </w:tc>
      </w:tr>
      <w:tr w:rsidR="002243CA" w:rsidRPr="002243CA" w14:paraId="2D56840C" w14:textId="77777777" w:rsidTr="003F0B05">
        <w:trPr>
          <w:jc w:val="center"/>
        </w:trPr>
        <w:tc>
          <w:tcPr>
            <w:tcW w:w="946" w:type="dxa"/>
          </w:tcPr>
          <w:p w14:paraId="2EAFD086" w14:textId="77777777" w:rsidR="002243CA" w:rsidRPr="002243CA" w:rsidRDefault="002243CA" w:rsidP="00D4079D">
            <w:pPr>
              <w:rPr>
                <w:sz w:val="16"/>
                <w:szCs w:val="16"/>
              </w:rPr>
            </w:pPr>
            <w:r w:rsidRPr="002243CA">
              <w:rPr>
                <w:sz w:val="16"/>
                <w:szCs w:val="16"/>
              </w:rPr>
              <w:t>Title</w:t>
            </w:r>
          </w:p>
        </w:tc>
        <w:tc>
          <w:tcPr>
            <w:tcW w:w="3415" w:type="dxa"/>
          </w:tcPr>
          <w:p w14:paraId="29DF73BB" w14:textId="77777777" w:rsidR="002243CA" w:rsidRPr="002243CA" w:rsidRDefault="002243CA" w:rsidP="00D4079D">
            <w:pPr>
              <w:rPr>
                <w:sz w:val="16"/>
                <w:szCs w:val="16"/>
              </w:rPr>
            </w:pPr>
            <w:r w:rsidRPr="002243CA">
              <w:rPr>
                <w:sz w:val="16"/>
                <w:szCs w:val="16"/>
              </w:rPr>
              <w:t>Untuk menampilkan judul pada windows</w:t>
            </w:r>
          </w:p>
        </w:tc>
        <w:tc>
          <w:tcPr>
            <w:tcW w:w="4536" w:type="dxa"/>
          </w:tcPr>
          <w:p w14:paraId="7C67989C" w14:textId="77777777" w:rsidR="002243CA" w:rsidRPr="002243CA" w:rsidRDefault="002243CA" w:rsidP="00D4079D">
            <w:pPr>
              <w:rPr>
                <w:sz w:val="16"/>
                <w:szCs w:val="16"/>
              </w:rPr>
            </w:pPr>
            <w:r w:rsidRPr="002243CA">
              <w:rPr>
                <w:sz w:val="16"/>
                <w:szCs w:val="16"/>
              </w:rPr>
              <w:t>“membuat windows”, “program saya”, atau apapun kalimatnya diiringi dengan petik dua</w:t>
            </w:r>
          </w:p>
        </w:tc>
      </w:tr>
      <w:tr w:rsidR="002243CA" w:rsidRPr="002243CA" w14:paraId="582BAD32" w14:textId="77777777" w:rsidTr="003F0B05">
        <w:trPr>
          <w:jc w:val="center"/>
        </w:trPr>
        <w:tc>
          <w:tcPr>
            <w:tcW w:w="946" w:type="dxa"/>
          </w:tcPr>
          <w:p w14:paraId="6B147F12" w14:textId="77777777" w:rsidR="002243CA" w:rsidRPr="002243CA" w:rsidRDefault="002243CA" w:rsidP="00D4079D">
            <w:pPr>
              <w:rPr>
                <w:sz w:val="16"/>
                <w:szCs w:val="16"/>
              </w:rPr>
            </w:pPr>
            <w:r w:rsidRPr="002243CA">
              <w:rPr>
                <w:sz w:val="16"/>
                <w:szCs w:val="16"/>
              </w:rPr>
              <w:t>Color</w:t>
            </w:r>
          </w:p>
        </w:tc>
        <w:tc>
          <w:tcPr>
            <w:tcW w:w="3415" w:type="dxa"/>
          </w:tcPr>
          <w:p w14:paraId="0C5BD705" w14:textId="77777777" w:rsidR="002243CA" w:rsidRPr="002243CA" w:rsidRDefault="002243CA" w:rsidP="00D4079D">
            <w:pPr>
              <w:rPr>
                <w:sz w:val="16"/>
                <w:szCs w:val="16"/>
              </w:rPr>
            </w:pPr>
            <w:r w:rsidRPr="002243CA">
              <w:rPr>
                <w:sz w:val="16"/>
                <w:szCs w:val="16"/>
              </w:rPr>
              <w:t>Untuk menampilkan warna dasar pada windows</w:t>
            </w:r>
          </w:p>
        </w:tc>
        <w:tc>
          <w:tcPr>
            <w:tcW w:w="4536" w:type="dxa"/>
          </w:tcPr>
          <w:p w14:paraId="3A54897F" w14:textId="77777777" w:rsidR="002243CA" w:rsidRPr="002243CA" w:rsidRDefault="002243CA" w:rsidP="00D4079D">
            <w:pPr>
              <w:rPr>
                <w:sz w:val="16"/>
                <w:szCs w:val="16"/>
              </w:rPr>
            </w:pPr>
            <w:r w:rsidRPr="002243CA">
              <w:rPr>
                <w:sz w:val="16"/>
                <w:szCs w:val="16"/>
              </w:rPr>
              <w:t>“red”, “green”, “blue”, atau dapat juga menggunakan kode warna heksadesimal seperti "#68F3F8”</w:t>
            </w:r>
          </w:p>
        </w:tc>
      </w:tr>
      <w:tr w:rsidR="002243CA" w:rsidRPr="002243CA" w14:paraId="1E8C0A6E" w14:textId="77777777" w:rsidTr="003F0B05">
        <w:trPr>
          <w:jc w:val="center"/>
        </w:trPr>
        <w:tc>
          <w:tcPr>
            <w:tcW w:w="946" w:type="dxa"/>
          </w:tcPr>
          <w:p w14:paraId="1EA02BC3" w14:textId="77777777" w:rsidR="002243CA" w:rsidRPr="002243CA" w:rsidRDefault="002243CA" w:rsidP="00D4079D">
            <w:pPr>
              <w:rPr>
                <w:sz w:val="16"/>
                <w:szCs w:val="16"/>
              </w:rPr>
            </w:pPr>
            <w:r w:rsidRPr="002243CA">
              <w:rPr>
                <w:sz w:val="16"/>
                <w:szCs w:val="16"/>
              </w:rPr>
              <w:t>Visible</w:t>
            </w:r>
          </w:p>
        </w:tc>
        <w:tc>
          <w:tcPr>
            <w:tcW w:w="3415" w:type="dxa"/>
          </w:tcPr>
          <w:p w14:paraId="01BB8E18" w14:textId="77777777" w:rsidR="002243CA" w:rsidRPr="002243CA" w:rsidRDefault="002243CA" w:rsidP="00D4079D">
            <w:pPr>
              <w:rPr>
                <w:sz w:val="16"/>
                <w:szCs w:val="16"/>
              </w:rPr>
            </w:pPr>
            <w:r w:rsidRPr="002243CA">
              <w:rPr>
                <w:sz w:val="16"/>
                <w:szCs w:val="16"/>
              </w:rPr>
              <w:t>Untuk menampilkan keseluruhan komponen pada window</w:t>
            </w:r>
          </w:p>
        </w:tc>
        <w:tc>
          <w:tcPr>
            <w:tcW w:w="4536" w:type="dxa"/>
          </w:tcPr>
          <w:p w14:paraId="1346CF51" w14:textId="77777777" w:rsidR="002243CA" w:rsidRPr="002243CA" w:rsidRDefault="002243CA" w:rsidP="00D4079D">
            <w:pPr>
              <w:rPr>
                <w:sz w:val="16"/>
                <w:szCs w:val="16"/>
              </w:rPr>
            </w:pPr>
            <w:r w:rsidRPr="002243CA">
              <w:rPr>
                <w:sz w:val="16"/>
                <w:szCs w:val="16"/>
              </w:rPr>
              <w:t>True</w:t>
            </w:r>
          </w:p>
        </w:tc>
      </w:tr>
      <w:tr w:rsidR="002243CA" w:rsidRPr="002243CA" w14:paraId="63F146FD" w14:textId="77777777" w:rsidTr="003F0B05">
        <w:trPr>
          <w:jc w:val="center"/>
        </w:trPr>
        <w:tc>
          <w:tcPr>
            <w:tcW w:w="946" w:type="dxa"/>
          </w:tcPr>
          <w:p w14:paraId="7D78EAAF" w14:textId="77777777" w:rsidR="002243CA" w:rsidRPr="002243CA" w:rsidRDefault="002243CA" w:rsidP="00D4079D">
            <w:pPr>
              <w:rPr>
                <w:sz w:val="16"/>
                <w:szCs w:val="16"/>
              </w:rPr>
            </w:pPr>
            <w:r w:rsidRPr="002243CA">
              <w:rPr>
                <w:sz w:val="16"/>
                <w:szCs w:val="16"/>
              </w:rPr>
              <w:t>Flags</w:t>
            </w:r>
          </w:p>
        </w:tc>
        <w:tc>
          <w:tcPr>
            <w:tcW w:w="3415" w:type="dxa"/>
          </w:tcPr>
          <w:p w14:paraId="22D03BC7" w14:textId="77777777" w:rsidR="002243CA" w:rsidRPr="002243CA" w:rsidRDefault="002243CA" w:rsidP="00D4079D">
            <w:pPr>
              <w:rPr>
                <w:sz w:val="16"/>
                <w:szCs w:val="16"/>
              </w:rPr>
            </w:pPr>
            <w:r w:rsidRPr="002243CA">
              <w:rPr>
                <w:sz w:val="16"/>
                <w:szCs w:val="16"/>
              </w:rPr>
              <w:t xml:space="preserve">Untuk menampilkan jenis window yang dipilih </w:t>
            </w:r>
          </w:p>
        </w:tc>
        <w:tc>
          <w:tcPr>
            <w:tcW w:w="4536" w:type="dxa"/>
          </w:tcPr>
          <w:p w14:paraId="2992130B" w14:textId="77777777" w:rsidR="002243CA" w:rsidRPr="002243CA" w:rsidRDefault="002243CA" w:rsidP="00D4079D">
            <w:pPr>
              <w:rPr>
                <w:sz w:val="16"/>
                <w:szCs w:val="16"/>
              </w:rPr>
            </w:pPr>
            <w:r w:rsidRPr="002243CA">
              <w:rPr>
                <w:sz w:val="16"/>
                <w:szCs w:val="16"/>
              </w:rPr>
              <w:t xml:space="preserve">Qt.Window, </w:t>
            </w:r>
          </w:p>
        </w:tc>
      </w:tr>
    </w:tbl>
    <w:p w14:paraId="2D83D196" w14:textId="48048DE1" w:rsidR="002243CA" w:rsidRPr="003F0B05" w:rsidRDefault="003F0B05" w:rsidP="002243CA">
      <w:r w:rsidRPr="003F0B05">
        <w:t xml:space="preserve">Berikut adalah beberapa contoh </w:t>
      </w:r>
      <w:r w:rsidR="002243CA" w:rsidRPr="003F0B05">
        <w:t>program membuat window</w:t>
      </w:r>
      <w:r w:rsidR="00E740B3">
        <w:t>. Coding dilakukan pada file QML kita.</w:t>
      </w:r>
    </w:p>
    <w:p w14:paraId="350C3DE3" w14:textId="79D33EAC" w:rsidR="002243CA" w:rsidRDefault="00E740B3" w:rsidP="003F0B05">
      <w:pPr>
        <w:pStyle w:val="Heading3"/>
      </w:pPr>
      <w:bookmarkStart w:id="35" w:name="_Toc116646533"/>
      <w:r>
        <w:t xml:space="preserve">1. </w:t>
      </w:r>
      <w:r w:rsidR="002243CA">
        <w:t>Program Window default</w:t>
      </w:r>
      <w:bookmarkEnd w:id="35"/>
    </w:p>
    <w:p w14:paraId="31AEF180"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 2.12</w:t>
      </w:r>
    </w:p>
    <w:p w14:paraId="1F7392A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Window 2.13</w:t>
      </w:r>
    </w:p>
    <w:p w14:paraId="2FCD80E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 2.0</w:t>
      </w:r>
    </w:p>
    <w:p w14:paraId="79D8251E"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Styles 1.4</w:t>
      </w:r>
    </w:p>
    <w:p w14:paraId="7414D6F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 1.4</w:t>
      </w:r>
    </w:p>
    <w:p w14:paraId="5E88F271"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Private 1.0</w:t>
      </w:r>
    </w:p>
    <w:p w14:paraId="46C9B1FE" w14:textId="77777777" w:rsidR="002243CA" w:rsidRPr="003F0B05" w:rsidRDefault="002243CA" w:rsidP="003F0B05">
      <w:pPr>
        <w:shd w:val="clear" w:color="auto" w:fill="70AD47" w:themeFill="accent6"/>
        <w:spacing w:after="0" w:line="240" w:lineRule="auto"/>
        <w:rPr>
          <w:sz w:val="20"/>
          <w:szCs w:val="18"/>
        </w:rPr>
      </w:pPr>
    </w:p>
    <w:p w14:paraId="42BE280D"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indow {</w:t>
      </w:r>
    </w:p>
    <w:p w14:paraId="14135F3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 xml:space="preserve">id : root    </w:t>
      </w:r>
    </w:p>
    <w:p w14:paraId="4638179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width: 400</w:t>
      </w:r>
    </w:p>
    <w:p w14:paraId="70EEFE68"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height: 400</w:t>
      </w:r>
    </w:p>
    <w:p w14:paraId="1BA2DF3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title:"membuat windows"</w:t>
      </w:r>
    </w:p>
    <w:p w14:paraId="5259BEC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color : "grey"</w:t>
      </w:r>
    </w:p>
    <w:p w14:paraId="57F9DAC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visible: true</w:t>
      </w:r>
    </w:p>
    <w:p w14:paraId="274AB40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flags: Qt.Window</w:t>
      </w:r>
    </w:p>
    <w:p w14:paraId="77E918B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t>
      </w:r>
    </w:p>
    <w:p w14:paraId="44659904" w14:textId="27915430" w:rsidR="002243CA" w:rsidRDefault="002243CA" w:rsidP="002243CA">
      <w:r>
        <w:t>Hasil</w:t>
      </w:r>
      <w:r w:rsidR="00E740B3">
        <w:t>nya</w:t>
      </w:r>
      <w:r>
        <w:t>:</w:t>
      </w:r>
    </w:p>
    <w:p w14:paraId="08AC1063" w14:textId="0D577A3A" w:rsidR="002243CA" w:rsidRDefault="002243CA" w:rsidP="002243CA">
      <w:pPr>
        <w:jc w:val="center"/>
      </w:pPr>
      <w:r>
        <w:rPr>
          <w:noProof/>
        </w:rPr>
        <w:lastRenderedPageBreak/>
        <w:drawing>
          <wp:inline distT="0" distB="0" distL="0" distR="0" wp14:anchorId="7099F7D9" wp14:editId="3DE7FAAE">
            <wp:extent cx="2269447" cy="2409825"/>
            <wp:effectExtent l="0" t="0" r="0" b="0"/>
            <wp:docPr id="21" name="Picture 2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hap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70965" cy="2411437"/>
                    </a:xfrm>
                    <a:prstGeom prst="rect">
                      <a:avLst/>
                    </a:prstGeom>
                    <a:noFill/>
                    <a:ln>
                      <a:noFill/>
                    </a:ln>
                  </pic:spPr>
                </pic:pic>
              </a:graphicData>
            </a:graphic>
          </wp:inline>
        </w:drawing>
      </w:r>
    </w:p>
    <w:p w14:paraId="6FF8ACCE" w14:textId="27E61ACD" w:rsidR="00E740B3" w:rsidRDefault="00E740B3" w:rsidP="00E740B3">
      <w:pPr>
        <w:jc w:val="center"/>
      </w:pPr>
      <w:bookmarkStart w:id="36" w:name="_Toc110517861"/>
      <w:r>
        <w:t xml:space="preserve">Gambar </w:t>
      </w:r>
      <w:fldSimple w:instr=" SEQ Gambar \* ARABIC ">
        <w:r w:rsidR="005E673B">
          <w:rPr>
            <w:noProof/>
          </w:rPr>
          <w:t>15</w:t>
        </w:r>
      </w:fldSimple>
      <w:r>
        <w:t>. Window default.</w:t>
      </w:r>
      <w:bookmarkEnd w:id="36"/>
    </w:p>
    <w:p w14:paraId="53B01AF4" w14:textId="7B445C58" w:rsidR="002243CA" w:rsidRDefault="00E740B3" w:rsidP="00E740B3">
      <w:pPr>
        <w:pStyle w:val="Heading3"/>
      </w:pPr>
      <w:bookmarkStart w:id="37" w:name="_Toc116646534"/>
      <w:r>
        <w:t xml:space="preserve">2. </w:t>
      </w:r>
      <w:r w:rsidR="002243CA">
        <w:t>Program Window Fullscreen</w:t>
      </w:r>
      <w:bookmarkEnd w:id="37"/>
    </w:p>
    <w:p w14:paraId="6ED81CC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 2.12</w:t>
      </w:r>
    </w:p>
    <w:p w14:paraId="73D4F055"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Window 2.13</w:t>
      </w:r>
    </w:p>
    <w:p w14:paraId="4B14D86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 2.0</w:t>
      </w:r>
    </w:p>
    <w:p w14:paraId="79BEB411"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Styles 1.4</w:t>
      </w:r>
    </w:p>
    <w:p w14:paraId="240EE96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 1.4</w:t>
      </w:r>
    </w:p>
    <w:p w14:paraId="6B1D371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Private 1.0</w:t>
      </w:r>
    </w:p>
    <w:p w14:paraId="5AD72DF1" w14:textId="77777777" w:rsidR="002243CA" w:rsidRPr="00E740B3" w:rsidRDefault="002243CA" w:rsidP="00E740B3">
      <w:pPr>
        <w:pStyle w:val="ListParagraph"/>
        <w:shd w:val="clear" w:color="auto" w:fill="70AD47" w:themeFill="accent6"/>
        <w:spacing w:line="240" w:lineRule="auto"/>
        <w:ind w:left="0"/>
        <w:rPr>
          <w:sz w:val="20"/>
          <w:szCs w:val="18"/>
        </w:rPr>
      </w:pPr>
    </w:p>
    <w:p w14:paraId="060DB7B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Window {</w:t>
      </w:r>
    </w:p>
    <w:p w14:paraId="574DEF0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id : root</w:t>
      </w:r>
    </w:p>
    <w:p w14:paraId="63D7A99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width: 400</w:t>
      </w:r>
    </w:p>
    <w:p w14:paraId="6391318F"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height: 400</w:t>
      </w:r>
    </w:p>
    <w:p w14:paraId="54272DE3"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title:"membuat windows"</w:t>
      </w:r>
    </w:p>
    <w:p w14:paraId="7E184FB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lor : "grey"</w:t>
      </w:r>
    </w:p>
    <w:p w14:paraId="05B792D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visible: true</w:t>
      </w:r>
    </w:p>
    <w:p w14:paraId="6E896778"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flags: Qt.Window</w:t>
      </w:r>
    </w:p>
    <w:p w14:paraId="2853623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21EC19D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mponent.onCompleted: {</w:t>
      </w:r>
    </w:p>
    <w:p w14:paraId="79A76374"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r>
      <w:r w:rsidRPr="00E740B3">
        <w:rPr>
          <w:sz w:val="20"/>
          <w:szCs w:val="18"/>
        </w:rPr>
        <w:tab/>
        <w:t>root.showFullScreen();</w:t>
      </w:r>
    </w:p>
    <w:p w14:paraId="259F5500"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w:t>
      </w:r>
    </w:p>
    <w:p w14:paraId="6C8C9E3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699E8D2D" w14:textId="77777777" w:rsidR="002243CA" w:rsidRPr="00665B29" w:rsidRDefault="002243CA" w:rsidP="00E740B3">
      <w:pPr>
        <w:pStyle w:val="ListParagraph"/>
        <w:shd w:val="clear" w:color="auto" w:fill="70AD47" w:themeFill="accent6"/>
        <w:spacing w:line="240" w:lineRule="auto"/>
        <w:ind w:left="0"/>
      </w:pPr>
      <w:r w:rsidRPr="00E740B3">
        <w:rPr>
          <w:sz w:val="20"/>
          <w:szCs w:val="18"/>
        </w:rPr>
        <w:t>}</w:t>
      </w:r>
    </w:p>
    <w:p w14:paraId="029AF874" w14:textId="3CE9B011" w:rsidR="002243CA" w:rsidRDefault="00E740B3" w:rsidP="00E740B3">
      <w:r>
        <w:t>Hasilnya akan menampilkan sebuah window secara fullscreen.</w:t>
      </w:r>
    </w:p>
    <w:p w14:paraId="6C144DB2" w14:textId="7CFE230A" w:rsidR="00D41C50" w:rsidRDefault="00D41C50" w:rsidP="00E740B3"/>
    <w:p w14:paraId="3C932BE5" w14:textId="77777777" w:rsidR="00D41C50" w:rsidRDefault="00D41C50" w:rsidP="00E740B3"/>
    <w:p w14:paraId="0E3A2C59" w14:textId="71FDD944" w:rsidR="002243CA" w:rsidRDefault="00E740B3" w:rsidP="00E740B3">
      <w:pPr>
        <w:pStyle w:val="Heading3"/>
      </w:pPr>
      <w:bookmarkStart w:id="38" w:name="_Toc116646535"/>
      <w:r>
        <w:lastRenderedPageBreak/>
        <w:t xml:space="preserve">3. </w:t>
      </w:r>
      <w:r w:rsidR="002243CA">
        <w:t xml:space="preserve">Program </w:t>
      </w:r>
      <w:r>
        <w:t xml:space="preserve">window </w:t>
      </w:r>
      <w:r w:rsidR="002243CA">
        <w:t>dengan lebar dan tinggi fix tidak dapat diubah ubah</w:t>
      </w:r>
      <w:bookmarkEnd w:id="38"/>
    </w:p>
    <w:p w14:paraId="68C3FA4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 2.12</w:t>
      </w:r>
    </w:p>
    <w:p w14:paraId="416512C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Window 2.13</w:t>
      </w:r>
    </w:p>
    <w:p w14:paraId="5D8EB48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 2.0</w:t>
      </w:r>
    </w:p>
    <w:p w14:paraId="46B0CDD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Styles 1.4</w:t>
      </w:r>
    </w:p>
    <w:p w14:paraId="07D5F51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 1.4</w:t>
      </w:r>
    </w:p>
    <w:p w14:paraId="3629605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Private 1.0</w:t>
      </w:r>
    </w:p>
    <w:p w14:paraId="6C616DF3" w14:textId="77777777" w:rsidR="002243CA" w:rsidRPr="00E740B3" w:rsidRDefault="002243CA" w:rsidP="00E740B3">
      <w:pPr>
        <w:shd w:val="clear" w:color="auto" w:fill="70AD47" w:themeFill="accent6"/>
        <w:spacing w:after="0" w:line="240" w:lineRule="auto"/>
        <w:rPr>
          <w:sz w:val="20"/>
          <w:szCs w:val="18"/>
        </w:rPr>
      </w:pPr>
    </w:p>
    <w:p w14:paraId="70C3F1A5" w14:textId="77777777" w:rsidR="002243CA" w:rsidRPr="00E740B3" w:rsidRDefault="002243CA" w:rsidP="00E740B3">
      <w:pPr>
        <w:shd w:val="clear" w:color="auto" w:fill="70AD47" w:themeFill="accent6"/>
        <w:spacing w:after="0" w:line="240" w:lineRule="auto"/>
        <w:rPr>
          <w:sz w:val="20"/>
          <w:szCs w:val="18"/>
        </w:rPr>
      </w:pPr>
    </w:p>
    <w:p w14:paraId="281A3636"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Window {</w:t>
      </w:r>
    </w:p>
    <w:p w14:paraId="109E856B"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id : root</w:t>
      </w:r>
    </w:p>
    <w:p w14:paraId="2C711E82"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width: 400</w:t>
      </w:r>
    </w:p>
    <w:p w14:paraId="0AAC236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Width : width</w:t>
      </w:r>
    </w:p>
    <w:p w14:paraId="08D675B8"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Width : width</w:t>
      </w:r>
    </w:p>
    <w:p w14:paraId="266EC4C6" w14:textId="77777777" w:rsidR="002243CA" w:rsidRPr="00E740B3" w:rsidRDefault="002243CA" w:rsidP="00E740B3">
      <w:pPr>
        <w:shd w:val="clear" w:color="auto" w:fill="70AD47" w:themeFill="accent6"/>
        <w:spacing w:after="0" w:line="240" w:lineRule="auto"/>
        <w:ind w:firstLine="720"/>
        <w:rPr>
          <w:sz w:val="20"/>
          <w:szCs w:val="18"/>
        </w:rPr>
      </w:pPr>
      <w:r w:rsidRPr="00E740B3">
        <w:rPr>
          <w:sz w:val="20"/>
          <w:szCs w:val="18"/>
        </w:rPr>
        <w:t>height: 400</w:t>
      </w:r>
    </w:p>
    <w:p w14:paraId="027FAADD"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Height : height</w:t>
      </w:r>
    </w:p>
    <w:p w14:paraId="76CA85F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Height : height</w:t>
      </w:r>
    </w:p>
    <w:p w14:paraId="5282894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title:"membuat windows"</w:t>
      </w:r>
    </w:p>
    <w:p w14:paraId="74DA832C"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color : "grey"</w:t>
      </w:r>
    </w:p>
    <w:p w14:paraId="7DE7294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visible: true</w:t>
      </w:r>
    </w:p>
    <w:p w14:paraId="2827005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flags: Qt.Window</w:t>
      </w:r>
    </w:p>
    <w:p w14:paraId="7B445C45" w14:textId="77777777" w:rsidR="002243CA" w:rsidRDefault="002243CA" w:rsidP="00E740B3">
      <w:pPr>
        <w:shd w:val="clear" w:color="auto" w:fill="70AD47" w:themeFill="accent6"/>
        <w:spacing w:after="0" w:line="240" w:lineRule="auto"/>
      </w:pPr>
      <w:r w:rsidRPr="00E740B3">
        <w:rPr>
          <w:sz w:val="20"/>
          <w:szCs w:val="18"/>
        </w:rPr>
        <w:t>}</w:t>
      </w:r>
    </w:p>
    <w:p w14:paraId="0894C765" w14:textId="372E2E02" w:rsidR="002243CA" w:rsidRDefault="002243CA" w:rsidP="002243CA">
      <w:r>
        <w:t>Hasil</w:t>
      </w:r>
      <w:r w:rsidR="00E740B3">
        <w:t>nya seperti berikut:</w:t>
      </w:r>
    </w:p>
    <w:p w14:paraId="4EB218C6" w14:textId="01A7D4A1" w:rsidR="002243CA" w:rsidRDefault="002243CA" w:rsidP="002243CA">
      <w:pPr>
        <w:jc w:val="center"/>
      </w:pPr>
      <w:r>
        <w:rPr>
          <w:noProof/>
        </w:rPr>
        <w:drawing>
          <wp:inline distT="0" distB="0" distL="0" distR="0" wp14:anchorId="1A6B0165" wp14:editId="16213E7C">
            <wp:extent cx="2798579" cy="2988734"/>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04766" cy="2995341"/>
                    </a:xfrm>
                    <a:prstGeom prst="rect">
                      <a:avLst/>
                    </a:prstGeom>
                    <a:noFill/>
                    <a:ln>
                      <a:noFill/>
                    </a:ln>
                  </pic:spPr>
                </pic:pic>
              </a:graphicData>
            </a:graphic>
          </wp:inline>
        </w:drawing>
      </w:r>
    </w:p>
    <w:p w14:paraId="1E94C60F" w14:textId="3600CC9B" w:rsidR="00E740B3" w:rsidRDefault="00E740B3" w:rsidP="00E740B3">
      <w:pPr>
        <w:jc w:val="center"/>
      </w:pPr>
      <w:bookmarkStart w:id="39" w:name="_Toc110517862"/>
      <w:r>
        <w:t xml:space="preserve">Gambar </w:t>
      </w:r>
      <w:fldSimple w:instr=" SEQ Gambar \* ARABIC ">
        <w:r w:rsidR="005E673B">
          <w:rPr>
            <w:noProof/>
          </w:rPr>
          <w:t>16</w:t>
        </w:r>
      </w:fldSimple>
      <w:r>
        <w:t>. Window dengan ukuran yang fixed.</w:t>
      </w:r>
      <w:bookmarkEnd w:id="39"/>
    </w:p>
    <w:p w14:paraId="5D982224" w14:textId="7FCD490F" w:rsidR="00E740B3" w:rsidRDefault="00E740B3" w:rsidP="00E740B3">
      <w:r>
        <w:lastRenderedPageBreak/>
        <w:t xml:space="preserve">Berdasarkan gambar 16, window yang muncul ukurannya sudah fixed sesuai ukuran yang kita tentukan pada coding. Sedangkan pada window default (gambar 15), </w:t>
      </w:r>
      <w:r w:rsidR="002B22E6">
        <w:t>ukurannya dapat kita ubah dengan menarik ujung window-nya.</w:t>
      </w:r>
    </w:p>
    <w:p w14:paraId="216D4EC8" w14:textId="4A09E5DC" w:rsidR="002243CA" w:rsidRDefault="002B22E6" w:rsidP="002B22E6">
      <w:pPr>
        <w:pStyle w:val="Heading3"/>
      </w:pPr>
      <w:bookmarkStart w:id="40" w:name="_Toc116646536"/>
      <w:r>
        <w:t xml:space="preserve">4. </w:t>
      </w:r>
      <w:r w:rsidR="002243CA">
        <w:t>Program Window hanya title dan tombol close</w:t>
      </w:r>
      <w:bookmarkEnd w:id="40"/>
    </w:p>
    <w:p w14:paraId="797402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729F62B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679B767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521CF85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3C71040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56B3ED6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4FA8AF50" w14:textId="77777777" w:rsidR="002243CA" w:rsidRPr="002B22E6" w:rsidRDefault="002243CA" w:rsidP="002B22E6">
      <w:pPr>
        <w:pStyle w:val="ListParagraph"/>
        <w:shd w:val="clear" w:color="auto" w:fill="70AD47" w:themeFill="accent6"/>
        <w:spacing w:after="0" w:line="240" w:lineRule="auto"/>
        <w:rPr>
          <w:sz w:val="20"/>
          <w:szCs w:val="18"/>
        </w:rPr>
      </w:pPr>
    </w:p>
    <w:p w14:paraId="49A608B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01A84C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307F97C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29EE1B3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2E97BAC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DE45A2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0C63C98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6B35F3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0FC0D15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732C1A5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7DFAB79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1661389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Dialog</w:t>
      </w:r>
    </w:p>
    <w:p w14:paraId="2AC445D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t>
      </w:r>
    </w:p>
    <w:p w14:paraId="46B7BB78" w14:textId="34181DF5" w:rsidR="002243CA" w:rsidRDefault="002243CA" w:rsidP="002243CA">
      <w:pPr>
        <w:pStyle w:val="ListParagraph"/>
      </w:pPr>
      <w:r>
        <w:t>Hasil:</w:t>
      </w:r>
    </w:p>
    <w:p w14:paraId="119FC230" w14:textId="11B2707F" w:rsidR="002243CA" w:rsidRDefault="002243CA" w:rsidP="002243CA">
      <w:pPr>
        <w:pStyle w:val="ListParagraph"/>
        <w:ind w:left="90"/>
        <w:jc w:val="center"/>
      </w:pPr>
      <w:r>
        <w:rPr>
          <w:noProof/>
        </w:rPr>
        <w:drawing>
          <wp:inline distT="0" distB="0" distL="0" distR="0" wp14:anchorId="1466D6C5" wp14:editId="4849EE20">
            <wp:extent cx="2303945" cy="2480733"/>
            <wp:effectExtent l="0" t="0" r="1270" b="0"/>
            <wp:docPr id="18" name="Picture 1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09373" cy="2486578"/>
                    </a:xfrm>
                    <a:prstGeom prst="rect">
                      <a:avLst/>
                    </a:prstGeom>
                    <a:noFill/>
                    <a:ln>
                      <a:noFill/>
                    </a:ln>
                  </pic:spPr>
                </pic:pic>
              </a:graphicData>
            </a:graphic>
          </wp:inline>
        </w:drawing>
      </w:r>
    </w:p>
    <w:p w14:paraId="059272BC" w14:textId="0F08DA51" w:rsidR="002B22E6" w:rsidRDefault="002B22E6" w:rsidP="002B22E6">
      <w:pPr>
        <w:jc w:val="center"/>
      </w:pPr>
      <w:bookmarkStart w:id="41" w:name="_Toc110517863"/>
      <w:r>
        <w:t xml:space="preserve">Gambar </w:t>
      </w:r>
      <w:fldSimple w:instr=" SEQ Gambar \* ARABIC ">
        <w:r w:rsidR="005E673B">
          <w:rPr>
            <w:noProof/>
          </w:rPr>
          <w:t>17</w:t>
        </w:r>
      </w:fldSimple>
      <w:r>
        <w:t xml:space="preserve">. </w:t>
      </w:r>
      <w:r w:rsidRPr="003F4578">
        <w:t>Window hanya title dan tombol close</w:t>
      </w:r>
      <w:bookmarkEnd w:id="41"/>
    </w:p>
    <w:p w14:paraId="6DDC524E" w14:textId="7F21C0E9" w:rsidR="002243CA" w:rsidRDefault="002B22E6" w:rsidP="002B22E6">
      <w:pPr>
        <w:pStyle w:val="Heading3"/>
      </w:pPr>
      <w:bookmarkStart w:id="42" w:name="_Toc116646537"/>
      <w:r>
        <w:lastRenderedPageBreak/>
        <w:t xml:space="preserve">5. </w:t>
      </w:r>
      <w:r w:rsidR="002243CA">
        <w:t>Program Window hanya judul</w:t>
      </w:r>
      <w:bookmarkEnd w:id="42"/>
    </w:p>
    <w:p w14:paraId="384E63B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3253196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39023C5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25D0B63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52EBE8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3F38B70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7DD2B66C" w14:textId="77777777" w:rsidR="002243CA" w:rsidRPr="002B22E6" w:rsidRDefault="002243CA" w:rsidP="002B22E6">
      <w:pPr>
        <w:pStyle w:val="ListParagraph"/>
        <w:shd w:val="clear" w:color="auto" w:fill="70AD47" w:themeFill="accent6"/>
        <w:spacing w:after="0" w:line="240" w:lineRule="auto"/>
        <w:rPr>
          <w:sz w:val="20"/>
          <w:szCs w:val="18"/>
        </w:rPr>
      </w:pPr>
    </w:p>
    <w:p w14:paraId="17AD4B7E" w14:textId="77777777" w:rsidR="002243CA" w:rsidRPr="002B22E6" w:rsidRDefault="002243CA" w:rsidP="002B22E6">
      <w:pPr>
        <w:pStyle w:val="ListParagraph"/>
        <w:shd w:val="clear" w:color="auto" w:fill="70AD47" w:themeFill="accent6"/>
        <w:spacing w:after="0" w:line="240" w:lineRule="auto"/>
        <w:rPr>
          <w:sz w:val="20"/>
          <w:szCs w:val="18"/>
        </w:rPr>
      </w:pPr>
    </w:p>
    <w:p w14:paraId="6E35D6C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227E288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5CE58368"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6BEF07B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C08F17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E25572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498D279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4735B7E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72DE160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4CFEF77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6C682E4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73C42D6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WindowActive</w:t>
      </w:r>
    </w:p>
    <w:p w14:paraId="480F0A42"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7623ACCD" w14:textId="22FE16EB" w:rsidR="002243CA" w:rsidRDefault="002243CA" w:rsidP="002243CA">
      <w:r>
        <w:t>Hasil</w:t>
      </w:r>
      <w:r w:rsidR="002B22E6">
        <w:t>nya</w:t>
      </w:r>
      <w:r>
        <w:t>:</w:t>
      </w:r>
    </w:p>
    <w:p w14:paraId="51A93A38" w14:textId="44F9C13E" w:rsidR="002243CA" w:rsidRDefault="002243CA" w:rsidP="002243CA">
      <w:pPr>
        <w:jc w:val="center"/>
      </w:pPr>
      <w:r>
        <w:rPr>
          <w:noProof/>
        </w:rPr>
        <w:drawing>
          <wp:inline distT="0" distB="0" distL="0" distR="0" wp14:anchorId="5741220E" wp14:editId="78C46A85">
            <wp:extent cx="2619670" cy="2667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27231" cy="2674697"/>
                    </a:xfrm>
                    <a:prstGeom prst="rect">
                      <a:avLst/>
                    </a:prstGeom>
                    <a:noFill/>
                    <a:ln>
                      <a:noFill/>
                    </a:ln>
                  </pic:spPr>
                </pic:pic>
              </a:graphicData>
            </a:graphic>
          </wp:inline>
        </w:drawing>
      </w:r>
    </w:p>
    <w:p w14:paraId="3C774B1B" w14:textId="0B0AB769" w:rsidR="002B22E6" w:rsidRDefault="002B22E6" w:rsidP="002B22E6">
      <w:pPr>
        <w:jc w:val="center"/>
      </w:pPr>
      <w:bookmarkStart w:id="43" w:name="_Toc110517864"/>
      <w:r>
        <w:t xml:space="preserve">Gambar </w:t>
      </w:r>
      <w:fldSimple w:instr=" SEQ Gambar \* ARABIC ">
        <w:r w:rsidR="005E673B">
          <w:rPr>
            <w:noProof/>
          </w:rPr>
          <w:t>18</w:t>
        </w:r>
      </w:fldSimple>
      <w:r>
        <w:t xml:space="preserve">. </w:t>
      </w:r>
      <w:r w:rsidRPr="00751237">
        <w:t>Window hanya title</w:t>
      </w:r>
      <w:r>
        <w:t>.</w:t>
      </w:r>
      <w:bookmarkEnd w:id="43"/>
    </w:p>
    <w:p w14:paraId="1D5F6F74" w14:textId="77777777" w:rsidR="00D41C50" w:rsidRDefault="00D41C50" w:rsidP="002B22E6">
      <w:pPr>
        <w:jc w:val="center"/>
      </w:pPr>
    </w:p>
    <w:p w14:paraId="642B5906" w14:textId="0BE6147A" w:rsidR="002243CA" w:rsidRDefault="002B22E6" w:rsidP="002B22E6">
      <w:pPr>
        <w:pStyle w:val="Heading3"/>
      </w:pPr>
      <w:bookmarkStart w:id="44" w:name="_Toc116646538"/>
      <w:r>
        <w:lastRenderedPageBreak/>
        <w:t xml:space="preserve">6. </w:t>
      </w:r>
      <w:r w:rsidR="002243CA">
        <w:t>Program Window polos tanpa judul dan tombol tombol</w:t>
      </w:r>
      <w:bookmarkEnd w:id="44"/>
    </w:p>
    <w:p w14:paraId="6E031D7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088F03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71947C8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6879D37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24B2F58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0081AF0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0A23A257" w14:textId="77777777" w:rsidR="002243CA" w:rsidRPr="002B22E6" w:rsidRDefault="002243CA" w:rsidP="002B22E6">
      <w:pPr>
        <w:pStyle w:val="ListParagraph"/>
        <w:shd w:val="clear" w:color="auto" w:fill="70AD47" w:themeFill="accent6"/>
        <w:spacing w:after="0" w:line="240" w:lineRule="auto"/>
        <w:rPr>
          <w:sz w:val="20"/>
          <w:szCs w:val="18"/>
        </w:rPr>
      </w:pPr>
    </w:p>
    <w:p w14:paraId="6ACC1E1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33AC40B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723BD6F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7CB1BE4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9DE9FC3"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7CA3C5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31D0E25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3587C8B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352B2B2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5422825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4AEFB01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6842D2F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FramelessWindowHint</w:t>
      </w:r>
    </w:p>
    <w:p w14:paraId="66A55168"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45329BE5" w14:textId="7F13F3A8" w:rsidR="002243CA" w:rsidRDefault="002243CA" w:rsidP="002243CA">
      <w:pPr>
        <w:pStyle w:val="ListParagraph"/>
      </w:pPr>
      <w:r>
        <w:t>Hasil</w:t>
      </w:r>
      <w:r w:rsidR="002B22E6">
        <w:t>nya</w:t>
      </w:r>
      <w:r>
        <w:t>:</w:t>
      </w:r>
    </w:p>
    <w:p w14:paraId="41936773" w14:textId="2E23B0B5" w:rsidR="002243CA" w:rsidRDefault="002243CA" w:rsidP="002243CA">
      <w:pPr>
        <w:pStyle w:val="ListParagraph"/>
        <w:ind w:left="0"/>
        <w:jc w:val="center"/>
      </w:pPr>
      <w:r>
        <w:rPr>
          <w:noProof/>
        </w:rPr>
        <w:drawing>
          <wp:inline distT="0" distB="0" distL="0" distR="0" wp14:anchorId="22375EB0" wp14:editId="41384ED8">
            <wp:extent cx="1854200" cy="185880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62316" cy="1866937"/>
                    </a:xfrm>
                    <a:prstGeom prst="rect">
                      <a:avLst/>
                    </a:prstGeom>
                    <a:noFill/>
                    <a:ln>
                      <a:noFill/>
                    </a:ln>
                  </pic:spPr>
                </pic:pic>
              </a:graphicData>
            </a:graphic>
          </wp:inline>
        </w:drawing>
      </w:r>
    </w:p>
    <w:p w14:paraId="2A3EE7CC" w14:textId="3085FE6A" w:rsidR="002B22E6" w:rsidRDefault="002B22E6" w:rsidP="002B22E6">
      <w:pPr>
        <w:jc w:val="center"/>
      </w:pPr>
      <w:bookmarkStart w:id="45" w:name="_Toc110517865"/>
      <w:r>
        <w:t xml:space="preserve">Gambar </w:t>
      </w:r>
      <w:fldSimple w:instr=" SEQ Gambar \* ARABIC ">
        <w:r w:rsidR="005E673B">
          <w:rPr>
            <w:noProof/>
          </w:rPr>
          <w:t>19</w:t>
        </w:r>
      </w:fldSimple>
      <w:r>
        <w:t>. Window tanpa title dan tombol close.</w:t>
      </w:r>
      <w:bookmarkEnd w:id="45"/>
    </w:p>
    <w:p w14:paraId="4EF476A6" w14:textId="20EFD207" w:rsidR="002243CA" w:rsidRDefault="0032309F" w:rsidP="0032309F">
      <w:pPr>
        <w:pStyle w:val="Heading2"/>
      </w:pPr>
      <w:bookmarkStart w:id="46" w:name="_Toc106195886"/>
      <w:bookmarkStart w:id="47" w:name="_Toc116646539"/>
      <w:r>
        <w:t xml:space="preserve">C. </w:t>
      </w:r>
      <w:r w:rsidR="002243CA">
        <w:t>Menampilkan Teks</w:t>
      </w:r>
      <w:bookmarkEnd w:id="46"/>
      <w:bookmarkEnd w:id="47"/>
    </w:p>
    <w:p w14:paraId="190383B9" w14:textId="04C745DE" w:rsidR="002243CA" w:rsidRDefault="003F6480" w:rsidP="002243CA">
      <w:r>
        <w:t xml:space="preserve">Salah satu komponen yang penting dalam sebuah GUI adalah teks. Dengan adanya teks, dapat mempermudah user untuk memahami fungsi dari GUI tersebut. Coding untuk menampilkan teks terdiri </w:t>
      </w:r>
      <w:r w:rsidR="002243CA">
        <w:t xml:space="preserve">dari 8 </w:t>
      </w:r>
      <w:r w:rsidR="002243CA" w:rsidRPr="00C92521">
        <w:rPr>
          <w:i/>
          <w:iCs/>
        </w:rPr>
        <w:t>properties</w:t>
      </w:r>
      <w:r w:rsidR="002243CA">
        <w:t xml:space="preserve">  dasar </w:t>
      </w:r>
      <w:r>
        <w:t xml:space="preserve">yang diletakkan </w:t>
      </w:r>
      <w:r w:rsidR="002243CA">
        <w:t xml:space="preserve">dalam sebuah Window yaitu id, x, y, text, color, font.family, font.pixelSize, dan font.bold. Ini adalah program dasar untuk menampilkan teks pada QML. </w:t>
      </w:r>
    </w:p>
    <w:p w14:paraId="36E0FD9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lastRenderedPageBreak/>
        <w:t>Text{</w:t>
      </w:r>
    </w:p>
    <w:p w14:paraId="706E4CB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5282232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658AA5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12FF94A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71F7B6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4724C7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6912C4F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101C07D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1E66569F" w14:textId="77777777" w:rsidR="002243CA" w:rsidRDefault="002243CA" w:rsidP="003F6480">
      <w:pPr>
        <w:shd w:val="clear" w:color="auto" w:fill="70AD47" w:themeFill="accent6"/>
        <w:spacing w:after="0" w:line="240" w:lineRule="auto"/>
      </w:pPr>
      <w:r w:rsidRPr="003F6480">
        <w:rPr>
          <w:sz w:val="20"/>
          <w:szCs w:val="18"/>
        </w:rPr>
        <w:tab/>
        <w:t>}</w:t>
      </w:r>
    </w:p>
    <w:p w14:paraId="789E6DF1" w14:textId="3010AD07" w:rsidR="002243CA" w:rsidRDefault="002243CA" w:rsidP="002243CA">
      <w:r>
        <w:t xml:space="preserve">Adapun penjelasan dari tiap komponen dasar pada </w:t>
      </w:r>
      <w:r w:rsidR="003F6480">
        <w:t>table 2:</w:t>
      </w:r>
    </w:p>
    <w:p w14:paraId="0ACAAE60" w14:textId="4DEB2CA9" w:rsidR="003F6480" w:rsidRDefault="003F6480" w:rsidP="003F6480">
      <w:pPr>
        <w:jc w:val="center"/>
      </w:pPr>
      <w:bookmarkStart w:id="48" w:name="_Toc110517873"/>
      <w:r>
        <w:t xml:space="preserve">Tabel </w:t>
      </w:r>
      <w:fldSimple w:instr=" SEQ Tabel \* ARABIC ">
        <w:r w:rsidR="005E673B">
          <w:rPr>
            <w:noProof/>
          </w:rPr>
          <w:t>2</w:t>
        </w:r>
      </w:fldSimple>
      <w:r>
        <w:t>. Properties dalam membuat teks.</w:t>
      </w:r>
      <w:bookmarkEnd w:id="48"/>
    </w:p>
    <w:tbl>
      <w:tblPr>
        <w:tblStyle w:val="TableGrid"/>
        <w:tblW w:w="8666" w:type="dxa"/>
        <w:jc w:val="center"/>
        <w:tblLook w:val="04A0" w:firstRow="1" w:lastRow="0" w:firstColumn="1" w:lastColumn="0" w:noHBand="0" w:noVBand="1"/>
      </w:tblPr>
      <w:tblGrid>
        <w:gridCol w:w="1795"/>
        <w:gridCol w:w="3870"/>
        <w:gridCol w:w="3001"/>
      </w:tblGrid>
      <w:tr w:rsidR="002243CA" w:rsidRPr="003F6480" w14:paraId="5469AE46" w14:textId="77777777" w:rsidTr="003F6480">
        <w:trPr>
          <w:jc w:val="center"/>
        </w:trPr>
        <w:tc>
          <w:tcPr>
            <w:tcW w:w="1795" w:type="dxa"/>
          </w:tcPr>
          <w:p w14:paraId="70ECB2C7" w14:textId="77777777" w:rsidR="002243CA" w:rsidRPr="003F6480" w:rsidRDefault="002243CA" w:rsidP="003F6480">
            <w:pPr>
              <w:rPr>
                <w:b/>
                <w:bCs/>
                <w:sz w:val="20"/>
                <w:szCs w:val="20"/>
              </w:rPr>
            </w:pPr>
            <w:r w:rsidRPr="003F6480">
              <w:rPr>
                <w:b/>
                <w:bCs/>
                <w:sz w:val="20"/>
                <w:szCs w:val="20"/>
              </w:rPr>
              <w:t>Properties</w:t>
            </w:r>
          </w:p>
        </w:tc>
        <w:tc>
          <w:tcPr>
            <w:tcW w:w="3870" w:type="dxa"/>
          </w:tcPr>
          <w:p w14:paraId="439382CA" w14:textId="77777777" w:rsidR="002243CA" w:rsidRPr="003F6480" w:rsidRDefault="002243CA" w:rsidP="003F6480">
            <w:pPr>
              <w:rPr>
                <w:b/>
                <w:bCs/>
                <w:sz w:val="20"/>
                <w:szCs w:val="20"/>
              </w:rPr>
            </w:pPr>
            <w:r w:rsidRPr="003F6480">
              <w:rPr>
                <w:b/>
                <w:bCs/>
                <w:sz w:val="20"/>
                <w:szCs w:val="20"/>
              </w:rPr>
              <w:t>Fungsi</w:t>
            </w:r>
          </w:p>
        </w:tc>
        <w:tc>
          <w:tcPr>
            <w:tcW w:w="3001" w:type="dxa"/>
          </w:tcPr>
          <w:p w14:paraId="0D0D5B06" w14:textId="77777777" w:rsidR="002243CA" w:rsidRPr="003F6480" w:rsidRDefault="002243CA" w:rsidP="003F6480">
            <w:pPr>
              <w:rPr>
                <w:b/>
                <w:bCs/>
                <w:sz w:val="20"/>
                <w:szCs w:val="20"/>
              </w:rPr>
            </w:pPr>
            <w:r w:rsidRPr="003F6480">
              <w:rPr>
                <w:b/>
                <w:bCs/>
                <w:sz w:val="20"/>
                <w:szCs w:val="20"/>
              </w:rPr>
              <w:t>Contoh pengisian</w:t>
            </w:r>
          </w:p>
        </w:tc>
      </w:tr>
      <w:tr w:rsidR="002243CA" w:rsidRPr="003F6480" w14:paraId="2791B088" w14:textId="77777777" w:rsidTr="003F6480">
        <w:trPr>
          <w:jc w:val="center"/>
        </w:trPr>
        <w:tc>
          <w:tcPr>
            <w:tcW w:w="1795" w:type="dxa"/>
          </w:tcPr>
          <w:p w14:paraId="754F9D00" w14:textId="77777777" w:rsidR="002243CA" w:rsidRPr="003F6480" w:rsidRDefault="002243CA" w:rsidP="003F6480">
            <w:pPr>
              <w:rPr>
                <w:sz w:val="20"/>
                <w:szCs w:val="20"/>
              </w:rPr>
            </w:pPr>
            <w:r w:rsidRPr="003F6480">
              <w:rPr>
                <w:sz w:val="20"/>
                <w:szCs w:val="20"/>
              </w:rPr>
              <w:t>Id</w:t>
            </w:r>
          </w:p>
        </w:tc>
        <w:tc>
          <w:tcPr>
            <w:tcW w:w="3870" w:type="dxa"/>
          </w:tcPr>
          <w:p w14:paraId="0A470695" w14:textId="77777777" w:rsidR="002243CA" w:rsidRPr="003F6480" w:rsidRDefault="002243CA" w:rsidP="003F6480">
            <w:pPr>
              <w:rPr>
                <w:sz w:val="20"/>
                <w:szCs w:val="20"/>
              </w:rPr>
            </w:pPr>
            <w:r w:rsidRPr="003F6480">
              <w:rPr>
                <w:sz w:val="20"/>
                <w:szCs w:val="20"/>
              </w:rPr>
              <w:t>Sebagai kode unik komponen qml</w:t>
            </w:r>
          </w:p>
        </w:tc>
        <w:tc>
          <w:tcPr>
            <w:tcW w:w="3001" w:type="dxa"/>
          </w:tcPr>
          <w:p w14:paraId="61D44616" w14:textId="77777777" w:rsidR="002243CA" w:rsidRPr="003F6480" w:rsidRDefault="002243CA" w:rsidP="003F6480">
            <w:pPr>
              <w:rPr>
                <w:sz w:val="20"/>
                <w:szCs w:val="20"/>
              </w:rPr>
            </w:pPr>
            <w:r w:rsidRPr="003F6480">
              <w:rPr>
                <w:sz w:val="20"/>
                <w:szCs w:val="20"/>
              </w:rPr>
              <w:t>root, window, menu</w:t>
            </w:r>
          </w:p>
        </w:tc>
      </w:tr>
      <w:tr w:rsidR="002243CA" w:rsidRPr="003F6480" w14:paraId="486AE8EB" w14:textId="77777777" w:rsidTr="003F6480">
        <w:trPr>
          <w:jc w:val="center"/>
        </w:trPr>
        <w:tc>
          <w:tcPr>
            <w:tcW w:w="1795" w:type="dxa"/>
          </w:tcPr>
          <w:p w14:paraId="1B2E1286" w14:textId="77777777" w:rsidR="002243CA" w:rsidRPr="003F6480" w:rsidRDefault="002243CA" w:rsidP="003F6480">
            <w:pPr>
              <w:rPr>
                <w:sz w:val="20"/>
                <w:szCs w:val="20"/>
              </w:rPr>
            </w:pPr>
            <w:r w:rsidRPr="003F6480">
              <w:rPr>
                <w:sz w:val="20"/>
                <w:szCs w:val="20"/>
              </w:rPr>
              <w:t>X</w:t>
            </w:r>
          </w:p>
        </w:tc>
        <w:tc>
          <w:tcPr>
            <w:tcW w:w="3870" w:type="dxa"/>
          </w:tcPr>
          <w:p w14:paraId="51894C3C" w14:textId="77777777" w:rsidR="002243CA" w:rsidRPr="003F6480" w:rsidRDefault="002243CA" w:rsidP="003F6480">
            <w:pPr>
              <w:rPr>
                <w:sz w:val="20"/>
                <w:szCs w:val="20"/>
              </w:rPr>
            </w:pPr>
            <w:r w:rsidRPr="003F6480">
              <w:rPr>
                <w:sz w:val="20"/>
                <w:szCs w:val="20"/>
              </w:rPr>
              <w:t>Untuk mengatur posisi horizontal</w:t>
            </w:r>
          </w:p>
        </w:tc>
        <w:tc>
          <w:tcPr>
            <w:tcW w:w="3001" w:type="dxa"/>
          </w:tcPr>
          <w:p w14:paraId="1B3E846C" w14:textId="77777777" w:rsidR="002243CA" w:rsidRPr="003F6480" w:rsidRDefault="002243CA" w:rsidP="003F6480">
            <w:pPr>
              <w:rPr>
                <w:sz w:val="20"/>
                <w:szCs w:val="20"/>
              </w:rPr>
            </w:pPr>
            <w:r w:rsidRPr="003F6480">
              <w:rPr>
                <w:sz w:val="20"/>
                <w:szCs w:val="20"/>
              </w:rPr>
              <w:t>100, 200, 300….dst</w:t>
            </w:r>
          </w:p>
        </w:tc>
      </w:tr>
      <w:tr w:rsidR="002243CA" w:rsidRPr="003F6480" w14:paraId="485D4206" w14:textId="77777777" w:rsidTr="003F6480">
        <w:trPr>
          <w:jc w:val="center"/>
        </w:trPr>
        <w:tc>
          <w:tcPr>
            <w:tcW w:w="1795" w:type="dxa"/>
          </w:tcPr>
          <w:p w14:paraId="4876565D" w14:textId="77777777" w:rsidR="002243CA" w:rsidRPr="003F6480" w:rsidRDefault="002243CA" w:rsidP="003F6480">
            <w:pPr>
              <w:rPr>
                <w:sz w:val="20"/>
                <w:szCs w:val="20"/>
              </w:rPr>
            </w:pPr>
            <w:r w:rsidRPr="003F6480">
              <w:rPr>
                <w:sz w:val="20"/>
                <w:szCs w:val="20"/>
              </w:rPr>
              <w:t>Y</w:t>
            </w:r>
          </w:p>
        </w:tc>
        <w:tc>
          <w:tcPr>
            <w:tcW w:w="3870" w:type="dxa"/>
          </w:tcPr>
          <w:p w14:paraId="7EDC0333" w14:textId="77777777" w:rsidR="002243CA" w:rsidRPr="003F6480" w:rsidRDefault="002243CA" w:rsidP="003F6480">
            <w:pPr>
              <w:rPr>
                <w:sz w:val="20"/>
                <w:szCs w:val="20"/>
              </w:rPr>
            </w:pPr>
            <w:r w:rsidRPr="003F6480">
              <w:rPr>
                <w:sz w:val="20"/>
                <w:szCs w:val="20"/>
              </w:rPr>
              <w:t>Untuk mengatur posisi vertical</w:t>
            </w:r>
          </w:p>
        </w:tc>
        <w:tc>
          <w:tcPr>
            <w:tcW w:w="3001" w:type="dxa"/>
          </w:tcPr>
          <w:p w14:paraId="5973BE6D" w14:textId="77777777" w:rsidR="002243CA" w:rsidRPr="003F6480" w:rsidRDefault="002243CA" w:rsidP="003F6480">
            <w:pPr>
              <w:rPr>
                <w:sz w:val="20"/>
                <w:szCs w:val="20"/>
              </w:rPr>
            </w:pPr>
            <w:r w:rsidRPr="003F6480">
              <w:rPr>
                <w:sz w:val="20"/>
                <w:szCs w:val="20"/>
              </w:rPr>
              <w:t>100,200,300… dst</w:t>
            </w:r>
          </w:p>
        </w:tc>
      </w:tr>
      <w:tr w:rsidR="002243CA" w:rsidRPr="003F6480" w14:paraId="747A5520" w14:textId="77777777" w:rsidTr="003F6480">
        <w:trPr>
          <w:jc w:val="center"/>
        </w:trPr>
        <w:tc>
          <w:tcPr>
            <w:tcW w:w="1795" w:type="dxa"/>
          </w:tcPr>
          <w:p w14:paraId="3CBAC5A2" w14:textId="77777777" w:rsidR="002243CA" w:rsidRPr="003F6480" w:rsidRDefault="002243CA" w:rsidP="003F6480">
            <w:pPr>
              <w:rPr>
                <w:sz w:val="20"/>
                <w:szCs w:val="20"/>
              </w:rPr>
            </w:pPr>
            <w:r w:rsidRPr="003F6480">
              <w:rPr>
                <w:sz w:val="20"/>
                <w:szCs w:val="20"/>
              </w:rPr>
              <w:t>Text</w:t>
            </w:r>
          </w:p>
        </w:tc>
        <w:tc>
          <w:tcPr>
            <w:tcW w:w="3870" w:type="dxa"/>
          </w:tcPr>
          <w:p w14:paraId="643CAF71" w14:textId="77777777" w:rsidR="002243CA" w:rsidRPr="003F6480" w:rsidRDefault="002243CA" w:rsidP="003F6480">
            <w:pPr>
              <w:rPr>
                <w:sz w:val="20"/>
                <w:szCs w:val="20"/>
              </w:rPr>
            </w:pPr>
            <w:r w:rsidRPr="003F6480">
              <w:rPr>
                <w:sz w:val="20"/>
                <w:szCs w:val="20"/>
              </w:rPr>
              <w:t>Untuk menampilkan text</w:t>
            </w:r>
          </w:p>
        </w:tc>
        <w:tc>
          <w:tcPr>
            <w:tcW w:w="3001" w:type="dxa"/>
          </w:tcPr>
          <w:p w14:paraId="072368DB" w14:textId="77777777" w:rsidR="002243CA" w:rsidRPr="003F6480" w:rsidRDefault="002243CA" w:rsidP="003F6480">
            <w:pPr>
              <w:rPr>
                <w:sz w:val="20"/>
                <w:szCs w:val="20"/>
              </w:rPr>
            </w:pPr>
            <w:r w:rsidRPr="003F6480">
              <w:rPr>
                <w:sz w:val="20"/>
                <w:szCs w:val="20"/>
              </w:rPr>
              <w:t>“hello world”, “nama saya husni”, atau apapun kalimatnya diiringi dengan petik dua</w:t>
            </w:r>
          </w:p>
        </w:tc>
      </w:tr>
      <w:tr w:rsidR="002243CA" w:rsidRPr="003F6480" w14:paraId="133381AE" w14:textId="77777777" w:rsidTr="003F6480">
        <w:trPr>
          <w:jc w:val="center"/>
        </w:trPr>
        <w:tc>
          <w:tcPr>
            <w:tcW w:w="1795" w:type="dxa"/>
          </w:tcPr>
          <w:p w14:paraId="142095FA" w14:textId="77777777" w:rsidR="002243CA" w:rsidRPr="003F6480" w:rsidRDefault="002243CA" w:rsidP="003F6480">
            <w:pPr>
              <w:rPr>
                <w:sz w:val="20"/>
                <w:szCs w:val="20"/>
              </w:rPr>
            </w:pPr>
            <w:r w:rsidRPr="003F6480">
              <w:rPr>
                <w:sz w:val="20"/>
                <w:szCs w:val="20"/>
              </w:rPr>
              <w:t>Color</w:t>
            </w:r>
          </w:p>
        </w:tc>
        <w:tc>
          <w:tcPr>
            <w:tcW w:w="3870" w:type="dxa"/>
          </w:tcPr>
          <w:p w14:paraId="41265A48" w14:textId="77777777" w:rsidR="002243CA" w:rsidRPr="003F6480" w:rsidRDefault="002243CA" w:rsidP="003F6480">
            <w:pPr>
              <w:rPr>
                <w:sz w:val="20"/>
                <w:szCs w:val="20"/>
              </w:rPr>
            </w:pPr>
            <w:r w:rsidRPr="003F6480">
              <w:rPr>
                <w:sz w:val="20"/>
                <w:szCs w:val="20"/>
              </w:rPr>
              <w:t>Untuk menampilkan warna dasar pada tulisan</w:t>
            </w:r>
          </w:p>
        </w:tc>
        <w:tc>
          <w:tcPr>
            <w:tcW w:w="3001" w:type="dxa"/>
          </w:tcPr>
          <w:p w14:paraId="77625A6A" w14:textId="77777777" w:rsidR="002243CA" w:rsidRPr="003F6480" w:rsidRDefault="002243CA" w:rsidP="003F6480">
            <w:pPr>
              <w:rPr>
                <w:sz w:val="20"/>
                <w:szCs w:val="20"/>
              </w:rPr>
            </w:pPr>
            <w:r w:rsidRPr="003F6480">
              <w:rPr>
                <w:sz w:val="20"/>
                <w:szCs w:val="20"/>
              </w:rPr>
              <w:t>“red”, “green”, “blue”, atau dapat juga menggunakan kode warna heksadesimal seperti "#68F3F8”</w:t>
            </w:r>
          </w:p>
        </w:tc>
      </w:tr>
      <w:tr w:rsidR="002243CA" w:rsidRPr="003F6480" w14:paraId="7FBC91C2" w14:textId="77777777" w:rsidTr="003F6480">
        <w:trPr>
          <w:jc w:val="center"/>
        </w:trPr>
        <w:tc>
          <w:tcPr>
            <w:tcW w:w="1795" w:type="dxa"/>
          </w:tcPr>
          <w:p w14:paraId="3A02BCB7" w14:textId="77777777" w:rsidR="002243CA" w:rsidRPr="003F6480" w:rsidRDefault="002243CA" w:rsidP="003F6480">
            <w:pPr>
              <w:rPr>
                <w:sz w:val="20"/>
                <w:szCs w:val="20"/>
              </w:rPr>
            </w:pPr>
            <w:r w:rsidRPr="003F6480">
              <w:rPr>
                <w:sz w:val="20"/>
                <w:szCs w:val="20"/>
              </w:rPr>
              <w:t>font.family</w:t>
            </w:r>
          </w:p>
        </w:tc>
        <w:tc>
          <w:tcPr>
            <w:tcW w:w="3870" w:type="dxa"/>
          </w:tcPr>
          <w:p w14:paraId="160E7D6B" w14:textId="77777777" w:rsidR="002243CA" w:rsidRPr="003F6480" w:rsidRDefault="002243CA" w:rsidP="003F6480">
            <w:pPr>
              <w:rPr>
                <w:sz w:val="20"/>
                <w:szCs w:val="20"/>
              </w:rPr>
            </w:pPr>
            <w:r w:rsidRPr="003F6480">
              <w:rPr>
                <w:sz w:val="20"/>
                <w:szCs w:val="20"/>
              </w:rPr>
              <w:t>Jenis font yang dibutuhkan</w:t>
            </w:r>
          </w:p>
        </w:tc>
        <w:tc>
          <w:tcPr>
            <w:tcW w:w="3001" w:type="dxa"/>
          </w:tcPr>
          <w:p w14:paraId="44EE298B" w14:textId="77777777" w:rsidR="002243CA" w:rsidRPr="003F6480" w:rsidRDefault="002243CA" w:rsidP="003F6480">
            <w:pPr>
              <w:rPr>
                <w:sz w:val="20"/>
                <w:szCs w:val="20"/>
              </w:rPr>
            </w:pPr>
            <w:r w:rsidRPr="003F6480">
              <w:rPr>
                <w:sz w:val="20"/>
                <w:szCs w:val="20"/>
              </w:rPr>
              <w:t>“Times New Roman”, “Arial”, “Comic Sans MS”, dan font lainya</w:t>
            </w:r>
          </w:p>
        </w:tc>
      </w:tr>
      <w:tr w:rsidR="002243CA" w:rsidRPr="003F6480" w14:paraId="5164FF70" w14:textId="77777777" w:rsidTr="003F6480">
        <w:trPr>
          <w:jc w:val="center"/>
        </w:trPr>
        <w:tc>
          <w:tcPr>
            <w:tcW w:w="1795" w:type="dxa"/>
          </w:tcPr>
          <w:p w14:paraId="0030BEA2" w14:textId="77777777" w:rsidR="002243CA" w:rsidRPr="003F6480" w:rsidRDefault="002243CA" w:rsidP="003F6480">
            <w:pPr>
              <w:rPr>
                <w:sz w:val="20"/>
                <w:szCs w:val="20"/>
              </w:rPr>
            </w:pPr>
            <w:r w:rsidRPr="003F6480">
              <w:rPr>
                <w:sz w:val="20"/>
                <w:szCs w:val="20"/>
              </w:rPr>
              <w:t>font.pixelSize</w:t>
            </w:r>
          </w:p>
        </w:tc>
        <w:tc>
          <w:tcPr>
            <w:tcW w:w="3870" w:type="dxa"/>
          </w:tcPr>
          <w:p w14:paraId="690E09C4" w14:textId="77777777" w:rsidR="002243CA" w:rsidRPr="003F6480" w:rsidRDefault="002243CA" w:rsidP="003F6480">
            <w:pPr>
              <w:rPr>
                <w:sz w:val="20"/>
                <w:szCs w:val="20"/>
              </w:rPr>
            </w:pPr>
            <w:r w:rsidRPr="003F6480">
              <w:rPr>
                <w:sz w:val="20"/>
                <w:szCs w:val="20"/>
              </w:rPr>
              <w:t xml:space="preserve">Untuk mengatur besarnya tulisan </w:t>
            </w:r>
          </w:p>
        </w:tc>
        <w:tc>
          <w:tcPr>
            <w:tcW w:w="3001" w:type="dxa"/>
          </w:tcPr>
          <w:p w14:paraId="5A9997E4" w14:textId="77777777" w:rsidR="002243CA" w:rsidRPr="003F6480" w:rsidRDefault="002243CA" w:rsidP="003F6480">
            <w:pPr>
              <w:rPr>
                <w:sz w:val="20"/>
                <w:szCs w:val="20"/>
              </w:rPr>
            </w:pPr>
            <w:r w:rsidRPr="003F6480">
              <w:rPr>
                <w:sz w:val="20"/>
                <w:szCs w:val="20"/>
              </w:rPr>
              <w:t>Angka nilai besarnya font</w:t>
            </w:r>
          </w:p>
        </w:tc>
      </w:tr>
      <w:tr w:rsidR="002243CA" w:rsidRPr="003F6480" w14:paraId="76F16AC1" w14:textId="77777777" w:rsidTr="003F6480">
        <w:trPr>
          <w:jc w:val="center"/>
        </w:trPr>
        <w:tc>
          <w:tcPr>
            <w:tcW w:w="1795" w:type="dxa"/>
          </w:tcPr>
          <w:p w14:paraId="2AA83DF6" w14:textId="77777777" w:rsidR="002243CA" w:rsidRPr="003F6480" w:rsidRDefault="002243CA" w:rsidP="003F6480">
            <w:pPr>
              <w:rPr>
                <w:sz w:val="20"/>
                <w:szCs w:val="20"/>
              </w:rPr>
            </w:pPr>
            <w:r w:rsidRPr="003F6480">
              <w:rPr>
                <w:sz w:val="20"/>
                <w:szCs w:val="20"/>
              </w:rPr>
              <w:t>font.bold</w:t>
            </w:r>
          </w:p>
        </w:tc>
        <w:tc>
          <w:tcPr>
            <w:tcW w:w="3870" w:type="dxa"/>
          </w:tcPr>
          <w:p w14:paraId="135DCAC8" w14:textId="77777777" w:rsidR="002243CA" w:rsidRPr="003F6480" w:rsidRDefault="002243CA" w:rsidP="003F6480">
            <w:pPr>
              <w:rPr>
                <w:sz w:val="20"/>
                <w:szCs w:val="20"/>
              </w:rPr>
            </w:pPr>
            <w:r w:rsidRPr="003F6480">
              <w:rPr>
                <w:sz w:val="20"/>
                <w:szCs w:val="20"/>
              </w:rPr>
              <w:t>Untuk mengatur tebalnya tulisan</w:t>
            </w:r>
          </w:p>
        </w:tc>
        <w:tc>
          <w:tcPr>
            <w:tcW w:w="3001" w:type="dxa"/>
          </w:tcPr>
          <w:p w14:paraId="103907EB" w14:textId="77777777" w:rsidR="002243CA" w:rsidRPr="003F6480" w:rsidRDefault="002243CA" w:rsidP="003F6480">
            <w:pPr>
              <w:rPr>
                <w:sz w:val="20"/>
                <w:szCs w:val="20"/>
              </w:rPr>
            </w:pPr>
            <w:r w:rsidRPr="003F6480">
              <w:rPr>
                <w:sz w:val="20"/>
                <w:szCs w:val="20"/>
              </w:rPr>
              <w:t>“true” “false”</w:t>
            </w:r>
          </w:p>
        </w:tc>
      </w:tr>
    </w:tbl>
    <w:p w14:paraId="669D1195" w14:textId="7D8F20D3" w:rsidR="002243CA" w:rsidRDefault="002243CA" w:rsidP="003F6480">
      <w:pPr>
        <w:spacing w:before="240"/>
      </w:pPr>
      <w:r>
        <w:t>Contoh Program lengkap untuk memunculkan teks :</w:t>
      </w:r>
    </w:p>
    <w:p w14:paraId="32B8729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 2.12</w:t>
      </w:r>
    </w:p>
    <w:p w14:paraId="6910250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Window 2.13</w:t>
      </w:r>
    </w:p>
    <w:p w14:paraId="2B695D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 2.0</w:t>
      </w:r>
    </w:p>
    <w:p w14:paraId="0427725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Styles 1.4</w:t>
      </w:r>
    </w:p>
    <w:p w14:paraId="78595C6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Extras 1.4</w:t>
      </w:r>
    </w:p>
    <w:p w14:paraId="173AA02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Extras.Private 1.0</w:t>
      </w:r>
    </w:p>
    <w:p w14:paraId="3F1DDB32" w14:textId="77777777" w:rsidR="002243CA" w:rsidRPr="003F6480" w:rsidRDefault="002243CA" w:rsidP="003F6480">
      <w:pPr>
        <w:shd w:val="clear" w:color="auto" w:fill="70AD47" w:themeFill="accent6"/>
        <w:spacing w:after="0" w:line="240" w:lineRule="auto"/>
        <w:rPr>
          <w:sz w:val="20"/>
          <w:szCs w:val="18"/>
        </w:rPr>
      </w:pPr>
    </w:p>
    <w:p w14:paraId="776ED265" w14:textId="77777777" w:rsidR="002243CA" w:rsidRPr="003F6480" w:rsidRDefault="002243CA" w:rsidP="003F6480">
      <w:pPr>
        <w:shd w:val="clear" w:color="auto" w:fill="70AD47" w:themeFill="accent6"/>
        <w:spacing w:after="0" w:line="240" w:lineRule="auto"/>
        <w:rPr>
          <w:sz w:val="20"/>
          <w:szCs w:val="18"/>
        </w:rPr>
      </w:pPr>
    </w:p>
    <w:p w14:paraId="718A669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lastRenderedPageBreak/>
        <w:t>Window {</w:t>
      </w:r>
    </w:p>
    <w:p w14:paraId="658EE9C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id : root</w:t>
      </w:r>
    </w:p>
    <w:p w14:paraId="36AC3E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idth: 400</w:t>
      </w:r>
    </w:p>
    <w:p w14:paraId="08F23C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Width : width</w:t>
      </w:r>
    </w:p>
    <w:p w14:paraId="501367C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Width : width</w:t>
      </w:r>
    </w:p>
    <w:p w14:paraId="1380247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height: 400</w:t>
      </w:r>
    </w:p>
    <w:p w14:paraId="3602C7E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Height : height</w:t>
      </w:r>
    </w:p>
    <w:p w14:paraId="23BC0CB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Height : height</w:t>
      </w:r>
    </w:p>
    <w:p w14:paraId="00407E8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itle:"membuat windows"</w:t>
      </w:r>
    </w:p>
    <w:p w14:paraId="4541F34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color : "grey"</w:t>
      </w:r>
    </w:p>
    <w:p w14:paraId="0E1ED18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visible: true</w:t>
      </w:r>
    </w:p>
    <w:p w14:paraId="4F58C4AA"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flags: Qt.Dialog</w:t>
      </w:r>
    </w:p>
    <w:p w14:paraId="1B7D966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p>
    <w:p w14:paraId="3C00F0A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ext{</w:t>
      </w:r>
    </w:p>
    <w:p w14:paraId="0B1CDF5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6DB171B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4B6524AB"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023C9934"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69CE14A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21FAACA0"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28BD46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0052D82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053C3A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t>
      </w:r>
    </w:p>
    <w:p w14:paraId="728F8AB0" w14:textId="77777777" w:rsidR="002243CA" w:rsidRDefault="002243CA" w:rsidP="003F6480">
      <w:pPr>
        <w:shd w:val="clear" w:color="auto" w:fill="70AD47" w:themeFill="accent6"/>
        <w:spacing w:after="0" w:line="240" w:lineRule="auto"/>
      </w:pPr>
      <w:r w:rsidRPr="003F6480">
        <w:rPr>
          <w:sz w:val="20"/>
          <w:szCs w:val="18"/>
        </w:rPr>
        <w:t>}</w:t>
      </w:r>
    </w:p>
    <w:p w14:paraId="07C863B5" w14:textId="0DAB166C" w:rsidR="002243CA" w:rsidRDefault="002243CA" w:rsidP="002243CA">
      <w:r>
        <w:t>Hasil</w:t>
      </w:r>
      <w:r w:rsidR="003F6480">
        <w:t>nya sebagai berikut</w:t>
      </w:r>
      <w:r>
        <w:t>:</w:t>
      </w:r>
    </w:p>
    <w:p w14:paraId="2DA5DB51" w14:textId="0EE2E4C4" w:rsidR="002243CA" w:rsidRDefault="002243CA" w:rsidP="002243CA">
      <w:pPr>
        <w:jc w:val="center"/>
      </w:pPr>
      <w:r>
        <w:rPr>
          <w:noProof/>
        </w:rPr>
        <w:drawing>
          <wp:inline distT="0" distB="0" distL="0" distR="0" wp14:anchorId="02C0C4AA" wp14:editId="1C79E966">
            <wp:extent cx="2310017" cy="2466975"/>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20563" cy="2478238"/>
                    </a:xfrm>
                    <a:prstGeom prst="rect">
                      <a:avLst/>
                    </a:prstGeom>
                    <a:noFill/>
                    <a:ln>
                      <a:noFill/>
                    </a:ln>
                  </pic:spPr>
                </pic:pic>
              </a:graphicData>
            </a:graphic>
          </wp:inline>
        </w:drawing>
      </w:r>
    </w:p>
    <w:p w14:paraId="316EE7BB" w14:textId="3147879A" w:rsidR="00B07E9D" w:rsidRDefault="00B07E9D" w:rsidP="00B07E9D">
      <w:pPr>
        <w:jc w:val="center"/>
      </w:pPr>
      <w:bookmarkStart w:id="49" w:name="_Toc110517866"/>
      <w:r>
        <w:t xml:space="preserve">Gambar </w:t>
      </w:r>
      <w:fldSimple w:instr=" SEQ Gambar \* ARABIC ">
        <w:r w:rsidR="005E673B">
          <w:rPr>
            <w:noProof/>
          </w:rPr>
          <w:t>20</w:t>
        </w:r>
      </w:fldSimple>
      <w:r>
        <w:t>. Tampilan menambahkan teks dalam window.</w:t>
      </w:r>
      <w:bookmarkEnd w:id="49"/>
    </w:p>
    <w:p w14:paraId="53093345" w14:textId="4F449DC0" w:rsidR="002243CA" w:rsidRDefault="00B07E9D" w:rsidP="00B07E9D">
      <w:pPr>
        <w:pStyle w:val="Heading2"/>
      </w:pPr>
      <w:bookmarkStart w:id="50" w:name="_Toc106195887"/>
      <w:bookmarkStart w:id="51" w:name="_Toc116646540"/>
      <w:r>
        <w:lastRenderedPageBreak/>
        <w:t xml:space="preserve">D. </w:t>
      </w:r>
      <w:r w:rsidR="002243CA">
        <w:t xml:space="preserve">Membuat </w:t>
      </w:r>
      <w:r w:rsidR="002243CA" w:rsidRPr="00B07E9D">
        <w:t>Tombol</w:t>
      </w:r>
      <w:bookmarkEnd w:id="50"/>
      <w:r w:rsidR="002243CA">
        <w:t xml:space="preserve"> </w:t>
      </w:r>
      <w:r w:rsidR="005B70F2">
        <w:t>/ Button</w:t>
      </w:r>
      <w:bookmarkEnd w:id="51"/>
    </w:p>
    <w:p w14:paraId="6D2BF5FF" w14:textId="6BCD4EC8" w:rsidR="002243CA" w:rsidRDefault="00B07E9D" w:rsidP="002243CA">
      <w:r>
        <w:t xml:space="preserve">Dalam sebuah GUI, tombol digunakan untuk </w:t>
      </w:r>
      <w:r w:rsidR="005B70F2">
        <w:t xml:space="preserve">mengaktifkan / menonaktifkan sebuah fungsi. Sebagai contoh, saat kita klik tombol, maka akan menuju ke menu selanjutnya. Atau dapat juga saat kita menekan tombol, maka akan menyalakan lampu LED Arduino. Pada QML, tombola tau button terdiri </w:t>
      </w:r>
      <w:r w:rsidR="002243CA">
        <w:t xml:space="preserve">dari 6 </w:t>
      </w:r>
      <w:r w:rsidR="002243CA" w:rsidRPr="00C92521">
        <w:rPr>
          <w:i/>
          <w:iCs/>
        </w:rPr>
        <w:t>properties</w:t>
      </w:r>
      <w:r w:rsidR="002243CA">
        <w:t xml:space="preserve"> dasar yaitu id, x, y, text, pallete, dan onClicked. Ini adalah program dasar untuk menampilkan tombol pada QML.</w:t>
      </w:r>
    </w:p>
    <w:p w14:paraId="4A89184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Button {</w:t>
      </w:r>
    </w:p>
    <w:p w14:paraId="0875DB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button1</w:t>
      </w:r>
    </w:p>
    <w:p w14:paraId="2C6DBB75"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x :100</w:t>
      </w:r>
    </w:p>
    <w:p w14:paraId="08BD393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y :200</w:t>
      </w:r>
    </w:p>
    <w:p w14:paraId="5E48D84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ext: "button1"</w:t>
      </w:r>
    </w:p>
    <w:p w14:paraId="2B9E322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palette {</w:t>
      </w:r>
    </w:p>
    <w:p w14:paraId="6EF7B10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button: "#00FF00"</w:t>
      </w:r>
    </w:p>
    <w:p w14:paraId="2F4F3AB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buttonText: "black"</w:t>
      </w:r>
    </w:p>
    <w:p w14:paraId="0D8CBBA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6B08A7F9"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onClicked:{</w:t>
      </w:r>
      <w:r w:rsidRPr="005B70F2">
        <w:rPr>
          <w:sz w:val="20"/>
          <w:szCs w:val="18"/>
        </w:rPr>
        <w:tab/>
      </w:r>
    </w:p>
    <w:p w14:paraId="4620EA4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r w:rsidRPr="005B70F2">
        <w:rPr>
          <w:sz w:val="20"/>
          <w:szCs w:val="18"/>
        </w:rPr>
        <w:tab/>
      </w:r>
    </w:p>
    <w:p w14:paraId="77C87224" w14:textId="77777777" w:rsidR="002243CA" w:rsidRPr="008A2EDE" w:rsidRDefault="002243CA" w:rsidP="005B70F2">
      <w:pPr>
        <w:shd w:val="clear" w:color="auto" w:fill="70AD47" w:themeFill="accent6"/>
        <w:spacing w:after="0" w:line="240" w:lineRule="auto"/>
      </w:pPr>
      <w:r w:rsidRPr="005B70F2">
        <w:rPr>
          <w:sz w:val="20"/>
          <w:szCs w:val="18"/>
        </w:rPr>
        <w:t>}</w:t>
      </w:r>
    </w:p>
    <w:p w14:paraId="5FCFD2CD" w14:textId="77777777" w:rsidR="002243CA" w:rsidRDefault="002243CA" w:rsidP="002243CA"/>
    <w:p w14:paraId="42D6E8E6" w14:textId="77777777" w:rsidR="002243CA" w:rsidRDefault="002243CA" w:rsidP="002243CA"/>
    <w:p w14:paraId="49B1A502" w14:textId="77777777" w:rsidR="002243CA" w:rsidRDefault="002243CA" w:rsidP="002243CA"/>
    <w:p w14:paraId="0082AB3B" w14:textId="4FE5D704" w:rsidR="002243CA" w:rsidRPr="00E613BE" w:rsidRDefault="005B70F2" w:rsidP="005B70F2">
      <w:pPr>
        <w:jc w:val="center"/>
      </w:pPr>
      <w:bookmarkStart w:id="52" w:name="_Toc110517874"/>
      <w:r>
        <w:t xml:space="preserve">Tabel </w:t>
      </w:r>
      <w:fldSimple w:instr=" SEQ Tabel \* ARABIC ">
        <w:r w:rsidR="005E673B">
          <w:rPr>
            <w:noProof/>
          </w:rPr>
          <w:t>3</w:t>
        </w:r>
      </w:fldSimple>
      <w:r>
        <w:t>. Properties dasar membuat tombol / button.</w:t>
      </w:r>
      <w:bookmarkEnd w:id="52"/>
    </w:p>
    <w:tbl>
      <w:tblPr>
        <w:tblStyle w:val="TableGrid"/>
        <w:tblW w:w="7645" w:type="dxa"/>
        <w:jc w:val="center"/>
        <w:tblLook w:val="04A0" w:firstRow="1" w:lastRow="0" w:firstColumn="1" w:lastColumn="0" w:noHBand="0" w:noVBand="1"/>
      </w:tblPr>
      <w:tblGrid>
        <w:gridCol w:w="1795"/>
        <w:gridCol w:w="3469"/>
        <w:gridCol w:w="2381"/>
      </w:tblGrid>
      <w:tr w:rsidR="002243CA" w:rsidRPr="005B70F2" w14:paraId="5F8FA732" w14:textId="77777777" w:rsidTr="005B70F2">
        <w:trPr>
          <w:jc w:val="center"/>
        </w:trPr>
        <w:tc>
          <w:tcPr>
            <w:tcW w:w="1795" w:type="dxa"/>
          </w:tcPr>
          <w:p w14:paraId="2FEFB201" w14:textId="77777777" w:rsidR="002243CA" w:rsidRPr="005B70F2" w:rsidRDefault="002243CA" w:rsidP="00D4079D">
            <w:pPr>
              <w:rPr>
                <w:sz w:val="20"/>
                <w:szCs w:val="20"/>
              </w:rPr>
            </w:pPr>
            <w:r w:rsidRPr="005B70F2">
              <w:rPr>
                <w:sz w:val="20"/>
                <w:szCs w:val="20"/>
              </w:rPr>
              <w:t>Properties</w:t>
            </w:r>
          </w:p>
        </w:tc>
        <w:tc>
          <w:tcPr>
            <w:tcW w:w="3469" w:type="dxa"/>
          </w:tcPr>
          <w:p w14:paraId="198C935A" w14:textId="77777777" w:rsidR="002243CA" w:rsidRPr="005B70F2" w:rsidRDefault="002243CA" w:rsidP="00D4079D">
            <w:pPr>
              <w:rPr>
                <w:sz w:val="20"/>
                <w:szCs w:val="20"/>
              </w:rPr>
            </w:pPr>
            <w:r w:rsidRPr="005B70F2">
              <w:rPr>
                <w:sz w:val="20"/>
                <w:szCs w:val="20"/>
              </w:rPr>
              <w:t>Fungsi</w:t>
            </w:r>
          </w:p>
        </w:tc>
        <w:tc>
          <w:tcPr>
            <w:tcW w:w="2381" w:type="dxa"/>
          </w:tcPr>
          <w:p w14:paraId="40FDB182" w14:textId="77777777" w:rsidR="002243CA" w:rsidRPr="005B70F2" w:rsidRDefault="002243CA" w:rsidP="00D4079D">
            <w:pPr>
              <w:rPr>
                <w:sz w:val="20"/>
                <w:szCs w:val="20"/>
              </w:rPr>
            </w:pPr>
            <w:r w:rsidRPr="005B70F2">
              <w:rPr>
                <w:sz w:val="20"/>
                <w:szCs w:val="20"/>
              </w:rPr>
              <w:t>Contoh pengisian</w:t>
            </w:r>
          </w:p>
        </w:tc>
      </w:tr>
      <w:tr w:rsidR="002243CA" w:rsidRPr="005B70F2" w14:paraId="55CFEE40" w14:textId="77777777" w:rsidTr="005B70F2">
        <w:trPr>
          <w:jc w:val="center"/>
        </w:trPr>
        <w:tc>
          <w:tcPr>
            <w:tcW w:w="1795" w:type="dxa"/>
          </w:tcPr>
          <w:p w14:paraId="250E1EF4" w14:textId="77777777" w:rsidR="002243CA" w:rsidRPr="005B70F2" w:rsidRDefault="002243CA" w:rsidP="00D4079D">
            <w:pPr>
              <w:rPr>
                <w:sz w:val="20"/>
                <w:szCs w:val="20"/>
              </w:rPr>
            </w:pPr>
            <w:r w:rsidRPr="005B70F2">
              <w:rPr>
                <w:sz w:val="20"/>
                <w:szCs w:val="20"/>
              </w:rPr>
              <w:t>Id</w:t>
            </w:r>
          </w:p>
        </w:tc>
        <w:tc>
          <w:tcPr>
            <w:tcW w:w="3469" w:type="dxa"/>
          </w:tcPr>
          <w:p w14:paraId="29C63ECC" w14:textId="77777777" w:rsidR="002243CA" w:rsidRPr="005B70F2" w:rsidRDefault="002243CA" w:rsidP="00D4079D">
            <w:pPr>
              <w:rPr>
                <w:sz w:val="20"/>
                <w:szCs w:val="20"/>
              </w:rPr>
            </w:pPr>
            <w:r w:rsidRPr="005B70F2">
              <w:rPr>
                <w:sz w:val="20"/>
                <w:szCs w:val="20"/>
              </w:rPr>
              <w:t>Sebagai kode unik komponen qml</w:t>
            </w:r>
          </w:p>
        </w:tc>
        <w:tc>
          <w:tcPr>
            <w:tcW w:w="2381" w:type="dxa"/>
          </w:tcPr>
          <w:p w14:paraId="3563EEE1" w14:textId="77777777" w:rsidR="002243CA" w:rsidRPr="005B70F2" w:rsidRDefault="002243CA" w:rsidP="00D4079D">
            <w:pPr>
              <w:rPr>
                <w:sz w:val="20"/>
                <w:szCs w:val="20"/>
              </w:rPr>
            </w:pPr>
            <w:r w:rsidRPr="005B70F2">
              <w:rPr>
                <w:sz w:val="20"/>
                <w:szCs w:val="20"/>
              </w:rPr>
              <w:t>root, window, menu</w:t>
            </w:r>
          </w:p>
        </w:tc>
      </w:tr>
      <w:tr w:rsidR="002243CA" w:rsidRPr="005B70F2" w14:paraId="3E5AAFCE" w14:textId="77777777" w:rsidTr="005B70F2">
        <w:trPr>
          <w:jc w:val="center"/>
        </w:trPr>
        <w:tc>
          <w:tcPr>
            <w:tcW w:w="1795" w:type="dxa"/>
          </w:tcPr>
          <w:p w14:paraId="24F3F627" w14:textId="77777777" w:rsidR="002243CA" w:rsidRPr="005B70F2" w:rsidRDefault="002243CA" w:rsidP="00D4079D">
            <w:pPr>
              <w:rPr>
                <w:sz w:val="20"/>
                <w:szCs w:val="20"/>
              </w:rPr>
            </w:pPr>
            <w:r w:rsidRPr="005B70F2">
              <w:rPr>
                <w:sz w:val="20"/>
                <w:szCs w:val="20"/>
              </w:rPr>
              <w:t>X</w:t>
            </w:r>
          </w:p>
        </w:tc>
        <w:tc>
          <w:tcPr>
            <w:tcW w:w="3469" w:type="dxa"/>
          </w:tcPr>
          <w:p w14:paraId="3E36F509" w14:textId="77777777" w:rsidR="002243CA" w:rsidRPr="005B70F2" w:rsidRDefault="002243CA" w:rsidP="00D4079D">
            <w:pPr>
              <w:rPr>
                <w:sz w:val="20"/>
                <w:szCs w:val="20"/>
              </w:rPr>
            </w:pPr>
            <w:r w:rsidRPr="005B70F2">
              <w:rPr>
                <w:sz w:val="20"/>
                <w:szCs w:val="20"/>
              </w:rPr>
              <w:t>Untuk mengatur posisi horizontal</w:t>
            </w:r>
          </w:p>
        </w:tc>
        <w:tc>
          <w:tcPr>
            <w:tcW w:w="2381" w:type="dxa"/>
          </w:tcPr>
          <w:p w14:paraId="5D631CF4" w14:textId="77777777" w:rsidR="002243CA" w:rsidRPr="005B70F2" w:rsidRDefault="002243CA" w:rsidP="00D4079D">
            <w:pPr>
              <w:rPr>
                <w:sz w:val="20"/>
                <w:szCs w:val="20"/>
              </w:rPr>
            </w:pPr>
            <w:r w:rsidRPr="005B70F2">
              <w:rPr>
                <w:sz w:val="20"/>
                <w:szCs w:val="20"/>
              </w:rPr>
              <w:t>100, 200, 300….dst</w:t>
            </w:r>
          </w:p>
        </w:tc>
      </w:tr>
      <w:tr w:rsidR="002243CA" w:rsidRPr="005B70F2" w14:paraId="501100FC" w14:textId="77777777" w:rsidTr="005B70F2">
        <w:trPr>
          <w:jc w:val="center"/>
        </w:trPr>
        <w:tc>
          <w:tcPr>
            <w:tcW w:w="1795" w:type="dxa"/>
          </w:tcPr>
          <w:p w14:paraId="381752A5" w14:textId="77777777" w:rsidR="002243CA" w:rsidRPr="005B70F2" w:rsidRDefault="002243CA" w:rsidP="00D4079D">
            <w:pPr>
              <w:rPr>
                <w:sz w:val="20"/>
                <w:szCs w:val="20"/>
              </w:rPr>
            </w:pPr>
            <w:r w:rsidRPr="005B70F2">
              <w:rPr>
                <w:sz w:val="20"/>
                <w:szCs w:val="20"/>
              </w:rPr>
              <w:t>Y</w:t>
            </w:r>
          </w:p>
        </w:tc>
        <w:tc>
          <w:tcPr>
            <w:tcW w:w="3469" w:type="dxa"/>
          </w:tcPr>
          <w:p w14:paraId="71CA517D" w14:textId="77777777" w:rsidR="002243CA" w:rsidRPr="005B70F2" w:rsidRDefault="002243CA" w:rsidP="00D4079D">
            <w:pPr>
              <w:rPr>
                <w:sz w:val="20"/>
                <w:szCs w:val="20"/>
              </w:rPr>
            </w:pPr>
            <w:r w:rsidRPr="005B70F2">
              <w:rPr>
                <w:sz w:val="20"/>
                <w:szCs w:val="20"/>
              </w:rPr>
              <w:t>Untuk mengatur posisi vertical</w:t>
            </w:r>
          </w:p>
        </w:tc>
        <w:tc>
          <w:tcPr>
            <w:tcW w:w="2381" w:type="dxa"/>
          </w:tcPr>
          <w:p w14:paraId="79A52889" w14:textId="77777777" w:rsidR="002243CA" w:rsidRPr="005B70F2" w:rsidRDefault="002243CA" w:rsidP="00D4079D">
            <w:pPr>
              <w:rPr>
                <w:sz w:val="20"/>
                <w:szCs w:val="20"/>
              </w:rPr>
            </w:pPr>
            <w:r w:rsidRPr="005B70F2">
              <w:rPr>
                <w:sz w:val="20"/>
                <w:szCs w:val="20"/>
              </w:rPr>
              <w:t>100,200,300… dst</w:t>
            </w:r>
          </w:p>
        </w:tc>
      </w:tr>
      <w:tr w:rsidR="002243CA" w:rsidRPr="005B70F2" w14:paraId="04F39677" w14:textId="77777777" w:rsidTr="005B70F2">
        <w:trPr>
          <w:jc w:val="center"/>
        </w:trPr>
        <w:tc>
          <w:tcPr>
            <w:tcW w:w="1795" w:type="dxa"/>
          </w:tcPr>
          <w:p w14:paraId="375FAF12" w14:textId="77777777" w:rsidR="002243CA" w:rsidRPr="005B70F2" w:rsidRDefault="002243CA" w:rsidP="00D4079D">
            <w:pPr>
              <w:rPr>
                <w:sz w:val="20"/>
                <w:szCs w:val="20"/>
              </w:rPr>
            </w:pPr>
            <w:r w:rsidRPr="005B70F2">
              <w:rPr>
                <w:sz w:val="20"/>
                <w:szCs w:val="20"/>
              </w:rPr>
              <w:t>Text</w:t>
            </w:r>
          </w:p>
        </w:tc>
        <w:tc>
          <w:tcPr>
            <w:tcW w:w="3469" w:type="dxa"/>
          </w:tcPr>
          <w:p w14:paraId="6CCC121D" w14:textId="77777777" w:rsidR="002243CA" w:rsidRPr="005B70F2" w:rsidRDefault="002243CA" w:rsidP="00D4079D">
            <w:pPr>
              <w:rPr>
                <w:sz w:val="20"/>
                <w:szCs w:val="20"/>
              </w:rPr>
            </w:pPr>
            <w:r w:rsidRPr="005B70F2">
              <w:rPr>
                <w:sz w:val="20"/>
                <w:szCs w:val="20"/>
              </w:rPr>
              <w:t>Untuk menampilkan text</w:t>
            </w:r>
          </w:p>
        </w:tc>
        <w:tc>
          <w:tcPr>
            <w:tcW w:w="2381" w:type="dxa"/>
          </w:tcPr>
          <w:p w14:paraId="6BDFD4CC" w14:textId="77777777" w:rsidR="002243CA" w:rsidRPr="005B70F2" w:rsidRDefault="002243CA" w:rsidP="00D4079D">
            <w:pPr>
              <w:rPr>
                <w:sz w:val="20"/>
                <w:szCs w:val="20"/>
              </w:rPr>
            </w:pPr>
            <w:r w:rsidRPr="005B70F2">
              <w:rPr>
                <w:sz w:val="20"/>
                <w:szCs w:val="20"/>
              </w:rPr>
              <w:t>“hello world”, “nama saya husni”, atau apapun kalimatnya diiringi dengan petik dua</w:t>
            </w:r>
          </w:p>
        </w:tc>
      </w:tr>
      <w:tr w:rsidR="002243CA" w:rsidRPr="005B70F2" w14:paraId="76824BF7" w14:textId="77777777" w:rsidTr="005B70F2">
        <w:trPr>
          <w:jc w:val="center"/>
        </w:trPr>
        <w:tc>
          <w:tcPr>
            <w:tcW w:w="1795" w:type="dxa"/>
          </w:tcPr>
          <w:p w14:paraId="0FE00C8E" w14:textId="77777777" w:rsidR="002243CA" w:rsidRPr="005B70F2" w:rsidRDefault="002243CA" w:rsidP="00D4079D">
            <w:pPr>
              <w:rPr>
                <w:sz w:val="20"/>
                <w:szCs w:val="20"/>
              </w:rPr>
            </w:pPr>
            <w:r w:rsidRPr="005B70F2">
              <w:rPr>
                <w:sz w:val="20"/>
                <w:szCs w:val="20"/>
              </w:rPr>
              <w:t>Pallette</w:t>
            </w:r>
          </w:p>
        </w:tc>
        <w:tc>
          <w:tcPr>
            <w:tcW w:w="3469" w:type="dxa"/>
          </w:tcPr>
          <w:p w14:paraId="214E5557" w14:textId="77777777" w:rsidR="002243CA" w:rsidRPr="005B70F2" w:rsidRDefault="002243CA" w:rsidP="00D4079D">
            <w:pPr>
              <w:rPr>
                <w:sz w:val="20"/>
                <w:szCs w:val="20"/>
              </w:rPr>
            </w:pPr>
            <w:r w:rsidRPr="005B70F2">
              <w:rPr>
                <w:sz w:val="20"/>
                <w:szCs w:val="20"/>
              </w:rPr>
              <w:t>Untuk mengatur warna tombol dan warna tulisan</w:t>
            </w:r>
          </w:p>
        </w:tc>
        <w:tc>
          <w:tcPr>
            <w:tcW w:w="2381" w:type="dxa"/>
          </w:tcPr>
          <w:p w14:paraId="552CB575" w14:textId="77777777" w:rsidR="002243CA" w:rsidRPr="005B70F2" w:rsidRDefault="002243CA" w:rsidP="00D4079D">
            <w:pPr>
              <w:rPr>
                <w:sz w:val="20"/>
                <w:szCs w:val="20"/>
              </w:rPr>
            </w:pPr>
            <w:r w:rsidRPr="005B70F2">
              <w:rPr>
                <w:sz w:val="20"/>
                <w:szCs w:val="20"/>
              </w:rPr>
              <w:t>{</w:t>
            </w:r>
          </w:p>
          <w:p w14:paraId="2F3A34F4" w14:textId="77777777" w:rsidR="002243CA" w:rsidRPr="005B70F2" w:rsidRDefault="002243CA" w:rsidP="00D4079D">
            <w:pPr>
              <w:rPr>
                <w:sz w:val="20"/>
                <w:szCs w:val="20"/>
              </w:rPr>
            </w:pPr>
            <w:r w:rsidRPr="005B70F2">
              <w:rPr>
                <w:sz w:val="20"/>
                <w:szCs w:val="20"/>
              </w:rPr>
              <w:t>button : “green”</w:t>
            </w:r>
          </w:p>
          <w:p w14:paraId="670E3A3F" w14:textId="77777777" w:rsidR="002243CA" w:rsidRPr="005B70F2" w:rsidRDefault="002243CA" w:rsidP="00D4079D">
            <w:pPr>
              <w:rPr>
                <w:sz w:val="20"/>
                <w:szCs w:val="20"/>
              </w:rPr>
            </w:pPr>
            <w:r w:rsidRPr="005B70F2">
              <w:rPr>
                <w:sz w:val="20"/>
                <w:szCs w:val="20"/>
              </w:rPr>
              <w:t>buttonText:”red”</w:t>
            </w:r>
          </w:p>
          <w:p w14:paraId="27DD7946" w14:textId="77777777" w:rsidR="002243CA" w:rsidRPr="005B70F2" w:rsidRDefault="002243CA" w:rsidP="00D4079D">
            <w:pPr>
              <w:rPr>
                <w:sz w:val="20"/>
                <w:szCs w:val="20"/>
              </w:rPr>
            </w:pPr>
            <w:r w:rsidRPr="005B70F2">
              <w:rPr>
                <w:sz w:val="20"/>
                <w:szCs w:val="20"/>
              </w:rPr>
              <w:lastRenderedPageBreak/>
              <w:t>}</w:t>
            </w:r>
          </w:p>
        </w:tc>
      </w:tr>
      <w:tr w:rsidR="002243CA" w:rsidRPr="005B70F2" w14:paraId="3290AC35" w14:textId="77777777" w:rsidTr="005B70F2">
        <w:trPr>
          <w:jc w:val="center"/>
        </w:trPr>
        <w:tc>
          <w:tcPr>
            <w:tcW w:w="1795" w:type="dxa"/>
          </w:tcPr>
          <w:p w14:paraId="7FA94541" w14:textId="77777777" w:rsidR="002243CA" w:rsidRPr="005B70F2" w:rsidRDefault="002243CA" w:rsidP="00D4079D">
            <w:pPr>
              <w:rPr>
                <w:sz w:val="20"/>
                <w:szCs w:val="20"/>
              </w:rPr>
            </w:pPr>
            <w:r w:rsidRPr="005B70F2">
              <w:rPr>
                <w:sz w:val="20"/>
                <w:szCs w:val="20"/>
              </w:rPr>
              <w:t>OnClicked</w:t>
            </w:r>
          </w:p>
        </w:tc>
        <w:tc>
          <w:tcPr>
            <w:tcW w:w="3469" w:type="dxa"/>
          </w:tcPr>
          <w:p w14:paraId="1BD2B8A4" w14:textId="77777777" w:rsidR="002243CA" w:rsidRPr="005B70F2" w:rsidRDefault="002243CA" w:rsidP="00D4079D">
            <w:pPr>
              <w:rPr>
                <w:sz w:val="20"/>
                <w:szCs w:val="20"/>
              </w:rPr>
            </w:pPr>
            <w:r w:rsidRPr="005B70F2">
              <w:rPr>
                <w:sz w:val="20"/>
                <w:szCs w:val="20"/>
              </w:rPr>
              <w:t>Untuk menaruh program yang berjalan ketika tombol di klik</w:t>
            </w:r>
          </w:p>
        </w:tc>
        <w:tc>
          <w:tcPr>
            <w:tcW w:w="2381" w:type="dxa"/>
          </w:tcPr>
          <w:p w14:paraId="7E021FF3" w14:textId="7DD9EA63" w:rsidR="002243CA" w:rsidRPr="005B70F2" w:rsidRDefault="002243CA" w:rsidP="00D4079D">
            <w:pPr>
              <w:rPr>
                <w:sz w:val="20"/>
                <w:szCs w:val="20"/>
              </w:rPr>
            </w:pPr>
            <w:r w:rsidRPr="005B70F2">
              <w:rPr>
                <w:sz w:val="20"/>
                <w:szCs w:val="20"/>
              </w:rPr>
              <w:t>*penjelasan detail ada pada integrasi python dan qml</w:t>
            </w:r>
            <w:r w:rsidR="00B07E9D" w:rsidRPr="005B70F2">
              <w:rPr>
                <w:sz w:val="20"/>
                <w:szCs w:val="20"/>
              </w:rPr>
              <w:t>”</w:t>
            </w:r>
          </w:p>
        </w:tc>
      </w:tr>
    </w:tbl>
    <w:p w14:paraId="3F65377D" w14:textId="12D1A88A" w:rsidR="002243CA" w:rsidRDefault="005B70F2" w:rsidP="002243CA">
      <w:r>
        <w:t>Berikut adalah contoh program lengkap untuk memunculkan tombol:</w:t>
      </w:r>
    </w:p>
    <w:p w14:paraId="290E7FF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 2.12</w:t>
      </w:r>
    </w:p>
    <w:p w14:paraId="2C50F4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Window 2.13</w:t>
      </w:r>
    </w:p>
    <w:p w14:paraId="38D34C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 2.0</w:t>
      </w:r>
    </w:p>
    <w:p w14:paraId="1D3810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Styles 1.4</w:t>
      </w:r>
    </w:p>
    <w:p w14:paraId="0AEB43E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 1.4</w:t>
      </w:r>
    </w:p>
    <w:p w14:paraId="7E97C98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Private 1.0</w:t>
      </w:r>
    </w:p>
    <w:p w14:paraId="765C2E57" w14:textId="77777777" w:rsidR="002243CA" w:rsidRPr="005B70F2" w:rsidRDefault="002243CA" w:rsidP="005B70F2">
      <w:pPr>
        <w:shd w:val="clear" w:color="auto" w:fill="70AD47" w:themeFill="accent6"/>
        <w:spacing w:after="0" w:line="240" w:lineRule="auto"/>
        <w:rPr>
          <w:sz w:val="20"/>
          <w:szCs w:val="18"/>
        </w:rPr>
      </w:pPr>
    </w:p>
    <w:p w14:paraId="496AB28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Window {</w:t>
      </w:r>
    </w:p>
    <w:p w14:paraId="1D5070E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 root</w:t>
      </w:r>
    </w:p>
    <w:p w14:paraId="320882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idth: 400</w:t>
      </w:r>
    </w:p>
    <w:p w14:paraId="0B83128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Width : width</w:t>
      </w:r>
    </w:p>
    <w:p w14:paraId="3E6AE7C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Width : width</w:t>
      </w:r>
    </w:p>
    <w:p w14:paraId="264AF7F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height: 400</w:t>
      </w:r>
    </w:p>
    <w:p w14:paraId="25169DF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Height : height</w:t>
      </w:r>
    </w:p>
    <w:p w14:paraId="6FB5BB4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Height : height</w:t>
      </w:r>
    </w:p>
    <w:p w14:paraId="29DF853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itle:"membuat windows"</w:t>
      </w:r>
    </w:p>
    <w:p w14:paraId="7F07503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color : "grey"</w:t>
      </w:r>
    </w:p>
    <w:p w14:paraId="569C829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visible: true</w:t>
      </w:r>
    </w:p>
    <w:p w14:paraId="4D4B324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flags: Qt.Dialog</w:t>
      </w:r>
    </w:p>
    <w:p w14:paraId="58D4899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p>
    <w:p w14:paraId="6CAF17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Button {</w:t>
      </w:r>
    </w:p>
    <w:p w14:paraId="1420E6E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id: button1</w:t>
      </w:r>
    </w:p>
    <w:p w14:paraId="4D477074"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x :100</w:t>
      </w:r>
    </w:p>
    <w:p w14:paraId="48B1FC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y :200</w:t>
      </w:r>
    </w:p>
    <w:p w14:paraId="6F4350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text: "button1"</w:t>
      </w:r>
    </w:p>
    <w:p w14:paraId="0474092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728F0D8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palette {</w:t>
      </w:r>
    </w:p>
    <w:p w14:paraId="7506EC6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 xml:space="preserve">  </w:t>
      </w:r>
      <w:r w:rsidRPr="005B70F2">
        <w:rPr>
          <w:sz w:val="20"/>
          <w:szCs w:val="18"/>
        </w:rPr>
        <w:tab/>
        <w:t>button: "#00FF00"</w:t>
      </w:r>
    </w:p>
    <w:p w14:paraId="25A7144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r w:rsidRPr="005B70F2">
        <w:rPr>
          <w:sz w:val="20"/>
          <w:szCs w:val="18"/>
        </w:rPr>
        <w:tab/>
        <w:t>buttonText: "black"</w:t>
      </w:r>
    </w:p>
    <w:p w14:paraId="15C226A3"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5451073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438DC3A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onClicked:{</w:t>
      </w:r>
    </w:p>
    <w:p w14:paraId="3098E51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74999F5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44837DDD" w14:textId="77777777" w:rsidR="002243CA" w:rsidRDefault="002243CA" w:rsidP="005B70F2">
      <w:pPr>
        <w:shd w:val="clear" w:color="auto" w:fill="70AD47" w:themeFill="accent6"/>
        <w:spacing w:after="0" w:line="240" w:lineRule="auto"/>
      </w:pPr>
      <w:r w:rsidRPr="005B70F2">
        <w:rPr>
          <w:sz w:val="20"/>
          <w:szCs w:val="18"/>
        </w:rPr>
        <w:t>}</w:t>
      </w:r>
    </w:p>
    <w:p w14:paraId="0380616E" w14:textId="132587FA" w:rsidR="002243CA" w:rsidRDefault="002243CA" w:rsidP="002243CA">
      <w:r>
        <w:lastRenderedPageBreak/>
        <w:t>Hasil:</w:t>
      </w:r>
    </w:p>
    <w:p w14:paraId="6F2659C7" w14:textId="77777777" w:rsidR="002243CA" w:rsidRDefault="002243CA" w:rsidP="002243CA">
      <w:pPr>
        <w:jc w:val="center"/>
      </w:pPr>
      <w:r>
        <w:rPr>
          <w:noProof/>
        </w:rPr>
        <w:drawing>
          <wp:inline distT="0" distB="0" distL="0" distR="0" wp14:anchorId="1B3A4169" wp14:editId="24EC06B4">
            <wp:extent cx="2349755" cy="2528515"/>
            <wp:effectExtent l="0" t="0" r="0" b="5715"/>
            <wp:docPr id="34" name="Picture 3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chat or text messag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61166" cy="2540794"/>
                    </a:xfrm>
                    <a:prstGeom prst="rect">
                      <a:avLst/>
                    </a:prstGeom>
                    <a:noFill/>
                    <a:ln>
                      <a:noFill/>
                    </a:ln>
                  </pic:spPr>
                </pic:pic>
              </a:graphicData>
            </a:graphic>
          </wp:inline>
        </w:drawing>
      </w:r>
    </w:p>
    <w:p w14:paraId="4E21621C" w14:textId="23433EC4" w:rsidR="002243CA" w:rsidRDefault="002E7ACF" w:rsidP="002E7ACF">
      <w:pPr>
        <w:pStyle w:val="Heading2"/>
      </w:pPr>
      <w:bookmarkStart w:id="53" w:name="_Toc106195888"/>
      <w:bookmarkStart w:id="54" w:name="_Toc116646541"/>
      <w:r>
        <w:t xml:space="preserve">E. </w:t>
      </w:r>
      <w:r w:rsidR="002243CA">
        <w:t>Memasukkan Gambar</w:t>
      </w:r>
      <w:bookmarkEnd w:id="53"/>
      <w:bookmarkEnd w:id="54"/>
    </w:p>
    <w:p w14:paraId="4FD8AE80" w14:textId="46AB4A67" w:rsidR="002E7ACF" w:rsidRPr="002E7ACF" w:rsidRDefault="002E7ACF" w:rsidP="002E7ACF">
      <w:r>
        <w:t>Gambar dalam GUI dapat berfungsi sebagai ikon, header atau untuk memperindah GUI kita. Agar dapat memasukkan gambar pada GUI kita, maka gambar yang ingin kita gunakan harus kita letakkan pada folder yang sama seperti gambar berikut:</w:t>
      </w:r>
    </w:p>
    <w:p w14:paraId="71BDB72B" w14:textId="7D3D9DA1" w:rsidR="002243CA" w:rsidRDefault="002243CA" w:rsidP="002243CA">
      <w:bookmarkStart w:id="55" w:name="_Toc106195658"/>
      <w:r>
        <w:rPr>
          <w:noProof/>
        </w:rPr>
        <w:drawing>
          <wp:inline distT="0" distB="0" distL="0" distR="0" wp14:anchorId="0DC9EBA7" wp14:editId="01B0F898">
            <wp:extent cx="5295900" cy="1152994"/>
            <wp:effectExtent l="0" t="0" r="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09630" cy="1155983"/>
                    </a:xfrm>
                    <a:prstGeom prst="rect">
                      <a:avLst/>
                    </a:prstGeom>
                    <a:noFill/>
                    <a:ln>
                      <a:noFill/>
                    </a:ln>
                  </pic:spPr>
                </pic:pic>
              </a:graphicData>
            </a:graphic>
          </wp:inline>
        </w:drawing>
      </w:r>
      <w:bookmarkEnd w:id="55"/>
    </w:p>
    <w:p w14:paraId="3FD53575" w14:textId="37683BC9" w:rsidR="002E7ACF" w:rsidRDefault="002E7ACF" w:rsidP="002E7ACF">
      <w:pPr>
        <w:jc w:val="center"/>
      </w:pPr>
      <w:bookmarkStart w:id="56" w:name="_Toc110517867"/>
      <w:r>
        <w:t xml:space="preserve">Gambar </w:t>
      </w:r>
      <w:fldSimple w:instr=" SEQ Gambar \* ARABIC ">
        <w:r w:rsidR="005E673B">
          <w:rPr>
            <w:noProof/>
          </w:rPr>
          <w:t>21</w:t>
        </w:r>
      </w:fldSimple>
      <w:r>
        <w:t>. File gambar diletakkan di folder yang sama.</w:t>
      </w:r>
      <w:bookmarkEnd w:id="56"/>
    </w:p>
    <w:p w14:paraId="24536FF7" w14:textId="0F0394EA" w:rsidR="002243CA" w:rsidRDefault="002243CA" w:rsidP="002243CA">
      <w:r>
        <w:t>Gambar harus didalam folder yang sama dengan file .py dan .qml</w:t>
      </w:r>
      <w:r w:rsidR="002E7ACF">
        <w:t xml:space="preserve">. Terdapat </w:t>
      </w:r>
      <w:r>
        <w:t xml:space="preserve">5 </w:t>
      </w:r>
      <w:r w:rsidRPr="00C92521">
        <w:rPr>
          <w:i/>
          <w:iCs/>
        </w:rPr>
        <w:t>properties</w:t>
      </w:r>
      <w:r>
        <w:t xml:space="preserve">  dasar untuk membuat masukkan gambar  yaitu id, x, y, width, height, dan source. Ini adalah program dasar untuk menampilkan gambar pada QML.</w:t>
      </w:r>
    </w:p>
    <w:p w14:paraId="2FFB1D8A" w14:textId="77777777" w:rsidR="002243CA" w:rsidRDefault="002243CA" w:rsidP="002243CA">
      <w:pPr>
        <w:shd w:val="clear" w:color="auto" w:fill="70AD47" w:themeFill="accent6"/>
        <w:spacing w:after="0"/>
      </w:pPr>
      <w:r>
        <w:t>Image{</w:t>
      </w:r>
    </w:p>
    <w:p w14:paraId="4FA9038F" w14:textId="77777777" w:rsidR="002243CA" w:rsidRDefault="002243CA" w:rsidP="002243CA">
      <w:pPr>
        <w:shd w:val="clear" w:color="auto" w:fill="70AD47" w:themeFill="accent6"/>
        <w:spacing w:after="0"/>
      </w:pPr>
      <w:r>
        <w:tab/>
        <w:t>x:50</w:t>
      </w:r>
    </w:p>
    <w:p w14:paraId="21FA6948" w14:textId="77777777" w:rsidR="002243CA" w:rsidRDefault="002243CA" w:rsidP="002243CA">
      <w:pPr>
        <w:shd w:val="clear" w:color="auto" w:fill="70AD47" w:themeFill="accent6"/>
        <w:spacing w:after="0"/>
      </w:pPr>
      <w:r>
        <w:tab/>
        <w:t>y:0</w:t>
      </w:r>
    </w:p>
    <w:p w14:paraId="1EA5AAF4" w14:textId="77777777" w:rsidR="002243CA" w:rsidRDefault="002243CA" w:rsidP="002243CA">
      <w:pPr>
        <w:shd w:val="clear" w:color="auto" w:fill="70AD47" w:themeFill="accent6"/>
        <w:spacing w:after="0"/>
      </w:pPr>
      <w:r>
        <w:tab/>
        <w:t>width : 250</w:t>
      </w:r>
    </w:p>
    <w:p w14:paraId="549C042B" w14:textId="77777777" w:rsidR="002243CA" w:rsidRDefault="002243CA" w:rsidP="002243CA">
      <w:pPr>
        <w:shd w:val="clear" w:color="auto" w:fill="70AD47" w:themeFill="accent6"/>
        <w:spacing w:after="0"/>
      </w:pPr>
      <w:r>
        <w:tab/>
        <w:t>height : 250</w:t>
      </w:r>
    </w:p>
    <w:p w14:paraId="0058C1F0" w14:textId="77777777" w:rsidR="002243CA" w:rsidRDefault="002243CA" w:rsidP="002243CA">
      <w:pPr>
        <w:shd w:val="clear" w:color="auto" w:fill="70AD47" w:themeFill="accent6"/>
        <w:spacing w:after="0"/>
      </w:pPr>
      <w:r>
        <w:tab/>
        <w:t>source:"arduino.png"</w:t>
      </w:r>
    </w:p>
    <w:p w14:paraId="6814BF45" w14:textId="77777777" w:rsidR="002243CA" w:rsidRDefault="002243CA" w:rsidP="002243CA">
      <w:pPr>
        <w:shd w:val="clear" w:color="auto" w:fill="70AD47" w:themeFill="accent6"/>
        <w:spacing w:after="0"/>
      </w:pPr>
      <w:r>
        <w:tab/>
        <w:t>}</w:t>
      </w:r>
    </w:p>
    <w:p w14:paraId="77C9FE66" w14:textId="062E05BA" w:rsidR="00A578C3" w:rsidRDefault="00A578C3" w:rsidP="00A578C3">
      <w:r>
        <w:lastRenderedPageBreak/>
        <w:t>Tabel 4 menjelaskan properties dasar untuk memasukkan gambar.</w:t>
      </w:r>
    </w:p>
    <w:p w14:paraId="7EFAA4E9" w14:textId="71F2B94B" w:rsidR="002243CA" w:rsidRDefault="002E7ACF" w:rsidP="002E7ACF">
      <w:pPr>
        <w:jc w:val="center"/>
      </w:pPr>
      <w:bookmarkStart w:id="57" w:name="_Toc110517875"/>
      <w:r>
        <w:t xml:space="preserve">Tabel </w:t>
      </w:r>
      <w:fldSimple w:instr=" SEQ Tabel \* ARABIC ">
        <w:r w:rsidR="005E673B">
          <w:rPr>
            <w:noProof/>
          </w:rPr>
          <w:t>4</w:t>
        </w:r>
      </w:fldSimple>
      <w:r>
        <w:t>. Properties dasar memasukkan gambar.</w:t>
      </w:r>
      <w:bookmarkEnd w:id="57"/>
    </w:p>
    <w:tbl>
      <w:tblPr>
        <w:tblStyle w:val="TableGrid"/>
        <w:tblW w:w="7645" w:type="dxa"/>
        <w:jc w:val="center"/>
        <w:tblLook w:val="04A0" w:firstRow="1" w:lastRow="0" w:firstColumn="1" w:lastColumn="0" w:noHBand="0" w:noVBand="1"/>
      </w:tblPr>
      <w:tblGrid>
        <w:gridCol w:w="1795"/>
        <w:gridCol w:w="3870"/>
        <w:gridCol w:w="1980"/>
      </w:tblGrid>
      <w:tr w:rsidR="002243CA" w:rsidRPr="00A578C3" w14:paraId="158DD090" w14:textId="77777777" w:rsidTr="00A578C3">
        <w:trPr>
          <w:jc w:val="center"/>
        </w:trPr>
        <w:tc>
          <w:tcPr>
            <w:tcW w:w="1795" w:type="dxa"/>
          </w:tcPr>
          <w:p w14:paraId="70958DFB" w14:textId="77777777" w:rsidR="002243CA" w:rsidRPr="00A578C3" w:rsidRDefault="002243CA" w:rsidP="00D4079D">
            <w:pPr>
              <w:rPr>
                <w:sz w:val="20"/>
                <w:szCs w:val="20"/>
              </w:rPr>
            </w:pPr>
            <w:r w:rsidRPr="00A578C3">
              <w:rPr>
                <w:sz w:val="20"/>
                <w:szCs w:val="20"/>
              </w:rPr>
              <w:t>Properties</w:t>
            </w:r>
          </w:p>
        </w:tc>
        <w:tc>
          <w:tcPr>
            <w:tcW w:w="3870" w:type="dxa"/>
          </w:tcPr>
          <w:p w14:paraId="3474C275" w14:textId="77777777" w:rsidR="002243CA" w:rsidRPr="00A578C3" w:rsidRDefault="002243CA" w:rsidP="00D4079D">
            <w:pPr>
              <w:rPr>
                <w:sz w:val="20"/>
                <w:szCs w:val="20"/>
              </w:rPr>
            </w:pPr>
            <w:r w:rsidRPr="00A578C3">
              <w:rPr>
                <w:sz w:val="20"/>
                <w:szCs w:val="20"/>
              </w:rPr>
              <w:t>Fungsi</w:t>
            </w:r>
          </w:p>
        </w:tc>
        <w:tc>
          <w:tcPr>
            <w:tcW w:w="1980" w:type="dxa"/>
          </w:tcPr>
          <w:p w14:paraId="7E54C81C" w14:textId="77777777" w:rsidR="002243CA" w:rsidRPr="00A578C3" w:rsidRDefault="002243CA" w:rsidP="00D4079D">
            <w:pPr>
              <w:rPr>
                <w:sz w:val="20"/>
                <w:szCs w:val="20"/>
              </w:rPr>
            </w:pPr>
            <w:r w:rsidRPr="00A578C3">
              <w:rPr>
                <w:sz w:val="20"/>
                <w:szCs w:val="20"/>
              </w:rPr>
              <w:t>Contoh pengisian</w:t>
            </w:r>
          </w:p>
        </w:tc>
      </w:tr>
      <w:tr w:rsidR="002243CA" w:rsidRPr="00A578C3" w14:paraId="63B7C179" w14:textId="77777777" w:rsidTr="00A578C3">
        <w:trPr>
          <w:jc w:val="center"/>
        </w:trPr>
        <w:tc>
          <w:tcPr>
            <w:tcW w:w="1795" w:type="dxa"/>
          </w:tcPr>
          <w:p w14:paraId="7C86D77C" w14:textId="77777777" w:rsidR="002243CA" w:rsidRPr="00A578C3" w:rsidRDefault="002243CA" w:rsidP="00D4079D">
            <w:pPr>
              <w:rPr>
                <w:sz w:val="20"/>
                <w:szCs w:val="20"/>
              </w:rPr>
            </w:pPr>
            <w:r w:rsidRPr="00A578C3">
              <w:rPr>
                <w:sz w:val="20"/>
                <w:szCs w:val="20"/>
              </w:rPr>
              <w:t>Id</w:t>
            </w:r>
          </w:p>
        </w:tc>
        <w:tc>
          <w:tcPr>
            <w:tcW w:w="3870" w:type="dxa"/>
          </w:tcPr>
          <w:p w14:paraId="5C05B292" w14:textId="77777777" w:rsidR="002243CA" w:rsidRPr="00A578C3" w:rsidRDefault="002243CA" w:rsidP="00D4079D">
            <w:pPr>
              <w:rPr>
                <w:sz w:val="20"/>
                <w:szCs w:val="20"/>
              </w:rPr>
            </w:pPr>
            <w:r w:rsidRPr="00A578C3">
              <w:rPr>
                <w:sz w:val="20"/>
                <w:szCs w:val="20"/>
              </w:rPr>
              <w:t>Sebagai kode unik komponen qml</w:t>
            </w:r>
          </w:p>
        </w:tc>
        <w:tc>
          <w:tcPr>
            <w:tcW w:w="1980" w:type="dxa"/>
          </w:tcPr>
          <w:p w14:paraId="61A07510" w14:textId="77777777" w:rsidR="002243CA" w:rsidRPr="00A578C3" w:rsidRDefault="002243CA" w:rsidP="00D4079D">
            <w:pPr>
              <w:rPr>
                <w:sz w:val="20"/>
                <w:szCs w:val="20"/>
              </w:rPr>
            </w:pPr>
            <w:r w:rsidRPr="00A578C3">
              <w:rPr>
                <w:sz w:val="20"/>
                <w:szCs w:val="20"/>
              </w:rPr>
              <w:t>root, window, menu</w:t>
            </w:r>
          </w:p>
        </w:tc>
      </w:tr>
      <w:tr w:rsidR="002243CA" w:rsidRPr="00A578C3" w14:paraId="51250919" w14:textId="77777777" w:rsidTr="00A578C3">
        <w:trPr>
          <w:jc w:val="center"/>
        </w:trPr>
        <w:tc>
          <w:tcPr>
            <w:tcW w:w="1795" w:type="dxa"/>
          </w:tcPr>
          <w:p w14:paraId="1B8636EB" w14:textId="77777777" w:rsidR="002243CA" w:rsidRPr="00A578C3" w:rsidRDefault="002243CA" w:rsidP="00D4079D">
            <w:pPr>
              <w:rPr>
                <w:sz w:val="20"/>
                <w:szCs w:val="20"/>
              </w:rPr>
            </w:pPr>
            <w:r w:rsidRPr="00A578C3">
              <w:rPr>
                <w:sz w:val="20"/>
                <w:szCs w:val="20"/>
              </w:rPr>
              <w:t>X</w:t>
            </w:r>
          </w:p>
        </w:tc>
        <w:tc>
          <w:tcPr>
            <w:tcW w:w="3870" w:type="dxa"/>
          </w:tcPr>
          <w:p w14:paraId="06F5A7CC" w14:textId="77777777" w:rsidR="002243CA" w:rsidRPr="00A578C3" w:rsidRDefault="002243CA" w:rsidP="00D4079D">
            <w:pPr>
              <w:rPr>
                <w:sz w:val="20"/>
                <w:szCs w:val="20"/>
              </w:rPr>
            </w:pPr>
            <w:r w:rsidRPr="00A578C3">
              <w:rPr>
                <w:sz w:val="20"/>
                <w:szCs w:val="20"/>
              </w:rPr>
              <w:t>Untuk mengatur posisi horizontal</w:t>
            </w:r>
          </w:p>
        </w:tc>
        <w:tc>
          <w:tcPr>
            <w:tcW w:w="1980" w:type="dxa"/>
          </w:tcPr>
          <w:p w14:paraId="1932E918" w14:textId="77777777" w:rsidR="002243CA" w:rsidRPr="00A578C3" w:rsidRDefault="002243CA" w:rsidP="00D4079D">
            <w:pPr>
              <w:rPr>
                <w:sz w:val="20"/>
                <w:szCs w:val="20"/>
              </w:rPr>
            </w:pPr>
            <w:r w:rsidRPr="00A578C3">
              <w:rPr>
                <w:sz w:val="20"/>
                <w:szCs w:val="20"/>
              </w:rPr>
              <w:t>100, 200, 300….dst</w:t>
            </w:r>
          </w:p>
        </w:tc>
      </w:tr>
      <w:tr w:rsidR="002243CA" w:rsidRPr="00A578C3" w14:paraId="6E34B53A" w14:textId="77777777" w:rsidTr="00A578C3">
        <w:trPr>
          <w:jc w:val="center"/>
        </w:trPr>
        <w:tc>
          <w:tcPr>
            <w:tcW w:w="1795" w:type="dxa"/>
          </w:tcPr>
          <w:p w14:paraId="14DAD395" w14:textId="77777777" w:rsidR="002243CA" w:rsidRPr="00A578C3" w:rsidRDefault="002243CA" w:rsidP="00D4079D">
            <w:pPr>
              <w:rPr>
                <w:sz w:val="20"/>
                <w:szCs w:val="20"/>
              </w:rPr>
            </w:pPr>
            <w:r w:rsidRPr="00A578C3">
              <w:rPr>
                <w:sz w:val="20"/>
                <w:szCs w:val="20"/>
              </w:rPr>
              <w:t>Y</w:t>
            </w:r>
          </w:p>
        </w:tc>
        <w:tc>
          <w:tcPr>
            <w:tcW w:w="3870" w:type="dxa"/>
          </w:tcPr>
          <w:p w14:paraId="29F3CA41" w14:textId="77777777" w:rsidR="002243CA" w:rsidRPr="00A578C3" w:rsidRDefault="002243CA" w:rsidP="00D4079D">
            <w:pPr>
              <w:rPr>
                <w:sz w:val="20"/>
                <w:szCs w:val="20"/>
              </w:rPr>
            </w:pPr>
            <w:r w:rsidRPr="00A578C3">
              <w:rPr>
                <w:sz w:val="20"/>
                <w:szCs w:val="20"/>
              </w:rPr>
              <w:t>Untuk mengatur posisi vertical</w:t>
            </w:r>
          </w:p>
        </w:tc>
        <w:tc>
          <w:tcPr>
            <w:tcW w:w="1980" w:type="dxa"/>
          </w:tcPr>
          <w:p w14:paraId="08A2F243" w14:textId="77777777" w:rsidR="002243CA" w:rsidRPr="00A578C3" w:rsidRDefault="002243CA" w:rsidP="00D4079D">
            <w:pPr>
              <w:rPr>
                <w:sz w:val="20"/>
                <w:szCs w:val="20"/>
              </w:rPr>
            </w:pPr>
            <w:r w:rsidRPr="00A578C3">
              <w:rPr>
                <w:sz w:val="20"/>
                <w:szCs w:val="20"/>
              </w:rPr>
              <w:t>100,200,300… dst</w:t>
            </w:r>
          </w:p>
        </w:tc>
      </w:tr>
      <w:tr w:rsidR="002243CA" w:rsidRPr="00A578C3" w14:paraId="54364823" w14:textId="77777777" w:rsidTr="00A578C3">
        <w:trPr>
          <w:jc w:val="center"/>
        </w:trPr>
        <w:tc>
          <w:tcPr>
            <w:tcW w:w="1795" w:type="dxa"/>
          </w:tcPr>
          <w:p w14:paraId="77195772" w14:textId="77777777" w:rsidR="002243CA" w:rsidRPr="00A578C3" w:rsidRDefault="002243CA" w:rsidP="00D4079D">
            <w:pPr>
              <w:rPr>
                <w:sz w:val="20"/>
                <w:szCs w:val="20"/>
              </w:rPr>
            </w:pPr>
            <w:r w:rsidRPr="00A578C3">
              <w:rPr>
                <w:sz w:val="20"/>
                <w:szCs w:val="20"/>
              </w:rPr>
              <w:t>width</w:t>
            </w:r>
          </w:p>
        </w:tc>
        <w:tc>
          <w:tcPr>
            <w:tcW w:w="3870" w:type="dxa"/>
          </w:tcPr>
          <w:p w14:paraId="223CA77A" w14:textId="77777777" w:rsidR="002243CA" w:rsidRPr="00A578C3" w:rsidRDefault="002243CA" w:rsidP="00D4079D">
            <w:pPr>
              <w:rPr>
                <w:sz w:val="20"/>
                <w:szCs w:val="20"/>
              </w:rPr>
            </w:pPr>
            <w:r w:rsidRPr="00A578C3">
              <w:rPr>
                <w:sz w:val="20"/>
                <w:szCs w:val="20"/>
              </w:rPr>
              <w:t>Untuk mengatur lebar windows dalam satuan pixel</w:t>
            </w:r>
          </w:p>
        </w:tc>
        <w:tc>
          <w:tcPr>
            <w:tcW w:w="1980" w:type="dxa"/>
          </w:tcPr>
          <w:p w14:paraId="0BF1BEED" w14:textId="77777777" w:rsidR="002243CA" w:rsidRPr="00A578C3" w:rsidRDefault="002243CA" w:rsidP="00D4079D">
            <w:pPr>
              <w:rPr>
                <w:sz w:val="20"/>
                <w:szCs w:val="20"/>
              </w:rPr>
            </w:pPr>
            <w:r w:rsidRPr="00A578C3">
              <w:rPr>
                <w:sz w:val="20"/>
                <w:szCs w:val="20"/>
              </w:rPr>
              <w:t>100,200,300… dst</w:t>
            </w:r>
          </w:p>
        </w:tc>
      </w:tr>
      <w:tr w:rsidR="002243CA" w:rsidRPr="00A578C3" w14:paraId="1DD957BE" w14:textId="77777777" w:rsidTr="00A578C3">
        <w:trPr>
          <w:jc w:val="center"/>
        </w:trPr>
        <w:tc>
          <w:tcPr>
            <w:tcW w:w="1795" w:type="dxa"/>
          </w:tcPr>
          <w:p w14:paraId="417A4FD7" w14:textId="77777777" w:rsidR="002243CA" w:rsidRPr="00A578C3" w:rsidRDefault="002243CA" w:rsidP="00D4079D">
            <w:pPr>
              <w:rPr>
                <w:sz w:val="20"/>
                <w:szCs w:val="20"/>
              </w:rPr>
            </w:pPr>
            <w:r w:rsidRPr="00A578C3">
              <w:rPr>
                <w:sz w:val="20"/>
                <w:szCs w:val="20"/>
              </w:rPr>
              <w:t>height</w:t>
            </w:r>
          </w:p>
        </w:tc>
        <w:tc>
          <w:tcPr>
            <w:tcW w:w="3870" w:type="dxa"/>
          </w:tcPr>
          <w:p w14:paraId="0C55BEE1" w14:textId="77777777" w:rsidR="002243CA" w:rsidRPr="00A578C3" w:rsidRDefault="002243CA" w:rsidP="00D4079D">
            <w:pPr>
              <w:rPr>
                <w:sz w:val="20"/>
                <w:szCs w:val="20"/>
              </w:rPr>
            </w:pPr>
            <w:r w:rsidRPr="00A578C3">
              <w:rPr>
                <w:sz w:val="20"/>
                <w:szCs w:val="20"/>
              </w:rPr>
              <w:t>Untuk mengatur tinggi windows dalam satuan pixel</w:t>
            </w:r>
          </w:p>
        </w:tc>
        <w:tc>
          <w:tcPr>
            <w:tcW w:w="1980" w:type="dxa"/>
          </w:tcPr>
          <w:p w14:paraId="50887410" w14:textId="77777777" w:rsidR="002243CA" w:rsidRPr="00A578C3" w:rsidRDefault="002243CA" w:rsidP="00D4079D">
            <w:pPr>
              <w:rPr>
                <w:sz w:val="20"/>
                <w:szCs w:val="20"/>
              </w:rPr>
            </w:pPr>
            <w:r w:rsidRPr="00A578C3">
              <w:rPr>
                <w:sz w:val="20"/>
                <w:szCs w:val="20"/>
              </w:rPr>
              <w:t>100,200,300… dst</w:t>
            </w:r>
          </w:p>
        </w:tc>
      </w:tr>
      <w:tr w:rsidR="002243CA" w:rsidRPr="00A578C3" w14:paraId="4861175E" w14:textId="77777777" w:rsidTr="00A578C3">
        <w:trPr>
          <w:jc w:val="center"/>
        </w:trPr>
        <w:tc>
          <w:tcPr>
            <w:tcW w:w="1795" w:type="dxa"/>
          </w:tcPr>
          <w:p w14:paraId="3607C3E7" w14:textId="77777777" w:rsidR="002243CA" w:rsidRPr="00A578C3" w:rsidRDefault="002243CA" w:rsidP="00D4079D">
            <w:pPr>
              <w:rPr>
                <w:sz w:val="20"/>
                <w:szCs w:val="20"/>
              </w:rPr>
            </w:pPr>
            <w:r w:rsidRPr="00A578C3">
              <w:rPr>
                <w:sz w:val="20"/>
                <w:szCs w:val="20"/>
              </w:rPr>
              <w:t>Source</w:t>
            </w:r>
          </w:p>
        </w:tc>
        <w:tc>
          <w:tcPr>
            <w:tcW w:w="3870" w:type="dxa"/>
          </w:tcPr>
          <w:p w14:paraId="62F35161" w14:textId="77777777" w:rsidR="002243CA" w:rsidRPr="00A578C3" w:rsidRDefault="002243CA" w:rsidP="00D4079D">
            <w:pPr>
              <w:rPr>
                <w:sz w:val="20"/>
                <w:szCs w:val="20"/>
              </w:rPr>
            </w:pPr>
            <w:r w:rsidRPr="00A578C3">
              <w:rPr>
                <w:sz w:val="20"/>
                <w:szCs w:val="20"/>
              </w:rPr>
              <w:t>Untuk memanggil nama file gambar. Pada umumnya format .png atau .jpg</w:t>
            </w:r>
          </w:p>
        </w:tc>
        <w:tc>
          <w:tcPr>
            <w:tcW w:w="1980" w:type="dxa"/>
          </w:tcPr>
          <w:p w14:paraId="2B85D5A0" w14:textId="77777777" w:rsidR="002243CA" w:rsidRPr="00A578C3" w:rsidRDefault="002243CA" w:rsidP="00D4079D">
            <w:pPr>
              <w:rPr>
                <w:sz w:val="20"/>
                <w:szCs w:val="20"/>
              </w:rPr>
            </w:pPr>
            <w:r w:rsidRPr="00A578C3">
              <w:rPr>
                <w:sz w:val="20"/>
                <w:szCs w:val="20"/>
              </w:rPr>
              <w:t>“Arduino.png”</w:t>
            </w:r>
          </w:p>
        </w:tc>
      </w:tr>
    </w:tbl>
    <w:p w14:paraId="1EE51AFF" w14:textId="77777777" w:rsidR="002243CA" w:rsidRDefault="002243CA" w:rsidP="002243CA">
      <w:r>
        <w:t>Contoh Program lengkap untuk memunculkan gambar :</w:t>
      </w:r>
    </w:p>
    <w:p w14:paraId="5C339E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435825A1"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27A867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0291EE0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3365E99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7C0597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59363AB9" w14:textId="77777777" w:rsidR="002243CA" w:rsidRPr="00A578C3" w:rsidRDefault="002243CA" w:rsidP="00A578C3">
      <w:pPr>
        <w:shd w:val="clear" w:color="auto" w:fill="70AD47" w:themeFill="accent6"/>
        <w:spacing w:after="0" w:line="240" w:lineRule="auto"/>
        <w:rPr>
          <w:sz w:val="20"/>
          <w:szCs w:val="18"/>
        </w:rPr>
      </w:pPr>
    </w:p>
    <w:p w14:paraId="1077A007" w14:textId="77777777" w:rsidR="002243CA" w:rsidRPr="00A578C3" w:rsidRDefault="002243CA" w:rsidP="00A578C3">
      <w:pPr>
        <w:shd w:val="clear" w:color="auto" w:fill="70AD47" w:themeFill="accent6"/>
        <w:spacing w:after="0" w:line="240" w:lineRule="auto"/>
        <w:rPr>
          <w:sz w:val="20"/>
          <w:szCs w:val="18"/>
        </w:rPr>
      </w:pPr>
    </w:p>
    <w:p w14:paraId="5842F7B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1C2548A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d : root</w:t>
      </w:r>
    </w:p>
    <w:p w14:paraId="5D5FD7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40D183C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40B90E6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16699C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6C9529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31678C8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6C8687A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0010155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040FC9F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6CC463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45199C9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02987E8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mage{</w:t>
      </w:r>
    </w:p>
    <w:p w14:paraId="2F3BEE8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x:50</w:t>
      </w:r>
    </w:p>
    <w:p w14:paraId="293B25F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y:0</w:t>
      </w:r>
    </w:p>
    <w:p w14:paraId="5D2D1D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 250</w:t>
      </w:r>
    </w:p>
    <w:p w14:paraId="26C1244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height : 250</w:t>
      </w:r>
    </w:p>
    <w:p w14:paraId="5A9A022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ource:"arduino.png"</w:t>
      </w:r>
    </w:p>
    <w:p w14:paraId="6152434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2BEBC6D9" w14:textId="77777777" w:rsidR="002243CA" w:rsidRDefault="002243CA" w:rsidP="00A578C3">
      <w:pPr>
        <w:shd w:val="clear" w:color="auto" w:fill="70AD47" w:themeFill="accent6"/>
        <w:spacing w:after="0" w:line="240" w:lineRule="auto"/>
      </w:pPr>
      <w:r w:rsidRPr="00A578C3">
        <w:rPr>
          <w:sz w:val="20"/>
          <w:szCs w:val="18"/>
        </w:rPr>
        <w:t>}</w:t>
      </w:r>
    </w:p>
    <w:p w14:paraId="0F383453" w14:textId="30DB2D91" w:rsidR="002243CA" w:rsidRDefault="002243CA" w:rsidP="002243CA">
      <w:r>
        <w:t>Hasil</w:t>
      </w:r>
      <w:r w:rsidR="00A578C3">
        <w:t>nya sebagai berikut</w:t>
      </w:r>
      <w:r>
        <w:t>:</w:t>
      </w:r>
    </w:p>
    <w:p w14:paraId="7A3BFE2F" w14:textId="636FD3D0" w:rsidR="002243CA" w:rsidRDefault="002243CA" w:rsidP="002243CA">
      <w:pPr>
        <w:jc w:val="center"/>
      </w:pPr>
      <w:r>
        <w:rPr>
          <w:noProof/>
        </w:rPr>
        <w:drawing>
          <wp:inline distT="0" distB="0" distL="0" distR="0" wp14:anchorId="00ABC299" wp14:editId="585527A5">
            <wp:extent cx="2608028" cy="2815465"/>
            <wp:effectExtent l="0" t="0" r="190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8075" cy="2826311"/>
                    </a:xfrm>
                    <a:prstGeom prst="rect">
                      <a:avLst/>
                    </a:prstGeom>
                    <a:noFill/>
                    <a:ln>
                      <a:noFill/>
                    </a:ln>
                  </pic:spPr>
                </pic:pic>
              </a:graphicData>
            </a:graphic>
          </wp:inline>
        </w:drawing>
      </w:r>
    </w:p>
    <w:p w14:paraId="541DBEFC" w14:textId="142DFCD0" w:rsidR="00A578C3" w:rsidRDefault="00A578C3" w:rsidP="00A578C3">
      <w:pPr>
        <w:jc w:val="center"/>
      </w:pPr>
      <w:bookmarkStart w:id="58" w:name="_Toc110517868"/>
      <w:r>
        <w:t xml:space="preserve">Gambar </w:t>
      </w:r>
      <w:fldSimple w:instr=" SEQ Gambar \* ARABIC ">
        <w:r w:rsidR="005E673B">
          <w:rPr>
            <w:noProof/>
          </w:rPr>
          <w:t>22</w:t>
        </w:r>
      </w:fldSimple>
      <w:r>
        <w:t>. Memasukkan gambar pada window.</w:t>
      </w:r>
      <w:bookmarkEnd w:id="58"/>
    </w:p>
    <w:p w14:paraId="6A934D74" w14:textId="77777777" w:rsidR="002243CA" w:rsidRPr="0098052B" w:rsidRDefault="002243CA" w:rsidP="002243CA"/>
    <w:p w14:paraId="300F4910" w14:textId="6D3F6ECF" w:rsidR="002243CA" w:rsidRDefault="00A578C3" w:rsidP="00A578C3">
      <w:pPr>
        <w:pStyle w:val="Heading2"/>
      </w:pPr>
      <w:bookmarkStart w:id="59" w:name="_Toc106195889"/>
      <w:bookmarkStart w:id="60" w:name="_Toc116646542"/>
      <w:r>
        <w:t xml:space="preserve">F. </w:t>
      </w:r>
      <w:r w:rsidR="002243CA">
        <w:t xml:space="preserve">Membuat </w:t>
      </w:r>
      <w:r w:rsidR="002243CA" w:rsidRPr="00A578C3">
        <w:t>Slider</w:t>
      </w:r>
      <w:bookmarkEnd w:id="59"/>
      <w:bookmarkEnd w:id="60"/>
    </w:p>
    <w:p w14:paraId="2BDE4FA6" w14:textId="188D097F" w:rsidR="002243CA" w:rsidRDefault="00A578C3" w:rsidP="002243CA">
      <w:r>
        <w:t xml:space="preserve">Slider berfungsi untuk menampilkan sebuah besaran / angka yang nantinya akan dikomunikasikan datanya dengan perangkat lain seperti Arduino. </w:t>
      </w:r>
      <w:r w:rsidR="002243CA">
        <w:t xml:space="preserve">Terdiri dari 11 </w:t>
      </w:r>
      <w:r w:rsidR="002243CA" w:rsidRPr="00C92521">
        <w:rPr>
          <w:i/>
          <w:iCs/>
        </w:rPr>
        <w:t>properties</w:t>
      </w:r>
      <w:r w:rsidR="002243CA">
        <w:t xml:space="preserve">  dasar untuk membuat masukkan slider  yaitu id, x, y, width, height,  value, from, to, stepSize, orientation, dan </w:t>
      </w:r>
      <w:r w:rsidR="002243CA" w:rsidRPr="004A38F0">
        <w:t>onValueChanged</w:t>
      </w:r>
      <w:r w:rsidR="002243CA">
        <w:t>. Ini adalah program dasar untuk menampilkan slider pada QML.</w:t>
      </w:r>
    </w:p>
    <w:p w14:paraId="0AA252D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Slider {</w:t>
      </w:r>
    </w:p>
    <w:p w14:paraId="1051038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0F00604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1C7B4E2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4172026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DD2701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1D234A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6DF3746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2FC68D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6F353CD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686D24D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r>
      <w:r w:rsidRPr="00A578C3">
        <w:rPr>
          <w:sz w:val="20"/>
          <w:szCs w:val="18"/>
        </w:rPr>
        <w:tab/>
        <w:t>orientation: Qt.Horizontal</w:t>
      </w:r>
    </w:p>
    <w:p w14:paraId="3E2BCA7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103EA9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7E4B59C6" w14:textId="77777777" w:rsidR="002243CA" w:rsidRDefault="002243CA" w:rsidP="00A578C3">
      <w:pPr>
        <w:shd w:val="clear" w:color="auto" w:fill="70AD47" w:themeFill="accent6"/>
        <w:spacing w:after="0" w:line="240" w:lineRule="auto"/>
      </w:pPr>
      <w:r w:rsidRPr="00A578C3">
        <w:rPr>
          <w:sz w:val="20"/>
          <w:szCs w:val="18"/>
        </w:rPr>
        <w:t>}</w:t>
      </w:r>
    </w:p>
    <w:p w14:paraId="2BC0069A" w14:textId="017578FE" w:rsidR="002243CA" w:rsidRDefault="007A3182" w:rsidP="002243CA">
      <w:r>
        <w:t>Penjelasan properties slider sebagai berikut:</w:t>
      </w:r>
    </w:p>
    <w:p w14:paraId="12AF47F9" w14:textId="562DB60E" w:rsidR="007A3182" w:rsidRDefault="007A3182" w:rsidP="007A3182">
      <w:pPr>
        <w:jc w:val="center"/>
      </w:pPr>
      <w:bookmarkStart w:id="61" w:name="_Toc110517876"/>
      <w:r>
        <w:t xml:space="preserve">Tabel </w:t>
      </w:r>
      <w:fldSimple w:instr=" SEQ Tabel \* ARABIC ">
        <w:r w:rsidR="005E673B">
          <w:rPr>
            <w:noProof/>
          </w:rPr>
          <w:t>5</w:t>
        </w:r>
      </w:fldSimple>
      <w:r>
        <w:t>. Properties dasar slider.</w:t>
      </w:r>
      <w:bookmarkEnd w:id="61"/>
    </w:p>
    <w:tbl>
      <w:tblPr>
        <w:tblStyle w:val="TableGrid"/>
        <w:tblW w:w="7645" w:type="dxa"/>
        <w:jc w:val="center"/>
        <w:tblLook w:val="04A0" w:firstRow="1" w:lastRow="0" w:firstColumn="1" w:lastColumn="0" w:noHBand="0" w:noVBand="1"/>
      </w:tblPr>
      <w:tblGrid>
        <w:gridCol w:w="1795"/>
        <w:gridCol w:w="3870"/>
        <w:gridCol w:w="1980"/>
      </w:tblGrid>
      <w:tr w:rsidR="002243CA" w:rsidRPr="007A3182" w14:paraId="61A75EDB" w14:textId="77777777" w:rsidTr="007A3182">
        <w:trPr>
          <w:jc w:val="center"/>
        </w:trPr>
        <w:tc>
          <w:tcPr>
            <w:tcW w:w="1795" w:type="dxa"/>
          </w:tcPr>
          <w:p w14:paraId="00CA1D96" w14:textId="77777777" w:rsidR="002243CA" w:rsidRPr="007A3182" w:rsidRDefault="002243CA" w:rsidP="00D4079D">
            <w:pPr>
              <w:rPr>
                <w:b/>
                <w:bCs/>
                <w:sz w:val="20"/>
                <w:szCs w:val="20"/>
              </w:rPr>
            </w:pPr>
            <w:r w:rsidRPr="007A3182">
              <w:rPr>
                <w:b/>
                <w:bCs/>
                <w:sz w:val="20"/>
                <w:szCs w:val="20"/>
              </w:rPr>
              <w:t>Properties</w:t>
            </w:r>
          </w:p>
        </w:tc>
        <w:tc>
          <w:tcPr>
            <w:tcW w:w="3870" w:type="dxa"/>
          </w:tcPr>
          <w:p w14:paraId="64DDBC96" w14:textId="77777777" w:rsidR="002243CA" w:rsidRPr="007A3182" w:rsidRDefault="002243CA" w:rsidP="00D4079D">
            <w:pPr>
              <w:rPr>
                <w:b/>
                <w:bCs/>
                <w:sz w:val="20"/>
                <w:szCs w:val="20"/>
              </w:rPr>
            </w:pPr>
            <w:r w:rsidRPr="007A3182">
              <w:rPr>
                <w:b/>
                <w:bCs/>
                <w:sz w:val="20"/>
                <w:szCs w:val="20"/>
              </w:rPr>
              <w:t>Fungsi</w:t>
            </w:r>
          </w:p>
        </w:tc>
        <w:tc>
          <w:tcPr>
            <w:tcW w:w="1980" w:type="dxa"/>
          </w:tcPr>
          <w:p w14:paraId="2998B012" w14:textId="77777777" w:rsidR="002243CA" w:rsidRPr="007A3182" w:rsidRDefault="002243CA" w:rsidP="00D4079D">
            <w:pPr>
              <w:rPr>
                <w:b/>
                <w:bCs/>
                <w:sz w:val="20"/>
                <w:szCs w:val="20"/>
              </w:rPr>
            </w:pPr>
            <w:r w:rsidRPr="007A3182">
              <w:rPr>
                <w:b/>
                <w:bCs/>
                <w:sz w:val="20"/>
                <w:szCs w:val="20"/>
              </w:rPr>
              <w:t>Contoh pengisian</w:t>
            </w:r>
          </w:p>
        </w:tc>
      </w:tr>
      <w:tr w:rsidR="002243CA" w:rsidRPr="007A3182" w14:paraId="5E334960" w14:textId="77777777" w:rsidTr="007A3182">
        <w:trPr>
          <w:jc w:val="center"/>
        </w:trPr>
        <w:tc>
          <w:tcPr>
            <w:tcW w:w="1795" w:type="dxa"/>
          </w:tcPr>
          <w:p w14:paraId="6CEED9DD" w14:textId="77777777" w:rsidR="002243CA" w:rsidRPr="007A3182" w:rsidRDefault="002243CA" w:rsidP="00D4079D">
            <w:pPr>
              <w:rPr>
                <w:sz w:val="20"/>
                <w:szCs w:val="20"/>
              </w:rPr>
            </w:pPr>
            <w:r w:rsidRPr="007A3182">
              <w:rPr>
                <w:sz w:val="20"/>
                <w:szCs w:val="20"/>
              </w:rPr>
              <w:t>Id</w:t>
            </w:r>
          </w:p>
        </w:tc>
        <w:tc>
          <w:tcPr>
            <w:tcW w:w="3870" w:type="dxa"/>
          </w:tcPr>
          <w:p w14:paraId="2228D91D" w14:textId="77777777" w:rsidR="002243CA" w:rsidRPr="007A3182" w:rsidRDefault="002243CA" w:rsidP="00D4079D">
            <w:pPr>
              <w:rPr>
                <w:sz w:val="20"/>
                <w:szCs w:val="20"/>
              </w:rPr>
            </w:pPr>
            <w:r w:rsidRPr="007A3182">
              <w:rPr>
                <w:sz w:val="20"/>
                <w:szCs w:val="20"/>
              </w:rPr>
              <w:t>Sebagai kode unik komponen qml</w:t>
            </w:r>
          </w:p>
        </w:tc>
        <w:tc>
          <w:tcPr>
            <w:tcW w:w="1980" w:type="dxa"/>
          </w:tcPr>
          <w:p w14:paraId="141E01AF" w14:textId="77777777" w:rsidR="002243CA" w:rsidRPr="007A3182" w:rsidRDefault="002243CA" w:rsidP="00D4079D">
            <w:pPr>
              <w:rPr>
                <w:sz w:val="20"/>
                <w:szCs w:val="20"/>
              </w:rPr>
            </w:pPr>
            <w:r w:rsidRPr="007A3182">
              <w:rPr>
                <w:sz w:val="20"/>
                <w:szCs w:val="20"/>
              </w:rPr>
              <w:t>root, window, menu</w:t>
            </w:r>
          </w:p>
        </w:tc>
      </w:tr>
      <w:tr w:rsidR="002243CA" w:rsidRPr="007A3182" w14:paraId="6F776BFD" w14:textId="77777777" w:rsidTr="007A3182">
        <w:trPr>
          <w:jc w:val="center"/>
        </w:trPr>
        <w:tc>
          <w:tcPr>
            <w:tcW w:w="1795" w:type="dxa"/>
          </w:tcPr>
          <w:p w14:paraId="7092C78E" w14:textId="77777777" w:rsidR="002243CA" w:rsidRPr="007A3182" w:rsidRDefault="002243CA" w:rsidP="00D4079D">
            <w:pPr>
              <w:rPr>
                <w:sz w:val="20"/>
                <w:szCs w:val="20"/>
              </w:rPr>
            </w:pPr>
            <w:r w:rsidRPr="007A3182">
              <w:rPr>
                <w:sz w:val="20"/>
                <w:szCs w:val="20"/>
              </w:rPr>
              <w:t>X</w:t>
            </w:r>
          </w:p>
        </w:tc>
        <w:tc>
          <w:tcPr>
            <w:tcW w:w="3870" w:type="dxa"/>
          </w:tcPr>
          <w:p w14:paraId="49FE9111" w14:textId="77777777" w:rsidR="002243CA" w:rsidRPr="007A3182" w:rsidRDefault="002243CA" w:rsidP="00D4079D">
            <w:pPr>
              <w:rPr>
                <w:sz w:val="20"/>
                <w:szCs w:val="20"/>
              </w:rPr>
            </w:pPr>
            <w:r w:rsidRPr="007A3182">
              <w:rPr>
                <w:sz w:val="20"/>
                <w:szCs w:val="20"/>
              </w:rPr>
              <w:t>Untuk mengatur posisi horizontal</w:t>
            </w:r>
          </w:p>
        </w:tc>
        <w:tc>
          <w:tcPr>
            <w:tcW w:w="1980" w:type="dxa"/>
          </w:tcPr>
          <w:p w14:paraId="46100407" w14:textId="77777777" w:rsidR="002243CA" w:rsidRPr="007A3182" w:rsidRDefault="002243CA" w:rsidP="00D4079D">
            <w:pPr>
              <w:rPr>
                <w:sz w:val="20"/>
                <w:szCs w:val="20"/>
              </w:rPr>
            </w:pPr>
            <w:r w:rsidRPr="007A3182">
              <w:rPr>
                <w:sz w:val="20"/>
                <w:szCs w:val="20"/>
              </w:rPr>
              <w:t>100, 200, 300….dst</w:t>
            </w:r>
          </w:p>
        </w:tc>
      </w:tr>
      <w:tr w:rsidR="002243CA" w:rsidRPr="007A3182" w14:paraId="574EA44F" w14:textId="77777777" w:rsidTr="007A3182">
        <w:trPr>
          <w:jc w:val="center"/>
        </w:trPr>
        <w:tc>
          <w:tcPr>
            <w:tcW w:w="1795" w:type="dxa"/>
          </w:tcPr>
          <w:p w14:paraId="5376B4E2" w14:textId="77777777" w:rsidR="002243CA" w:rsidRPr="007A3182" w:rsidRDefault="002243CA" w:rsidP="00D4079D">
            <w:pPr>
              <w:rPr>
                <w:sz w:val="20"/>
                <w:szCs w:val="20"/>
              </w:rPr>
            </w:pPr>
            <w:r w:rsidRPr="007A3182">
              <w:rPr>
                <w:sz w:val="20"/>
                <w:szCs w:val="20"/>
              </w:rPr>
              <w:t>Y</w:t>
            </w:r>
          </w:p>
        </w:tc>
        <w:tc>
          <w:tcPr>
            <w:tcW w:w="3870" w:type="dxa"/>
          </w:tcPr>
          <w:p w14:paraId="0C061234" w14:textId="77777777" w:rsidR="002243CA" w:rsidRPr="007A3182" w:rsidRDefault="002243CA" w:rsidP="00D4079D">
            <w:pPr>
              <w:rPr>
                <w:sz w:val="20"/>
                <w:szCs w:val="20"/>
              </w:rPr>
            </w:pPr>
            <w:r w:rsidRPr="007A3182">
              <w:rPr>
                <w:sz w:val="20"/>
                <w:szCs w:val="20"/>
              </w:rPr>
              <w:t>Untuk mengatur posisi vertical</w:t>
            </w:r>
          </w:p>
        </w:tc>
        <w:tc>
          <w:tcPr>
            <w:tcW w:w="1980" w:type="dxa"/>
          </w:tcPr>
          <w:p w14:paraId="5FF50F09" w14:textId="77777777" w:rsidR="002243CA" w:rsidRPr="007A3182" w:rsidRDefault="002243CA" w:rsidP="00D4079D">
            <w:pPr>
              <w:rPr>
                <w:sz w:val="20"/>
                <w:szCs w:val="20"/>
              </w:rPr>
            </w:pPr>
            <w:r w:rsidRPr="007A3182">
              <w:rPr>
                <w:sz w:val="20"/>
                <w:szCs w:val="20"/>
              </w:rPr>
              <w:t>100,200,300… dst</w:t>
            </w:r>
          </w:p>
        </w:tc>
      </w:tr>
      <w:tr w:rsidR="002243CA" w:rsidRPr="007A3182" w14:paraId="5ECDDE92" w14:textId="77777777" w:rsidTr="007A3182">
        <w:trPr>
          <w:jc w:val="center"/>
        </w:trPr>
        <w:tc>
          <w:tcPr>
            <w:tcW w:w="1795" w:type="dxa"/>
          </w:tcPr>
          <w:p w14:paraId="7F0254F2" w14:textId="77777777" w:rsidR="002243CA" w:rsidRPr="007A3182" w:rsidRDefault="002243CA" w:rsidP="00D4079D">
            <w:pPr>
              <w:rPr>
                <w:sz w:val="20"/>
                <w:szCs w:val="20"/>
              </w:rPr>
            </w:pPr>
            <w:r w:rsidRPr="007A3182">
              <w:rPr>
                <w:sz w:val="20"/>
                <w:szCs w:val="20"/>
              </w:rPr>
              <w:t>width</w:t>
            </w:r>
          </w:p>
        </w:tc>
        <w:tc>
          <w:tcPr>
            <w:tcW w:w="3870" w:type="dxa"/>
          </w:tcPr>
          <w:p w14:paraId="1781B77C" w14:textId="77777777" w:rsidR="002243CA" w:rsidRPr="007A3182" w:rsidRDefault="002243CA" w:rsidP="00D4079D">
            <w:pPr>
              <w:rPr>
                <w:sz w:val="20"/>
                <w:szCs w:val="20"/>
              </w:rPr>
            </w:pPr>
            <w:r w:rsidRPr="007A3182">
              <w:rPr>
                <w:sz w:val="20"/>
                <w:szCs w:val="20"/>
              </w:rPr>
              <w:t>Untuk mengatur lebar windows dalam satuan pixel</w:t>
            </w:r>
          </w:p>
        </w:tc>
        <w:tc>
          <w:tcPr>
            <w:tcW w:w="1980" w:type="dxa"/>
          </w:tcPr>
          <w:p w14:paraId="6668D55B" w14:textId="77777777" w:rsidR="002243CA" w:rsidRPr="007A3182" w:rsidRDefault="002243CA" w:rsidP="00D4079D">
            <w:pPr>
              <w:rPr>
                <w:sz w:val="20"/>
                <w:szCs w:val="20"/>
              </w:rPr>
            </w:pPr>
            <w:r w:rsidRPr="007A3182">
              <w:rPr>
                <w:sz w:val="20"/>
                <w:szCs w:val="20"/>
              </w:rPr>
              <w:t>100,200,300… dst</w:t>
            </w:r>
          </w:p>
        </w:tc>
      </w:tr>
      <w:tr w:rsidR="002243CA" w:rsidRPr="007A3182" w14:paraId="561593CB" w14:textId="77777777" w:rsidTr="007A3182">
        <w:trPr>
          <w:jc w:val="center"/>
        </w:trPr>
        <w:tc>
          <w:tcPr>
            <w:tcW w:w="1795" w:type="dxa"/>
          </w:tcPr>
          <w:p w14:paraId="1AE07111" w14:textId="77777777" w:rsidR="002243CA" w:rsidRPr="007A3182" w:rsidRDefault="002243CA" w:rsidP="00D4079D">
            <w:pPr>
              <w:rPr>
                <w:sz w:val="20"/>
                <w:szCs w:val="20"/>
              </w:rPr>
            </w:pPr>
            <w:r w:rsidRPr="007A3182">
              <w:rPr>
                <w:sz w:val="20"/>
                <w:szCs w:val="20"/>
              </w:rPr>
              <w:t>height</w:t>
            </w:r>
          </w:p>
        </w:tc>
        <w:tc>
          <w:tcPr>
            <w:tcW w:w="3870" w:type="dxa"/>
          </w:tcPr>
          <w:p w14:paraId="2F5E4D7A" w14:textId="77777777" w:rsidR="002243CA" w:rsidRPr="007A3182" w:rsidRDefault="002243CA" w:rsidP="00D4079D">
            <w:pPr>
              <w:rPr>
                <w:sz w:val="20"/>
                <w:szCs w:val="20"/>
              </w:rPr>
            </w:pPr>
            <w:r w:rsidRPr="007A3182">
              <w:rPr>
                <w:sz w:val="20"/>
                <w:szCs w:val="20"/>
              </w:rPr>
              <w:t>Untuk mengatur tinggi windows dalam satuan pixel</w:t>
            </w:r>
          </w:p>
        </w:tc>
        <w:tc>
          <w:tcPr>
            <w:tcW w:w="1980" w:type="dxa"/>
          </w:tcPr>
          <w:p w14:paraId="4FCF12EB" w14:textId="77777777" w:rsidR="002243CA" w:rsidRPr="007A3182" w:rsidRDefault="002243CA" w:rsidP="00D4079D">
            <w:pPr>
              <w:rPr>
                <w:sz w:val="20"/>
                <w:szCs w:val="20"/>
              </w:rPr>
            </w:pPr>
            <w:r w:rsidRPr="007A3182">
              <w:rPr>
                <w:sz w:val="20"/>
                <w:szCs w:val="20"/>
              </w:rPr>
              <w:t>100,200,300… dst</w:t>
            </w:r>
          </w:p>
        </w:tc>
      </w:tr>
      <w:tr w:rsidR="002243CA" w:rsidRPr="007A3182" w14:paraId="1AF77641" w14:textId="77777777" w:rsidTr="007A3182">
        <w:trPr>
          <w:jc w:val="center"/>
        </w:trPr>
        <w:tc>
          <w:tcPr>
            <w:tcW w:w="1795" w:type="dxa"/>
          </w:tcPr>
          <w:p w14:paraId="14D3A518" w14:textId="77777777" w:rsidR="002243CA" w:rsidRPr="007A3182" w:rsidRDefault="002243CA" w:rsidP="00D4079D">
            <w:pPr>
              <w:rPr>
                <w:sz w:val="20"/>
                <w:szCs w:val="20"/>
              </w:rPr>
            </w:pPr>
            <w:r w:rsidRPr="007A3182">
              <w:rPr>
                <w:sz w:val="20"/>
                <w:szCs w:val="20"/>
              </w:rPr>
              <w:t>value</w:t>
            </w:r>
          </w:p>
        </w:tc>
        <w:tc>
          <w:tcPr>
            <w:tcW w:w="3870" w:type="dxa"/>
          </w:tcPr>
          <w:p w14:paraId="16715519" w14:textId="77777777" w:rsidR="002243CA" w:rsidRPr="007A3182" w:rsidRDefault="002243CA" w:rsidP="00D4079D">
            <w:pPr>
              <w:rPr>
                <w:sz w:val="20"/>
                <w:szCs w:val="20"/>
              </w:rPr>
            </w:pPr>
            <w:r w:rsidRPr="007A3182">
              <w:rPr>
                <w:sz w:val="20"/>
                <w:szCs w:val="20"/>
              </w:rPr>
              <w:t>Untuk mengatur nilai pertama pada slider</w:t>
            </w:r>
          </w:p>
        </w:tc>
        <w:tc>
          <w:tcPr>
            <w:tcW w:w="1980" w:type="dxa"/>
          </w:tcPr>
          <w:p w14:paraId="14DA6F95" w14:textId="77777777" w:rsidR="002243CA" w:rsidRPr="007A3182" w:rsidRDefault="002243CA" w:rsidP="00D4079D">
            <w:pPr>
              <w:rPr>
                <w:sz w:val="20"/>
                <w:szCs w:val="20"/>
              </w:rPr>
            </w:pPr>
            <w:r w:rsidRPr="007A3182">
              <w:rPr>
                <w:sz w:val="20"/>
                <w:szCs w:val="20"/>
              </w:rPr>
              <w:t>100,200,300… dst</w:t>
            </w:r>
          </w:p>
        </w:tc>
      </w:tr>
      <w:tr w:rsidR="002243CA" w:rsidRPr="007A3182" w14:paraId="60701366" w14:textId="77777777" w:rsidTr="007A3182">
        <w:trPr>
          <w:jc w:val="center"/>
        </w:trPr>
        <w:tc>
          <w:tcPr>
            <w:tcW w:w="1795" w:type="dxa"/>
          </w:tcPr>
          <w:p w14:paraId="22806E43" w14:textId="77777777" w:rsidR="002243CA" w:rsidRPr="007A3182" w:rsidRDefault="002243CA" w:rsidP="00D4079D">
            <w:pPr>
              <w:rPr>
                <w:sz w:val="20"/>
                <w:szCs w:val="20"/>
              </w:rPr>
            </w:pPr>
            <w:r w:rsidRPr="007A3182">
              <w:rPr>
                <w:sz w:val="20"/>
                <w:szCs w:val="20"/>
              </w:rPr>
              <w:t>From</w:t>
            </w:r>
          </w:p>
        </w:tc>
        <w:tc>
          <w:tcPr>
            <w:tcW w:w="3870" w:type="dxa"/>
          </w:tcPr>
          <w:p w14:paraId="3412C13B" w14:textId="77777777" w:rsidR="002243CA" w:rsidRPr="007A3182" w:rsidRDefault="002243CA" w:rsidP="00D4079D">
            <w:pPr>
              <w:rPr>
                <w:sz w:val="20"/>
                <w:szCs w:val="20"/>
              </w:rPr>
            </w:pPr>
            <w:r w:rsidRPr="007A3182">
              <w:rPr>
                <w:sz w:val="20"/>
                <w:szCs w:val="20"/>
              </w:rPr>
              <w:t>Untuk mengatur nilai terendah pada slider</w:t>
            </w:r>
          </w:p>
        </w:tc>
        <w:tc>
          <w:tcPr>
            <w:tcW w:w="1980" w:type="dxa"/>
          </w:tcPr>
          <w:p w14:paraId="4E8BB373" w14:textId="77777777" w:rsidR="002243CA" w:rsidRPr="007A3182" w:rsidRDefault="002243CA" w:rsidP="00D4079D">
            <w:pPr>
              <w:rPr>
                <w:sz w:val="20"/>
                <w:szCs w:val="20"/>
              </w:rPr>
            </w:pPr>
            <w:r w:rsidRPr="007A3182">
              <w:rPr>
                <w:sz w:val="20"/>
                <w:szCs w:val="20"/>
              </w:rPr>
              <w:t>100,200,300… dst</w:t>
            </w:r>
          </w:p>
        </w:tc>
      </w:tr>
      <w:tr w:rsidR="002243CA" w:rsidRPr="007A3182" w14:paraId="7AD7C34D" w14:textId="77777777" w:rsidTr="007A3182">
        <w:trPr>
          <w:jc w:val="center"/>
        </w:trPr>
        <w:tc>
          <w:tcPr>
            <w:tcW w:w="1795" w:type="dxa"/>
          </w:tcPr>
          <w:p w14:paraId="46A51AFA" w14:textId="77777777" w:rsidR="002243CA" w:rsidRPr="007A3182" w:rsidRDefault="002243CA" w:rsidP="00D4079D">
            <w:pPr>
              <w:rPr>
                <w:sz w:val="20"/>
                <w:szCs w:val="20"/>
              </w:rPr>
            </w:pPr>
            <w:r w:rsidRPr="007A3182">
              <w:rPr>
                <w:sz w:val="20"/>
                <w:szCs w:val="20"/>
              </w:rPr>
              <w:t>To</w:t>
            </w:r>
          </w:p>
        </w:tc>
        <w:tc>
          <w:tcPr>
            <w:tcW w:w="3870" w:type="dxa"/>
          </w:tcPr>
          <w:p w14:paraId="4708CA60" w14:textId="77777777" w:rsidR="002243CA" w:rsidRPr="007A3182" w:rsidRDefault="002243CA" w:rsidP="00D4079D">
            <w:pPr>
              <w:rPr>
                <w:sz w:val="20"/>
                <w:szCs w:val="20"/>
              </w:rPr>
            </w:pPr>
            <w:r w:rsidRPr="007A3182">
              <w:rPr>
                <w:sz w:val="20"/>
                <w:szCs w:val="20"/>
              </w:rPr>
              <w:t>Untuk mengatur nilai tertinggi pada slider</w:t>
            </w:r>
          </w:p>
        </w:tc>
        <w:tc>
          <w:tcPr>
            <w:tcW w:w="1980" w:type="dxa"/>
          </w:tcPr>
          <w:p w14:paraId="3748B1BF" w14:textId="77777777" w:rsidR="002243CA" w:rsidRPr="007A3182" w:rsidRDefault="002243CA" w:rsidP="00D4079D">
            <w:pPr>
              <w:rPr>
                <w:sz w:val="20"/>
                <w:szCs w:val="20"/>
              </w:rPr>
            </w:pPr>
            <w:r w:rsidRPr="007A3182">
              <w:rPr>
                <w:sz w:val="20"/>
                <w:szCs w:val="20"/>
              </w:rPr>
              <w:t>100,200,300… dst</w:t>
            </w:r>
          </w:p>
        </w:tc>
      </w:tr>
      <w:tr w:rsidR="002243CA" w:rsidRPr="007A3182" w14:paraId="7B44148C" w14:textId="77777777" w:rsidTr="007A3182">
        <w:trPr>
          <w:jc w:val="center"/>
        </w:trPr>
        <w:tc>
          <w:tcPr>
            <w:tcW w:w="1795" w:type="dxa"/>
          </w:tcPr>
          <w:p w14:paraId="426C55C9" w14:textId="77777777" w:rsidR="002243CA" w:rsidRPr="007A3182" w:rsidRDefault="002243CA" w:rsidP="00D4079D">
            <w:pPr>
              <w:rPr>
                <w:sz w:val="20"/>
                <w:szCs w:val="20"/>
              </w:rPr>
            </w:pPr>
            <w:r w:rsidRPr="007A3182">
              <w:rPr>
                <w:sz w:val="20"/>
                <w:szCs w:val="20"/>
              </w:rPr>
              <w:t>stepSize</w:t>
            </w:r>
          </w:p>
        </w:tc>
        <w:tc>
          <w:tcPr>
            <w:tcW w:w="3870" w:type="dxa"/>
          </w:tcPr>
          <w:p w14:paraId="5123E0C0" w14:textId="77777777" w:rsidR="002243CA" w:rsidRPr="007A3182" w:rsidRDefault="002243CA" w:rsidP="00D4079D">
            <w:pPr>
              <w:rPr>
                <w:sz w:val="20"/>
                <w:szCs w:val="20"/>
              </w:rPr>
            </w:pPr>
            <w:r w:rsidRPr="007A3182">
              <w:rPr>
                <w:sz w:val="20"/>
                <w:szCs w:val="20"/>
              </w:rPr>
              <w:t>Untuk mengatur nilai langkah pada slider</w:t>
            </w:r>
          </w:p>
        </w:tc>
        <w:tc>
          <w:tcPr>
            <w:tcW w:w="1980" w:type="dxa"/>
          </w:tcPr>
          <w:p w14:paraId="687212B2" w14:textId="77777777" w:rsidR="002243CA" w:rsidRPr="007A3182" w:rsidRDefault="002243CA" w:rsidP="00D4079D">
            <w:pPr>
              <w:rPr>
                <w:sz w:val="20"/>
                <w:szCs w:val="20"/>
              </w:rPr>
            </w:pPr>
            <w:r w:rsidRPr="007A3182">
              <w:rPr>
                <w:sz w:val="20"/>
                <w:szCs w:val="20"/>
              </w:rPr>
              <w:t>100,200,300… dst</w:t>
            </w:r>
          </w:p>
        </w:tc>
      </w:tr>
      <w:tr w:rsidR="002243CA" w:rsidRPr="007A3182" w14:paraId="24075F24" w14:textId="77777777" w:rsidTr="007A3182">
        <w:trPr>
          <w:jc w:val="center"/>
        </w:trPr>
        <w:tc>
          <w:tcPr>
            <w:tcW w:w="1795" w:type="dxa"/>
          </w:tcPr>
          <w:p w14:paraId="7DD52F8C" w14:textId="77777777" w:rsidR="002243CA" w:rsidRPr="007A3182" w:rsidRDefault="002243CA" w:rsidP="00D4079D">
            <w:pPr>
              <w:rPr>
                <w:sz w:val="20"/>
                <w:szCs w:val="20"/>
              </w:rPr>
            </w:pPr>
            <w:r w:rsidRPr="007A3182">
              <w:rPr>
                <w:sz w:val="20"/>
                <w:szCs w:val="20"/>
              </w:rPr>
              <w:t>orientation</w:t>
            </w:r>
          </w:p>
        </w:tc>
        <w:tc>
          <w:tcPr>
            <w:tcW w:w="3870" w:type="dxa"/>
          </w:tcPr>
          <w:p w14:paraId="768E1540" w14:textId="77777777" w:rsidR="002243CA" w:rsidRPr="007A3182" w:rsidRDefault="002243CA" w:rsidP="00D4079D">
            <w:pPr>
              <w:rPr>
                <w:sz w:val="20"/>
                <w:szCs w:val="20"/>
              </w:rPr>
            </w:pPr>
            <w:r w:rsidRPr="007A3182">
              <w:rPr>
                <w:sz w:val="20"/>
                <w:szCs w:val="20"/>
              </w:rPr>
              <w:t>Untuk menentukan orientasi slider</w:t>
            </w:r>
          </w:p>
        </w:tc>
        <w:tc>
          <w:tcPr>
            <w:tcW w:w="1980" w:type="dxa"/>
          </w:tcPr>
          <w:p w14:paraId="43D24125" w14:textId="77777777" w:rsidR="002243CA" w:rsidRPr="007A3182" w:rsidRDefault="002243CA" w:rsidP="00D4079D">
            <w:pPr>
              <w:rPr>
                <w:rFonts w:ascii="Droid Sans Mono" w:hAnsi="Droid Sans Mono"/>
                <w:sz w:val="20"/>
                <w:szCs w:val="20"/>
                <w:shd w:val="clear" w:color="auto" w:fill="FFFFFF"/>
              </w:rPr>
            </w:pPr>
            <w:r w:rsidRPr="007A3182">
              <w:rPr>
                <w:rFonts w:ascii="Droid Sans Mono" w:hAnsi="Droid Sans Mono"/>
                <w:sz w:val="20"/>
                <w:szCs w:val="20"/>
                <w:shd w:val="clear" w:color="auto" w:fill="FFFFFF"/>
              </w:rPr>
              <w:t>Qt.Horizontal</w:t>
            </w:r>
          </w:p>
          <w:p w14:paraId="7419FCE2" w14:textId="77777777" w:rsidR="002243CA" w:rsidRPr="007A3182" w:rsidRDefault="002243CA" w:rsidP="00D4079D">
            <w:pPr>
              <w:rPr>
                <w:sz w:val="20"/>
                <w:szCs w:val="20"/>
              </w:rPr>
            </w:pPr>
            <w:r w:rsidRPr="007A3182">
              <w:rPr>
                <w:rFonts w:ascii="Droid Sans Mono" w:hAnsi="Droid Sans Mono"/>
                <w:sz w:val="20"/>
                <w:szCs w:val="20"/>
                <w:shd w:val="clear" w:color="auto" w:fill="FFFFFF"/>
              </w:rPr>
              <w:t>Qt.Vertical</w:t>
            </w:r>
          </w:p>
        </w:tc>
      </w:tr>
      <w:tr w:rsidR="002243CA" w:rsidRPr="007A3182" w14:paraId="71E2C0CD" w14:textId="77777777" w:rsidTr="007A3182">
        <w:trPr>
          <w:jc w:val="center"/>
        </w:trPr>
        <w:tc>
          <w:tcPr>
            <w:tcW w:w="1795" w:type="dxa"/>
          </w:tcPr>
          <w:p w14:paraId="49D9B76D" w14:textId="77777777" w:rsidR="002243CA" w:rsidRPr="007A3182" w:rsidRDefault="002243CA" w:rsidP="00D4079D">
            <w:pPr>
              <w:rPr>
                <w:sz w:val="20"/>
                <w:szCs w:val="20"/>
              </w:rPr>
            </w:pPr>
            <w:r w:rsidRPr="007A3182">
              <w:rPr>
                <w:sz w:val="20"/>
                <w:szCs w:val="20"/>
              </w:rPr>
              <w:t>onValueChanged</w:t>
            </w:r>
          </w:p>
        </w:tc>
        <w:tc>
          <w:tcPr>
            <w:tcW w:w="3870" w:type="dxa"/>
          </w:tcPr>
          <w:p w14:paraId="405EB826" w14:textId="77777777" w:rsidR="002243CA" w:rsidRPr="007A3182" w:rsidRDefault="002243CA" w:rsidP="00D4079D">
            <w:pPr>
              <w:rPr>
                <w:sz w:val="20"/>
                <w:szCs w:val="20"/>
              </w:rPr>
            </w:pPr>
            <w:r w:rsidRPr="007A3182">
              <w:rPr>
                <w:sz w:val="20"/>
                <w:szCs w:val="20"/>
              </w:rPr>
              <w:t>Untuk meletakkan program apabila slider berubah nilai</w:t>
            </w:r>
          </w:p>
        </w:tc>
        <w:tc>
          <w:tcPr>
            <w:tcW w:w="1980" w:type="dxa"/>
          </w:tcPr>
          <w:p w14:paraId="0CCB64B2" w14:textId="77777777" w:rsidR="002243CA" w:rsidRPr="007A3182" w:rsidRDefault="002243CA" w:rsidP="00D4079D">
            <w:pPr>
              <w:rPr>
                <w:sz w:val="20"/>
                <w:szCs w:val="20"/>
              </w:rPr>
            </w:pPr>
            <w:r w:rsidRPr="007A3182">
              <w:rPr>
                <w:sz w:val="20"/>
                <w:szCs w:val="20"/>
              </w:rPr>
              <w:t>*penjelasan detail ada pada integrasi python dan qml</w:t>
            </w:r>
          </w:p>
        </w:tc>
      </w:tr>
    </w:tbl>
    <w:p w14:paraId="2BCDA5BA" w14:textId="3FD9D16E" w:rsidR="002243CA" w:rsidRDefault="002243CA" w:rsidP="002243CA">
      <w:r>
        <w:t>Contoh Program lengkap untuk memunculkan slider dengan nilai slider berupa teks:</w:t>
      </w:r>
    </w:p>
    <w:p w14:paraId="52DF7B4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6288E30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387B53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6E40016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288403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B8CC8C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12FE589A" w14:textId="77777777" w:rsidR="002243CA" w:rsidRPr="00A578C3" w:rsidRDefault="002243CA" w:rsidP="00A578C3">
      <w:pPr>
        <w:shd w:val="clear" w:color="auto" w:fill="70AD47" w:themeFill="accent6"/>
        <w:spacing w:after="0" w:line="240" w:lineRule="auto"/>
        <w:rPr>
          <w:sz w:val="20"/>
          <w:szCs w:val="18"/>
        </w:rPr>
      </w:pPr>
    </w:p>
    <w:p w14:paraId="1F73E25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3BBF8B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d : root</w:t>
      </w:r>
    </w:p>
    <w:p w14:paraId="3E521B2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width: 400</w:t>
      </w:r>
    </w:p>
    <w:p w14:paraId="6EE8224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5A789ED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60737BC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4961101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2BB2E0B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086322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5E302CF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7939179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1E4A76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29B243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36DA4E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lider {</w:t>
      </w:r>
    </w:p>
    <w:p w14:paraId="6FFD007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580744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29DF6F2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7BB7451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0E35A9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6D17A38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3EE96D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1C1015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300B0CA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32F1B1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7D298F6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E6F7A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55BF162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1EC09B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ext {</w:t>
      </w:r>
    </w:p>
    <w:p w14:paraId="5E1E0B7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300</w:t>
      </w:r>
    </w:p>
    <w:p w14:paraId="41AB51C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45</w:t>
      </w:r>
    </w:p>
    <w:p w14:paraId="646D7FA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ext : slider1.value</w:t>
      </w:r>
    </w:p>
    <w:p w14:paraId="57C64E1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color : "#00FF00"</w:t>
      </w:r>
    </w:p>
    <w:p w14:paraId="6DAF3CF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pixelSize:24</w:t>
      </w:r>
    </w:p>
    <w:p w14:paraId="76C3DEA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bold : true</w:t>
      </w:r>
    </w:p>
    <w:p w14:paraId="5341623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family : "Comic Sans MS"</w:t>
      </w:r>
    </w:p>
    <w:p w14:paraId="0E62B99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7C75CFBB" w14:textId="77777777" w:rsidR="002243CA" w:rsidRDefault="002243CA" w:rsidP="00A578C3">
      <w:pPr>
        <w:shd w:val="clear" w:color="auto" w:fill="70AD47" w:themeFill="accent6"/>
        <w:spacing w:after="0" w:line="240" w:lineRule="auto"/>
      </w:pPr>
      <w:r w:rsidRPr="00A578C3">
        <w:rPr>
          <w:sz w:val="20"/>
          <w:szCs w:val="18"/>
        </w:rPr>
        <w:t>}</w:t>
      </w:r>
    </w:p>
    <w:p w14:paraId="4EAF33E4" w14:textId="3D1ACD5F" w:rsidR="002243CA" w:rsidRDefault="002243CA" w:rsidP="002243CA">
      <w:r>
        <w:t>Hasil</w:t>
      </w:r>
      <w:r w:rsidR="00A578C3">
        <w:t>nya sebagai berikut</w:t>
      </w:r>
      <w:r>
        <w:t>:</w:t>
      </w:r>
    </w:p>
    <w:p w14:paraId="48458B01" w14:textId="22444F3E" w:rsidR="00A578C3" w:rsidRDefault="00A578C3" w:rsidP="00A578C3">
      <w:pPr>
        <w:jc w:val="center"/>
      </w:pPr>
      <w:r>
        <w:rPr>
          <w:noProof/>
        </w:rPr>
        <w:lastRenderedPageBreak/>
        <w:drawing>
          <wp:inline distT="0" distB="0" distL="0" distR="0" wp14:anchorId="29798EE2" wp14:editId="376B2C99">
            <wp:extent cx="2425148" cy="2600404"/>
            <wp:effectExtent l="0" t="0" r="0" b="0"/>
            <wp:docPr id="39" name="Picture 3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68916" cy="2647335"/>
                    </a:xfrm>
                    <a:prstGeom prst="rect">
                      <a:avLst/>
                    </a:prstGeom>
                    <a:noFill/>
                    <a:ln>
                      <a:noFill/>
                    </a:ln>
                  </pic:spPr>
                </pic:pic>
              </a:graphicData>
            </a:graphic>
          </wp:inline>
        </w:drawing>
      </w:r>
    </w:p>
    <w:p w14:paraId="31A0BA24" w14:textId="7E9F9E88" w:rsidR="007A3182" w:rsidRDefault="007A3182" w:rsidP="007A3182">
      <w:pPr>
        <w:jc w:val="center"/>
      </w:pPr>
      <w:bookmarkStart w:id="62" w:name="_Toc110517869"/>
      <w:r>
        <w:t xml:space="preserve">Gambar </w:t>
      </w:r>
      <w:fldSimple w:instr=" SEQ Gambar \* ARABIC ">
        <w:r w:rsidR="005E673B">
          <w:rPr>
            <w:noProof/>
          </w:rPr>
          <w:t>23</w:t>
        </w:r>
      </w:fldSimple>
      <w:r>
        <w:t>. Tampilan slider dalam sebuah window.</w:t>
      </w:r>
      <w:bookmarkEnd w:id="62"/>
    </w:p>
    <w:p w14:paraId="0E9075A6" w14:textId="343AB971" w:rsidR="002243CA" w:rsidRDefault="007A3182" w:rsidP="007A3182">
      <w:pPr>
        <w:pStyle w:val="Heading2"/>
      </w:pPr>
      <w:bookmarkStart w:id="63" w:name="_Toc106195890"/>
      <w:bookmarkStart w:id="64" w:name="_Toc116646543"/>
      <w:r>
        <w:t xml:space="preserve">G. </w:t>
      </w:r>
      <w:r w:rsidR="002243CA" w:rsidRPr="007A3182">
        <w:t>Membuat</w:t>
      </w:r>
      <w:r w:rsidR="002243CA">
        <w:t xml:space="preserve"> Gauge</w:t>
      </w:r>
      <w:bookmarkEnd w:id="63"/>
      <w:bookmarkEnd w:id="64"/>
    </w:p>
    <w:p w14:paraId="2DF88D06" w14:textId="5EA7B239" w:rsidR="005444E1" w:rsidRDefault="007A3182" w:rsidP="002243CA">
      <w:r>
        <w:rPr>
          <w:noProof/>
        </w:rPr>
        <w:t xml:space="preserve">Fungsi gauge dalam sebuah GUI sebenarnya mirip dengan slider hanya dengan tampilan yang berbeda. </w:t>
      </w:r>
      <w:r w:rsidR="002243CA">
        <w:t xml:space="preserve">Ada dua jenis gauge yaitu CircularGauge dan Gauge.  Terdiri dari 9 </w:t>
      </w:r>
      <w:r w:rsidR="002243CA" w:rsidRPr="00C92521">
        <w:rPr>
          <w:i/>
          <w:iCs/>
        </w:rPr>
        <w:t>properties</w:t>
      </w:r>
      <w:r w:rsidR="002243CA">
        <w:t xml:space="preserve">  dasar untuk membuat masukkan CircularGauge yaitu id, x, y, width, height,  value, minimumValue, maximumValue, dan style. </w:t>
      </w:r>
      <w:r w:rsidR="005444E1">
        <w:t>Penjelasan proteprties tersebut seperti berikut:</w:t>
      </w:r>
    </w:p>
    <w:p w14:paraId="626D1045" w14:textId="7345E36A" w:rsidR="005444E1" w:rsidRDefault="005444E1" w:rsidP="005444E1">
      <w:pPr>
        <w:jc w:val="center"/>
      </w:pPr>
      <w:bookmarkStart w:id="65" w:name="_Toc110517877"/>
      <w:r>
        <w:t xml:space="preserve">Tabel </w:t>
      </w:r>
      <w:fldSimple w:instr=" SEQ Tabel \* ARABIC ">
        <w:r w:rsidR="005E673B">
          <w:rPr>
            <w:noProof/>
          </w:rPr>
          <w:t>6</w:t>
        </w:r>
      </w:fldSimple>
      <w:r>
        <w:t>. Properties gauge / circular gauge.</w:t>
      </w:r>
      <w:bookmarkEnd w:id="65"/>
    </w:p>
    <w:tbl>
      <w:tblPr>
        <w:tblStyle w:val="TableGrid"/>
        <w:tblW w:w="0" w:type="auto"/>
        <w:tblLook w:val="04A0" w:firstRow="1" w:lastRow="0" w:firstColumn="1" w:lastColumn="0" w:noHBand="0" w:noVBand="1"/>
      </w:tblPr>
      <w:tblGrid>
        <w:gridCol w:w="1667"/>
        <w:gridCol w:w="4324"/>
        <w:gridCol w:w="3025"/>
      </w:tblGrid>
      <w:tr w:rsidR="005444E1" w:rsidRPr="005444E1" w14:paraId="6D86B0A3" w14:textId="77777777" w:rsidTr="005444E1">
        <w:tc>
          <w:tcPr>
            <w:tcW w:w="1668" w:type="dxa"/>
          </w:tcPr>
          <w:p w14:paraId="12152FE2" w14:textId="2CF2D0C8" w:rsidR="005444E1" w:rsidRPr="005444E1" w:rsidRDefault="005444E1" w:rsidP="005444E1">
            <w:pPr>
              <w:rPr>
                <w:sz w:val="20"/>
                <w:szCs w:val="20"/>
              </w:rPr>
            </w:pPr>
            <w:r w:rsidRPr="005444E1">
              <w:rPr>
                <w:sz w:val="20"/>
                <w:szCs w:val="20"/>
              </w:rPr>
              <w:t>Properties</w:t>
            </w:r>
          </w:p>
        </w:tc>
        <w:tc>
          <w:tcPr>
            <w:tcW w:w="4493" w:type="dxa"/>
          </w:tcPr>
          <w:p w14:paraId="51DAA4E0" w14:textId="7A4040ED" w:rsidR="005444E1" w:rsidRPr="005444E1" w:rsidRDefault="005444E1" w:rsidP="005444E1">
            <w:pPr>
              <w:rPr>
                <w:sz w:val="20"/>
                <w:szCs w:val="20"/>
              </w:rPr>
            </w:pPr>
            <w:r w:rsidRPr="005444E1">
              <w:rPr>
                <w:sz w:val="20"/>
                <w:szCs w:val="20"/>
              </w:rPr>
              <w:t>Fungsi</w:t>
            </w:r>
          </w:p>
        </w:tc>
        <w:tc>
          <w:tcPr>
            <w:tcW w:w="3081" w:type="dxa"/>
          </w:tcPr>
          <w:p w14:paraId="4BF412EB" w14:textId="0E07ADC0" w:rsidR="005444E1" w:rsidRPr="005444E1" w:rsidRDefault="005444E1" w:rsidP="005444E1">
            <w:pPr>
              <w:rPr>
                <w:sz w:val="20"/>
                <w:szCs w:val="20"/>
              </w:rPr>
            </w:pPr>
            <w:r w:rsidRPr="005444E1">
              <w:rPr>
                <w:sz w:val="20"/>
                <w:szCs w:val="20"/>
              </w:rPr>
              <w:t>Contoh pengisian</w:t>
            </w:r>
          </w:p>
        </w:tc>
      </w:tr>
      <w:tr w:rsidR="005444E1" w:rsidRPr="005444E1" w14:paraId="7F214CE4" w14:textId="77777777" w:rsidTr="005444E1">
        <w:tc>
          <w:tcPr>
            <w:tcW w:w="1668" w:type="dxa"/>
          </w:tcPr>
          <w:p w14:paraId="2B898026" w14:textId="57A156B8" w:rsidR="005444E1" w:rsidRPr="005444E1" w:rsidRDefault="005444E1" w:rsidP="005444E1">
            <w:pPr>
              <w:rPr>
                <w:sz w:val="20"/>
                <w:szCs w:val="20"/>
              </w:rPr>
            </w:pPr>
            <w:r w:rsidRPr="005444E1">
              <w:rPr>
                <w:sz w:val="20"/>
                <w:szCs w:val="20"/>
              </w:rPr>
              <w:t>Id</w:t>
            </w:r>
          </w:p>
        </w:tc>
        <w:tc>
          <w:tcPr>
            <w:tcW w:w="4493" w:type="dxa"/>
          </w:tcPr>
          <w:p w14:paraId="55060CB1" w14:textId="6388C4FB" w:rsidR="005444E1" w:rsidRPr="005444E1" w:rsidRDefault="005444E1" w:rsidP="005444E1">
            <w:pPr>
              <w:rPr>
                <w:sz w:val="20"/>
                <w:szCs w:val="20"/>
              </w:rPr>
            </w:pPr>
            <w:r w:rsidRPr="005444E1">
              <w:rPr>
                <w:sz w:val="20"/>
                <w:szCs w:val="20"/>
              </w:rPr>
              <w:t>Sebagai kode unik komponen qml</w:t>
            </w:r>
          </w:p>
        </w:tc>
        <w:tc>
          <w:tcPr>
            <w:tcW w:w="3081" w:type="dxa"/>
          </w:tcPr>
          <w:p w14:paraId="6421C8CD" w14:textId="10F9BFDB" w:rsidR="005444E1" w:rsidRPr="005444E1" w:rsidRDefault="005444E1" w:rsidP="005444E1">
            <w:pPr>
              <w:rPr>
                <w:sz w:val="20"/>
                <w:szCs w:val="20"/>
              </w:rPr>
            </w:pPr>
            <w:r w:rsidRPr="005444E1">
              <w:rPr>
                <w:sz w:val="20"/>
                <w:szCs w:val="20"/>
              </w:rPr>
              <w:t>root, window, menu</w:t>
            </w:r>
          </w:p>
        </w:tc>
      </w:tr>
      <w:tr w:rsidR="005444E1" w:rsidRPr="005444E1" w14:paraId="7A5A34BC" w14:textId="77777777" w:rsidTr="005444E1">
        <w:tc>
          <w:tcPr>
            <w:tcW w:w="1668" w:type="dxa"/>
          </w:tcPr>
          <w:p w14:paraId="24909215" w14:textId="5841F2E6" w:rsidR="005444E1" w:rsidRPr="005444E1" w:rsidRDefault="005444E1" w:rsidP="005444E1">
            <w:pPr>
              <w:rPr>
                <w:sz w:val="20"/>
                <w:szCs w:val="20"/>
              </w:rPr>
            </w:pPr>
            <w:r w:rsidRPr="005444E1">
              <w:rPr>
                <w:sz w:val="20"/>
                <w:szCs w:val="20"/>
              </w:rPr>
              <w:t>X</w:t>
            </w:r>
          </w:p>
        </w:tc>
        <w:tc>
          <w:tcPr>
            <w:tcW w:w="4493" w:type="dxa"/>
          </w:tcPr>
          <w:p w14:paraId="5940F5D6" w14:textId="75104030" w:rsidR="005444E1" w:rsidRPr="005444E1" w:rsidRDefault="005444E1" w:rsidP="005444E1">
            <w:pPr>
              <w:rPr>
                <w:sz w:val="20"/>
                <w:szCs w:val="20"/>
              </w:rPr>
            </w:pPr>
            <w:r w:rsidRPr="005444E1">
              <w:rPr>
                <w:sz w:val="20"/>
                <w:szCs w:val="20"/>
              </w:rPr>
              <w:t>Untuk mengatur posisi horizontal</w:t>
            </w:r>
          </w:p>
        </w:tc>
        <w:tc>
          <w:tcPr>
            <w:tcW w:w="3081" w:type="dxa"/>
          </w:tcPr>
          <w:p w14:paraId="2C23F427" w14:textId="0B7B5B17" w:rsidR="005444E1" w:rsidRPr="005444E1" w:rsidRDefault="005444E1" w:rsidP="005444E1">
            <w:pPr>
              <w:rPr>
                <w:sz w:val="20"/>
                <w:szCs w:val="20"/>
              </w:rPr>
            </w:pPr>
            <w:r w:rsidRPr="005444E1">
              <w:rPr>
                <w:sz w:val="20"/>
                <w:szCs w:val="20"/>
              </w:rPr>
              <w:t>100, 200, 300….dst</w:t>
            </w:r>
          </w:p>
        </w:tc>
      </w:tr>
      <w:tr w:rsidR="005444E1" w:rsidRPr="005444E1" w14:paraId="2D1C5B51" w14:textId="77777777" w:rsidTr="005444E1">
        <w:tc>
          <w:tcPr>
            <w:tcW w:w="1668" w:type="dxa"/>
          </w:tcPr>
          <w:p w14:paraId="6333534D" w14:textId="16623954" w:rsidR="005444E1" w:rsidRPr="005444E1" w:rsidRDefault="005444E1" w:rsidP="005444E1">
            <w:pPr>
              <w:rPr>
                <w:sz w:val="20"/>
                <w:szCs w:val="20"/>
              </w:rPr>
            </w:pPr>
            <w:r w:rsidRPr="005444E1">
              <w:rPr>
                <w:sz w:val="20"/>
                <w:szCs w:val="20"/>
              </w:rPr>
              <w:t>Y</w:t>
            </w:r>
          </w:p>
        </w:tc>
        <w:tc>
          <w:tcPr>
            <w:tcW w:w="4493" w:type="dxa"/>
          </w:tcPr>
          <w:p w14:paraId="430F9501" w14:textId="513E194A" w:rsidR="005444E1" w:rsidRPr="005444E1" w:rsidRDefault="005444E1" w:rsidP="005444E1">
            <w:pPr>
              <w:rPr>
                <w:sz w:val="20"/>
                <w:szCs w:val="20"/>
              </w:rPr>
            </w:pPr>
            <w:r w:rsidRPr="005444E1">
              <w:rPr>
                <w:sz w:val="20"/>
                <w:szCs w:val="20"/>
              </w:rPr>
              <w:t>Untuk mengatur posisi vertical</w:t>
            </w:r>
          </w:p>
        </w:tc>
        <w:tc>
          <w:tcPr>
            <w:tcW w:w="3081" w:type="dxa"/>
          </w:tcPr>
          <w:p w14:paraId="47D40DA5" w14:textId="565D1A8D" w:rsidR="005444E1" w:rsidRPr="005444E1" w:rsidRDefault="005444E1" w:rsidP="005444E1">
            <w:pPr>
              <w:rPr>
                <w:sz w:val="20"/>
                <w:szCs w:val="20"/>
              </w:rPr>
            </w:pPr>
            <w:r w:rsidRPr="005444E1">
              <w:rPr>
                <w:sz w:val="20"/>
                <w:szCs w:val="20"/>
              </w:rPr>
              <w:t>100,200,300… dst</w:t>
            </w:r>
          </w:p>
        </w:tc>
      </w:tr>
      <w:tr w:rsidR="005444E1" w:rsidRPr="005444E1" w14:paraId="1A36AB91" w14:textId="77777777" w:rsidTr="005444E1">
        <w:tc>
          <w:tcPr>
            <w:tcW w:w="1668" w:type="dxa"/>
          </w:tcPr>
          <w:p w14:paraId="33E80D3D" w14:textId="4CD077ED" w:rsidR="005444E1" w:rsidRPr="005444E1" w:rsidRDefault="005444E1" w:rsidP="005444E1">
            <w:pPr>
              <w:rPr>
                <w:sz w:val="20"/>
                <w:szCs w:val="20"/>
              </w:rPr>
            </w:pPr>
            <w:r w:rsidRPr="005444E1">
              <w:rPr>
                <w:sz w:val="20"/>
                <w:szCs w:val="20"/>
              </w:rPr>
              <w:t>width</w:t>
            </w:r>
          </w:p>
        </w:tc>
        <w:tc>
          <w:tcPr>
            <w:tcW w:w="4493" w:type="dxa"/>
          </w:tcPr>
          <w:p w14:paraId="6850BCB1" w14:textId="74959DBB" w:rsidR="005444E1" w:rsidRPr="005444E1" w:rsidRDefault="005444E1" w:rsidP="005444E1">
            <w:pPr>
              <w:rPr>
                <w:sz w:val="20"/>
                <w:szCs w:val="20"/>
              </w:rPr>
            </w:pPr>
            <w:r w:rsidRPr="005444E1">
              <w:rPr>
                <w:sz w:val="20"/>
                <w:szCs w:val="20"/>
              </w:rPr>
              <w:t>Untuk mengatur lebar windows dalam satuan pixel</w:t>
            </w:r>
          </w:p>
        </w:tc>
        <w:tc>
          <w:tcPr>
            <w:tcW w:w="3081" w:type="dxa"/>
          </w:tcPr>
          <w:p w14:paraId="7C63C2D7" w14:textId="2AD0F896" w:rsidR="005444E1" w:rsidRPr="005444E1" w:rsidRDefault="005444E1" w:rsidP="005444E1">
            <w:pPr>
              <w:rPr>
                <w:sz w:val="20"/>
                <w:szCs w:val="20"/>
              </w:rPr>
            </w:pPr>
            <w:r w:rsidRPr="005444E1">
              <w:rPr>
                <w:sz w:val="20"/>
                <w:szCs w:val="20"/>
              </w:rPr>
              <w:t>100,200,300… dst</w:t>
            </w:r>
          </w:p>
        </w:tc>
      </w:tr>
      <w:tr w:rsidR="005444E1" w:rsidRPr="005444E1" w14:paraId="10DA4331" w14:textId="77777777" w:rsidTr="005444E1">
        <w:tc>
          <w:tcPr>
            <w:tcW w:w="1668" w:type="dxa"/>
          </w:tcPr>
          <w:p w14:paraId="3E609E16" w14:textId="2DDD4A77" w:rsidR="005444E1" w:rsidRPr="005444E1" w:rsidRDefault="005444E1" w:rsidP="005444E1">
            <w:pPr>
              <w:rPr>
                <w:sz w:val="20"/>
                <w:szCs w:val="20"/>
              </w:rPr>
            </w:pPr>
            <w:r w:rsidRPr="005444E1">
              <w:rPr>
                <w:sz w:val="20"/>
                <w:szCs w:val="20"/>
              </w:rPr>
              <w:t>height</w:t>
            </w:r>
          </w:p>
        </w:tc>
        <w:tc>
          <w:tcPr>
            <w:tcW w:w="4493" w:type="dxa"/>
          </w:tcPr>
          <w:p w14:paraId="1B9D859D" w14:textId="1D7E8502" w:rsidR="005444E1" w:rsidRPr="005444E1" w:rsidRDefault="005444E1" w:rsidP="005444E1">
            <w:pPr>
              <w:rPr>
                <w:sz w:val="20"/>
                <w:szCs w:val="20"/>
              </w:rPr>
            </w:pPr>
            <w:r w:rsidRPr="005444E1">
              <w:rPr>
                <w:sz w:val="20"/>
                <w:szCs w:val="20"/>
              </w:rPr>
              <w:t>Untuk mengatur tinggi windows dalam satuan pixel</w:t>
            </w:r>
          </w:p>
        </w:tc>
        <w:tc>
          <w:tcPr>
            <w:tcW w:w="3081" w:type="dxa"/>
          </w:tcPr>
          <w:p w14:paraId="051BA6CA" w14:textId="19C16609" w:rsidR="005444E1" w:rsidRPr="005444E1" w:rsidRDefault="005444E1" w:rsidP="005444E1">
            <w:pPr>
              <w:rPr>
                <w:sz w:val="20"/>
                <w:szCs w:val="20"/>
              </w:rPr>
            </w:pPr>
            <w:r w:rsidRPr="005444E1">
              <w:rPr>
                <w:sz w:val="20"/>
                <w:szCs w:val="20"/>
              </w:rPr>
              <w:t>100,200,300… dst</w:t>
            </w:r>
          </w:p>
        </w:tc>
      </w:tr>
      <w:tr w:rsidR="005444E1" w:rsidRPr="005444E1" w14:paraId="59C1733A" w14:textId="77777777" w:rsidTr="005444E1">
        <w:tc>
          <w:tcPr>
            <w:tcW w:w="1668" w:type="dxa"/>
          </w:tcPr>
          <w:p w14:paraId="20505DEF" w14:textId="2B74259D" w:rsidR="005444E1" w:rsidRPr="005444E1" w:rsidRDefault="005444E1" w:rsidP="005444E1">
            <w:pPr>
              <w:rPr>
                <w:sz w:val="20"/>
                <w:szCs w:val="20"/>
              </w:rPr>
            </w:pPr>
            <w:r w:rsidRPr="005444E1">
              <w:rPr>
                <w:sz w:val="20"/>
                <w:szCs w:val="20"/>
              </w:rPr>
              <w:t>value</w:t>
            </w:r>
          </w:p>
        </w:tc>
        <w:tc>
          <w:tcPr>
            <w:tcW w:w="4493" w:type="dxa"/>
          </w:tcPr>
          <w:p w14:paraId="463056F7" w14:textId="21D3B04F" w:rsidR="005444E1" w:rsidRPr="005444E1" w:rsidRDefault="005444E1" w:rsidP="005444E1">
            <w:pPr>
              <w:rPr>
                <w:sz w:val="20"/>
                <w:szCs w:val="20"/>
              </w:rPr>
            </w:pPr>
            <w:r w:rsidRPr="005444E1">
              <w:rPr>
                <w:sz w:val="20"/>
                <w:szCs w:val="20"/>
              </w:rPr>
              <w:t>Untuk mengatur nilai pertama pada Gauge</w:t>
            </w:r>
          </w:p>
        </w:tc>
        <w:tc>
          <w:tcPr>
            <w:tcW w:w="3081" w:type="dxa"/>
          </w:tcPr>
          <w:p w14:paraId="478523F6" w14:textId="511F89FC" w:rsidR="005444E1" w:rsidRPr="005444E1" w:rsidRDefault="005444E1" w:rsidP="005444E1">
            <w:pPr>
              <w:rPr>
                <w:sz w:val="20"/>
                <w:szCs w:val="20"/>
              </w:rPr>
            </w:pPr>
            <w:r w:rsidRPr="005444E1">
              <w:rPr>
                <w:sz w:val="20"/>
                <w:szCs w:val="20"/>
              </w:rPr>
              <w:t>100,200,300… dst</w:t>
            </w:r>
          </w:p>
        </w:tc>
      </w:tr>
      <w:tr w:rsidR="005444E1" w:rsidRPr="005444E1" w14:paraId="4FCEF8B0" w14:textId="77777777" w:rsidTr="005444E1">
        <w:tc>
          <w:tcPr>
            <w:tcW w:w="1668" w:type="dxa"/>
          </w:tcPr>
          <w:p w14:paraId="6D6E5042" w14:textId="41FD66BB" w:rsidR="005444E1" w:rsidRPr="005444E1" w:rsidRDefault="005444E1" w:rsidP="005444E1">
            <w:pPr>
              <w:rPr>
                <w:sz w:val="20"/>
                <w:szCs w:val="20"/>
              </w:rPr>
            </w:pPr>
            <w:r w:rsidRPr="005444E1">
              <w:rPr>
                <w:sz w:val="20"/>
                <w:szCs w:val="20"/>
              </w:rPr>
              <w:t>minimumValue</w:t>
            </w:r>
          </w:p>
        </w:tc>
        <w:tc>
          <w:tcPr>
            <w:tcW w:w="4493" w:type="dxa"/>
          </w:tcPr>
          <w:p w14:paraId="3C09EC29" w14:textId="315AFA23" w:rsidR="005444E1" w:rsidRPr="005444E1" w:rsidRDefault="005444E1" w:rsidP="005444E1">
            <w:pPr>
              <w:rPr>
                <w:sz w:val="20"/>
                <w:szCs w:val="20"/>
              </w:rPr>
            </w:pPr>
            <w:r w:rsidRPr="005444E1">
              <w:rPr>
                <w:sz w:val="20"/>
                <w:szCs w:val="20"/>
              </w:rPr>
              <w:t>Untuk mengatur nilai paling kecil pada Gauge</w:t>
            </w:r>
          </w:p>
        </w:tc>
        <w:tc>
          <w:tcPr>
            <w:tcW w:w="3081" w:type="dxa"/>
          </w:tcPr>
          <w:p w14:paraId="63B5C838" w14:textId="0A3AE144" w:rsidR="005444E1" w:rsidRPr="005444E1" w:rsidRDefault="005444E1" w:rsidP="005444E1">
            <w:pPr>
              <w:rPr>
                <w:sz w:val="20"/>
                <w:szCs w:val="20"/>
              </w:rPr>
            </w:pPr>
            <w:r w:rsidRPr="005444E1">
              <w:rPr>
                <w:sz w:val="20"/>
                <w:szCs w:val="20"/>
              </w:rPr>
              <w:t>100,200,300… dst</w:t>
            </w:r>
          </w:p>
        </w:tc>
      </w:tr>
      <w:tr w:rsidR="005444E1" w:rsidRPr="005444E1" w14:paraId="316AF036" w14:textId="77777777" w:rsidTr="005444E1">
        <w:tc>
          <w:tcPr>
            <w:tcW w:w="1668" w:type="dxa"/>
          </w:tcPr>
          <w:p w14:paraId="52276ACD" w14:textId="0FE0AB4C" w:rsidR="005444E1" w:rsidRPr="005444E1" w:rsidRDefault="005444E1" w:rsidP="005444E1">
            <w:pPr>
              <w:rPr>
                <w:sz w:val="20"/>
                <w:szCs w:val="20"/>
              </w:rPr>
            </w:pPr>
            <w:r w:rsidRPr="005444E1">
              <w:rPr>
                <w:sz w:val="20"/>
                <w:szCs w:val="20"/>
              </w:rPr>
              <w:t>maximumValue</w:t>
            </w:r>
          </w:p>
        </w:tc>
        <w:tc>
          <w:tcPr>
            <w:tcW w:w="4493" w:type="dxa"/>
          </w:tcPr>
          <w:p w14:paraId="4D3925C5" w14:textId="391841ED" w:rsidR="005444E1" w:rsidRPr="005444E1" w:rsidRDefault="005444E1" w:rsidP="005444E1">
            <w:pPr>
              <w:rPr>
                <w:sz w:val="20"/>
                <w:szCs w:val="20"/>
              </w:rPr>
            </w:pPr>
            <w:r w:rsidRPr="005444E1">
              <w:rPr>
                <w:sz w:val="20"/>
                <w:szCs w:val="20"/>
              </w:rPr>
              <w:t>Untuk mengatur nilai paling besar pada Gauge</w:t>
            </w:r>
          </w:p>
        </w:tc>
        <w:tc>
          <w:tcPr>
            <w:tcW w:w="3081" w:type="dxa"/>
          </w:tcPr>
          <w:p w14:paraId="246AD49A" w14:textId="72A5E73A" w:rsidR="005444E1" w:rsidRPr="005444E1" w:rsidRDefault="005444E1" w:rsidP="005444E1">
            <w:pPr>
              <w:rPr>
                <w:sz w:val="20"/>
                <w:szCs w:val="20"/>
              </w:rPr>
            </w:pPr>
            <w:r w:rsidRPr="005444E1">
              <w:rPr>
                <w:sz w:val="20"/>
                <w:szCs w:val="20"/>
              </w:rPr>
              <w:t>100,200,300… dst</w:t>
            </w:r>
          </w:p>
        </w:tc>
      </w:tr>
      <w:tr w:rsidR="005444E1" w:rsidRPr="005444E1" w14:paraId="6A59E80B" w14:textId="77777777" w:rsidTr="005444E1">
        <w:tc>
          <w:tcPr>
            <w:tcW w:w="1668" w:type="dxa"/>
          </w:tcPr>
          <w:p w14:paraId="6E8E2068" w14:textId="61A49CDF" w:rsidR="005444E1" w:rsidRPr="005444E1" w:rsidRDefault="005444E1" w:rsidP="005444E1">
            <w:pPr>
              <w:rPr>
                <w:sz w:val="20"/>
                <w:szCs w:val="20"/>
              </w:rPr>
            </w:pPr>
            <w:r w:rsidRPr="005444E1">
              <w:rPr>
                <w:sz w:val="20"/>
                <w:szCs w:val="20"/>
              </w:rPr>
              <w:t>Style</w:t>
            </w:r>
          </w:p>
        </w:tc>
        <w:tc>
          <w:tcPr>
            <w:tcW w:w="4493" w:type="dxa"/>
          </w:tcPr>
          <w:p w14:paraId="5D7E18FC" w14:textId="0322FA25" w:rsidR="005444E1" w:rsidRPr="005444E1" w:rsidRDefault="005444E1" w:rsidP="005444E1">
            <w:pPr>
              <w:rPr>
                <w:sz w:val="20"/>
                <w:szCs w:val="20"/>
              </w:rPr>
            </w:pPr>
            <w:r w:rsidRPr="005444E1">
              <w:rPr>
                <w:sz w:val="20"/>
                <w:szCs w:val="20"/>
              </w:rPr>
              <w:t>Untuk mengatur step pada Gauge</w:t>
            </w:r>
          </w:p>
        </w:tc>
        <w:tc>
          <w:tcPr>
            <w:tcW w:w="3081" w:type="dxa"/>
          </w:tcPr>
          <w:p w14:paraId="6FE31CD4" w14:textId="77777777" w:rsidR="005444E1" w:rsidRPr="005444E1" w:rsidRDefault="005444E1" w:rsidP="005444E1">
            <w:pPr>
              <w:rPr>
                <w:sz w:val="20"/>
                <w:szCs w:val="20"/>
              </w:rPr>
            </w:pPr>
            <w:r w:rsidRPr="005444E1">
              <w:rPr>
                <w:sz w:val="20"/>
                <w:szCs w:val="20"/>
              </w:rPr>
              <w:t>CircularGaugeStyle {</w:t>
            </w:r>
            <w:r w:rsidRPr="005444E1">
              <w:rPr>
                <w:sz w:val="20"/>
                <w:szCs w:val="20"/>
              </w:rPr>
              <w:tab/>
            </w:r>
            <w:r w:rsidRPr="005444E1">
              <w:rPr>
                <w:sz w:val="20"/>
                <w:szCs w:val="20"/>
              </w:rPr>
              <w:tab/>
              <w:t xml:space="preserve">        labelStepSize: 10</w:t>
            </w:r>
          </w:p>
          <w:p w14:paraId="49916844" w14:textId="59624180" w:rsidR="005444E1" w:rsidRPr="005444E1" w:rsidRDefault="005444E1" w:rsidP="005444E1">
            <w:pPr>
              <w:rPr>
                <w:sz w:val="20"/>
                <w:szCs w:val="20"/>
              </w:rPr>
            </w:pPr>
            <w:r w:rsidRPr="005444E1">
              <w:rPr>
                <w:sz w:val="20"/>
                <w:szCs w:val="20"/>
              </w:rPr>
              <w:t>}</w:t>
            </w:r>
          </w:p>
        </w:tc>
      </w:tr>
    </w:tbl>
    <w:p w14:paraId="6D44C4C1" w14:textId="009AE69D" w:rsidR="002243CA" w:rsidRDefault="002243CA" w:rsidP="002243CA">
      <w:pPr>
        <w:rPr>
          <w:noProof/>
        </w:rPr>
      </w:pPr>
      <w:r>
        <w:lastRenderedPageBreak/>
        <w:t>In</w:t>
      </w:r>
      <w:r w:rsidR="005444E1">
        <w:t xml:space="preserve">i </w:t>
      </w:r>
      <w:r>
        <w:t>adalah program dasar untuk menampilkan CircularGauge pada QML.</w:t>
      </w:r>
    </w:p>
    <w:p w14:paraId="059CA4D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 2.12</w:t>
      </w:r>
    </w:p>
    <w:p w14:paraId="656CD79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Window 2.13</w:t>
      </w:r>
    </w:p>
    <w:p w14:paraId="1B98D0D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 2.0</w:t>
      </w:r>
    </w:p>
    <w:p w14:paraId="5090BF6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Styles 1.4</w:t>
      </w:r>
    </w:p>
    <w:p w14:paraId="5C0B3FC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 1.4</w:t>
      </w:r>
    </w:p>
    <w:p w14:paraId="3699EC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Private 1.0</w:t>
      </w:r>
    </w:p>
    <w:p w14:paraId="4A2295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p>
    <w:p w14:paraId="53A8504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Window {</w:t>
      </w:r>
    </w:p>
    <w:p w14:paraId="7B1C75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id : root</w:t>
      </w:r>
    </w:p>
    <w:p w14:paraId="0DD79B0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idth: 400</w:t>
      </w:r>
    </w:p>
    <w:p w14:paraId="2363943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Width : width</w:t>
      </w:r>
    </w:p>
    <w:p w14:paraId="3E3ADE8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Width : width</w:t>
      </w:r>
    </w:p>
    <w:p w14:paraId="73787A65" w14:textId="55ACB776"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w:t>
      </w:r>
      <w:r w:rsidR="00930867">
        <w:rPr>
          <w:rFonts w:eastAsia="Arial Unicode MS" w:cs="Arial Unicode MS"/>
          <w:sz w:val="20"/>
          <w:szCs w:val="20"/>
        </w:rPr>
        <w:tab/>
      </w:r>
      <w:r w:rsidRPr="00357AF6">
        <w:rPr>
          <w:rFonts w:eastAsia="Arial Unicode MS" w:cs="Arial Unicode MS"/>
          <w:sz w:val="20"/>
          <w:szCs w:val="20"/>
        </w:rPr>
        <w:t>height: 400</w:t>
      </w:r>
    </w:p>
    <w:p w14:paraId="6FFC773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Height : height</w:t>
      </w:r>
    </w:p>
    <w:p w14:paraId="437663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Height : height</w:t>
      </w:r>
    </w:p>
    <w:p w14:paraId="2FC0F81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title:"membuat windows"</w:t>
      </w:r>
    </w:p>
    <w:p w14:paraId="18FAD6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olor : "grey"</w:t>
      </w:r>
    </w:p>
    <w:p w14:paraId="69F0FF63" w14:textId="5E070E7F"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w:t>
      </w:r>
      <w:r w:rsidR="00930867">
        <w:rPr>
          <w:rFonts w:eastAsia="Arial Unicode MS" w:cs="Arial Unicode MS"/>
          <w:sz w:val="20"/>
          <w:szCs w:val="20"/>
        </w:rPr>
        <w:tab/>
      </w:r>
      <w:r w:rsidRPr="00357AF6">
        <w:rPr>
          <w:rFonts w:eastAsia="Arial Unicode MS" w:cs="Arial Unicode MS"/>
          <w:sz w:val="20"/>
          <w:szCs w:val="20"/>
        </w:rPr>
        <w:t>visible: true</w:t>
      </w:r>
    </w:p>
    <w:p w14:paraId="5D82720C" w14:textId="4FC3F5CD"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w:t>
      </w:r>
      <w:r w:rsidR="00930867">
        <w:rPr>
          <w:rFonts w:eastAsia="Arial Unicode MS" w:cs="Arial Unicode MS"/>
          <w:sz w:val="20"/>
          <w:szCs w:val="20"/>
        </w:rPr>
        <w:tab/>
      </w:r>
      <w:r w:rsidRPr="00357AF6">
        <w:rPr>
          <w:rFonts w:eastAsia="Arial Unicode MS" w:cs="Arial Unicode MS"/>
          <w:sz w:val="20"/>
          <w:szCs w:val="20"/>
        </w:rPr>
        <w:t>flags: Qt.Dialog</w:t>
      </w:r>
    </w:p>
    <w:p w14:paraId="705E24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66AE230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ircularGauge {</w:t>
      </w:r>
    </w:p>
    <w:p w14:paraId="41826E5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1</w:t>
      </w:r>
    </w:p>
    <w:p w14:paraId="43CF5B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10</w:t>
      </w:r>
    </w:p>
    <w:p w14:paraId="04F5B5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y: 70</w:t>
      </w:r>
    </w:p>
    <w:p w14:paraId="61401F2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73F8E5F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2E9B7F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value: 0</w:t>
      </w:r>
    </w:p>
    <w:p w14:paraId="1E76A5F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48C9E07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03B589C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667463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CircularGaugeStyle {</w:t>
      </w:r>
    </w:p>
    <w:p w14:paraId="1A1534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labelStepSize: 10</w:t>
      </w:r>
    </w:p>
    <w:p w14:paraId="3A9BC31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0497E0D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5198396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7DF9E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38BD67E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Gauge {</w:t>
      </w:r>
    </w:p>
    <w:p w14:paraId="5548C7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2</w:t>
      </w:r>
    </w:p>
    <w:p w14:paraId="641DB32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300</w:t>
      </w:r>
    </w:p>
    <w:p w14:paraId="62700F4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lastRenderedPageBreak/>
        <w:tab/>
      </w:r>
      <w:r w:rsidRPr="00357AF6">
        <w:rPr>
          <w:rFonts w:eastAsia="Arial Unicode MS" w:cs="Arial Unicode MS"/>
          <w:sz w:val="20"/>
          <w:szCs w:val="20"/>
        </w:rPr>
        <w:tab/>
        <w:t>y: 70</w:t>
      </w:r>
    </w:p>
    <w:p w14:paraId="000704A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2849C5F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313D86E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206C328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value: 50</w:t>
      </w:r>
    </w:p>
    <w:p w14:paraId="71DBB8F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1552C31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tickmarkStepSize: 20</w:t>
      </w:r>
    </w:p>
    <w:p w14:paraId="2313964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63A07130" w14:textId="441EF219"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GaugeStyle {</w:t>
      </w:r>
    </w:p>
    <w:p w14:paraId="1D233307" w14:textId="723A8B29"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00930867">
        <w:rPr>
          <w:rFonts w:eastAsia="Arial Unicode MS" w:cs="Arial Unicode MS"/>
          <w:sz w:val="20"/>
          <w:szCs w:val="20"/>
        </w:rPr>
        <w:tab/>
      </w:r>
      <w:r w:rsidRPr="00357AF6">
        <w:rPr>
          <w:rFonts w:eastAsia="Arial Unicode MS" w:cs="Arial Unicode MS"/>
          <w:sz w:val="20"/>
          <w:szCs w:val="20"/>
        </w:rPr>
        <w:t>valueBar: Rectangle {</w:t>
      </w:r>
    </w:p>
    <w:p w14:paraId="6A695F4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color: "#e85d08"</w:t>
      </w:r>
    </w:p>
    <w:p w14:paraId="6779B2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implicitWidth: 16</w:t>
      </w:r>
    </w:p>
    <w:p w14:paraId="42C505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w:t>
      </w:r>
    </w:p>
    <w:p w14:paraId="1B6C086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1A8AE05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CCD0E5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217A28C1" w14:textId="4632CBA9" w:rsidR="005444E1" w:rsidRDefault="00357AF6" w:rsidP="00357AF6">
      <w:pPr>
        <w:shd w:val="clear" w:color="auto" w:fill="70AD47" w:themeFill="accent6"/>
        <w:spacing w:line="240" w:lineRule="auto"/>
        <w:contextualSpacing/>
        <w:mirrorIndents/>
      </w:pPr>
      <w:r w:rsidRPr="00357AF6">
        <w:rPr>
          <w:rFonts w:eastAsia="Arial Unicode MS" w:cs="Arial Unicode MS"/>
          <w:sz w:val="20"/>
          <w:szCs w:val="20"/>
        </w:rPr>
        <w:t>}</w:t>
      </w:r>
    </w:p>
    <w:p w14:paraId="5D3EDB99" w14:textId="11D48836" w:rsidR="002243CA" w:rsidRDefault="002243CA" w:rsidP="002243CA">
      <w:r>
        <w:t>Hasil</w:t>
      </w:r>
      <w:r w:rsidR="005444E1">
        <w:t>nya sebagai berikut</w:t>
      </w:r>
      <w:r>
        <w:t>:</w:t>
      </w:r>
    </w:p>
    <w:p w14:paraId="71B115AE" w14:textId="7A2672DE" w:rsidR="002243CA" w:rsidRDefault="007A3182" w:rsidP="005444E1">
      <w:pPr>
        <w:jc w:val="center"/>
      </w:pPr>
      <w:r>
        <w:rPr>
          <w:noProof/>
        </w:rPr>
        <w:drawing>
          <wp:inline distT="0" distB="0" distL="0" distR="0" wp14:anchorId="2AD7C3FB" wp14:editId="3CF6E36F">
            <wp:extent cx="2710600" cy="2914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l="1813" t="1446" r="1390" b="1634"/>
                    <a:stretch/>
                  </pic:blipFill>
                  <pic:spPr bwMode="auto">
                    <a:xfrm>
                      <a:off x="0" y="0"/>
                      <a:ext cx="2721387" cy="2926249"/>
                    </a:xfrm>
                    <a:prstGeom prst="rect">
                      <a:avLst/>
                    </a:prstGeom>
                    <a:noFill/>
                    <a:ln>
                      <a:noFill/>
                    </a:ln>
                    <a:extLst>
                      <a:ext uri="{53640926-AAD7-44D8-BBD7-CCE9431645EC}">
                        <a14:shadowObscured xmlns:a14="http://schemas.microsoft.com/office/drawing/2010/main"/>
                      </a:ext>
                    </a:extLst>
                  </pic:spPr>
                </pic:pic>
              </a:graphicData>
            </a:graphic>
          </wp:inline>
        </w:drawing>
      </w:r>
    </w:p>
    <w:p w14:paraId="30119620" w14:textId="2DF3D380" w:rsidR="00357AF6" w:rsidRDefault="00357AF6" w:rsidP="00357AF6">
      <w:pPr>
        <w:jc w:val="center"/>
      </w:pPr>
      <w:bookmarkStart w:id="66" w:name="_Toc110517870"/>
      <w:r>
        <w:t xml:space="preserve">Gambar </w:t>
      </w:r>
      <w:fldSimple w:instr=" SEQ Gambar \* ARABIC ">
        <w:r w:rsidR="005E673B">
          <w:rPr>
            <w:noProof/>
          </w:rPr>
          <w:t>24</w:t>
        </w:r>
      </w:fldSimple>
      <w:r>
        <w:t>. Gauge and circular gauge pada window.</w:t>
      </w:r>
      <w:bookmarkEnd w:id="66"/>
    </w:p>
    <w:p w14:paraId="296E55F4" w14:textId="4FD444FD" w:rsidR="002243CA" w:rsidRDefault="00D9257C" w:rsidP="00D9257C">
      <w:pPr>
        <w:pStyle w:val="Heading2"/>
      </w:pPr>
      <w:bookmarkStart w:id="67" w:name="_Toc116646544"/>
      <w:r>
        <w:t>H. Membuat Rectangle</w:t>
      </w:r>
      <w:bookmarkEnd w:id="67"/>
    </w:p>
    <w:p w14:paraId="1D678863" w14:textId="2F01E06C" w:rsidR="00D9257C" w:rsidRDefault="00F83B78" w:rsidP="00D9257C">
      <w:r>
        <w:t>Rectangle adalah perintah untuk membuat kotak. Kotak pada GUI berfungsi sebagai pemisah antara satu komponen dengan komponen lain. Program untuk membuat rectangle sebagai berikut:</w:t>
      </w:r>
    </w:p>
    <w:p w14:paraId="61251BF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lastRenderedPageBreak/>
        <w:t>Rectangle{</w:t>
      </w:r>
    </w:p>
    <w:p w14:paraId="67AFCAD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x: 200</w:t>
      </w:r>
    </w:p>
    <w:p w14:paraId="5E06A08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y:0</w:t>
      </w:r>
    </w:p>
    <w:p w14:paraId="3F4A55BB"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width : 600</w:t>
      </w:r>
    </w:p>
    <w:p w14:paraId="21C7C139"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height : 130</w:t>
      </w:r>
    </w:p>
    <w:p w14:paraId="074C7CD4"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color : "#122e55"</w:t>
      </w:r>
    </w:p>
    <w:p w14:paraId="1C5D91A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r>
    </w:p>
    <w:p w14:paraId="760B488D" w14:textId="4CAA90AF" w:rsidR="00F83B78" w:rsidRPr="00D9257C" w:rsidRDefault="00F83B78" w:rsidP="00F83B78">
      <w:pPr>
        <w:shd w:val="clear" w:color="auto" w:fill="70AD47" w:themeFill="accent6"/>
        <w:spacing w:after="0" w:line="240" w:lineRule="auto"/>
      </w:pPr>
      <w:r w:rsidRPr="00F83B78">
        <w:rPr>
          <w:sz w:val="20"/>
          <w:szCs w:val="18"/>
        </w:rPr>
        <w:tab/>
        <w:t>}</w:t>
      </w:r>
    </w:p>
    <w:p w14:paraId="0A4DEC96" w14:textId="77777777" w:rsidR="00F83B78" w:rsidRDefault="00F83B78" w:rsidP="00F83B78">
      <w:pPr>
        <w:pStyle w:val="Heading2"/>
      </w:pPr>
      <w:bookmarkStart w:id="68" w:name="_Toc116646545"/>
      <w:r>
        <w:t>I. Menggabungkan Seluruh Fungsi</w:t>
      </w:r>
      <w:bookmarkEnd w:id="68"/>
    </w:p>
    <w:p w14:paraId="1D35E59F" w14:textId="77777777" w:rsidR="00F83B78" w:rsidRDefault="00F83B78" w:rsidP="00F83B78">
      <w:r>
        <w:t>Setelah kita mengetahui seluruh fungsi untuk membuat GUI sedehana, tugas selanjutnya adalah mengabungkan keseluruhan fungsi tersebut sesuai keinginan dan kreatifitas kita. Sebuah GUI tidak hanya harus mudah dipahami penggunaannya oleh user tapi juga harus menarik tampilannya. Sebagai contoh, penggabungan seluruh fungsi dalam sebuah GUI adalah sebagai berikut:</w:t>
      </w:r>
    </w:p>
    <w:p w14:paraId="33A5C8E2" w14:textId="77777777" w:rsidR="00343290" w:rsidRDefault="00F83B78" w:rsidP="00F83B78">
      <w:pPr>
        <w:jc w:val="center"/>
      </w:pPr>
      <w:r>
        <w:rPr>
          <w:noProof/>
        </w:rPr>
        <w:drawing>
          <wp:inline distT="0" distB="0" distL="0" distR="0" wp14:anchorId="2CC585CC" wp14:editId="6FB2C9BA">
            <wp:extent cx="3973133" cy="2486025"/>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81050" cy="2490979"/>
                    </a:xfrm>
                    <a:prstGeom prst="rect">
                      <a:avLst/>
                    </a:prstGeom>
                    <a:noFill/>
                    <a:ln>
                      <a:noFill/>
                    </a:ln>
                  </pic:spPr>
                </pic:pic>
              </a:graphicData>
            </a:graphic>
          </wp:inline>
        </w:drawing>
      </w:r>
    </w:p>
    <w:p w14:paraId="504C26FB" w14:textId="24685001" w:rsidR="00C216C3" w:rsidRDefault="00343290" w:rsidP="00343290">
      <w:pPr>
        <w:jc w:val="center"/>
      </w:pPr>
      <w:bookmarkStart w:id="69" w:name="_Toc110517871"/>
      <w:r>
        <w:t xml:space="preserve">Gambar </w:t>
      </w:r>
      <w:fldSimple w:instr=" SEQ Gambar \* ARABIC ">
        <w:r w:rsidR="005E673B">
          <w:rPr>
            <w:noProof/>
          </w:rPr>
          <w:t>25</w:t>
        </w:r>
      </w:fldSimple>
      <w:r>
        <w:t>. GUI sederhana menggunakan seluruh fungsi.</w:t>
      </w:r>
      <w:bookmarkEnd w:id="69"/>
    </w:p>
    <w:p w14:paraId="1A3AADF4" w14:textId="77777777" w:rsidR="00C216C3" w:rsidRDefault="00C216C3">
      <w:pPr>
        <w:jc w:val="left"/>
      </w:pPr>
      <w:r>
        <w:br w:type="page"/>
      </w:r>
    </w:p>
    <w:p w14:paraId="618C127D" w14:textId="77777777" w:rsidR="008E5086" w:rsidRDefault="008E5086" w:rsidP="008E5086">
      <w:pPr>
        <w:pStyle w:val="Heading1"/>
        <w:jc w:val="center"/>
      </w:pPr>
      <w:bookmarkStart w:id="70" w:name="_Toc116646546"/>
      <w:r>
        <w:lastRenderedPageBreak/>
        <w:t>INTEGRASI DENGAN ARDUINO</w:t>
      </w:r>
      <w:bookmarkEnd w:id="70"/>
    </w:p>
    <w:p w14:paraId="776AF842" w14:textId="77777777" w:rsidR="00F10DED" w:rsidRDefault="00F10DED" w:rsidP="008E5086"/>
    <w:p w14:paraId="112BDEAD" w14:textId="77777777" w:rsidR="00F10DED" w:rsidRDefault="008E5086" w:rsidP="008E5086">
      <w:r>
        <w:t xml:space="preserve">Sebuah GUI tidak akan berfungsi jika setiap komponen GUI tersebut tidak memiliki fungsi apa-apa. Salah satu untuk menambahkan fungsi komponen GUI tersebut adalah dengan mengkomunikasikannya dengan </w:t>
      </w:r>
      <w:r w:rsidR="00F10DED">
        <w:t>system lain contohnya Arduino. Pada bab ini kita akan membuat proyek sederhana untuk mengontrol on off LED melalui GUI kita.</w:t>
      </w:r>
    </w:p>
    <w:p w14:paraId="01B7C210" w14:textId="102C303F" w:rsidR="00F10DED" w:rsidRDefault="00F10DED" w:rsidP="00F10DED">
      <w:pPr>
        <w:pStyle w:val="Heading2"/>
      </w:pPr>
      <w:bookmarkStart w:id="71" w:name="_Toc116646547"/>
      <w:r>
        <w:t>A. Apa itu Arduino</w:t>
      </w:r>
      <w:bookmarkEnd w:id="71"/>
    </w:p>
    <w:p w14:paraId="0A4393EB" w14:textId="66CD2B05" w:rsidR="00F10DED" w:rsidRPr="00F10DED" w:rsidRDefault="00ED26C0" w:rsidP="00F10DED">
      <w:r w:rsidRPr="00ED26C0">
        <w:t xml:space="preserve">Arduino adalah mikrokontroller / pengendali mikro papan tunggal(single board) yang bersifat sumber terbuka dan menjadi salah satu proyek Open Source Hardware yang paling </w:t>
      </w:r>
      <w:r>
        <w:t>popular saat ini</w:t>
      </w:r>
      <w:r w:rsidRPr="00ED26C0">
        <w:t>.</w:t>
      </w:r>
    </w:p>
    <w:p w14:paraId="72D33569" w14:textId="6ECC0337" w:rsidR="00F10DED" w:rsidRDefault="00F10DED" w:rsidP="00F10DED">
      <w:pPr>
        <w:pStyle w:val="Heading2"/>
      </w:pPr>
      <w:bookmarkStart w:id="72" w:name="_Toc106195894"/>
      <w:bookmarkStart w:id="73" w:name="_Toc116646548"/>
      <w:r>
        <w:t>B. Komunikasi Serial pada Arduino</w:t>
      </w:r>
      <w:bookmarkEnd w:id="72"/>
      <w:bookmarkEnd w:id="73"/>
    </w:p>
    <w:p w14:paraId="23A44CCB" w14:textId="5F8E429A" w:rsidR="00F10DED" w:rsidRPr="00F10DED" w:rsidRDefault="00ED26C0" w:rsidP="00ED26C0">
      <w:r>
        <w:t>Komunikasi serial adalah sebuah komunikasi yang terjadi dengan mengirimkan data per-bit secara berurutan dan bergantian. Dengan adanya komunikasi serial, maka Arduino tak hanya bisa mengolah data dari pin input dan outputnya saja, tetapi juga bisa dikomunikasikan secara dua arah dengan perangkat komputer untuk menampilkan hasil pengolahan datanya. Bahkan Arduino pun bisa melakukan komunikasi serial dengan perangkat Android melalui koneksi bluetooth. Di Arduino IDE sendiri sudah disediakan fitur untuk komunikasi dua arah melalui serial monitor yang bisa digunakan untuk berbagai keperluan. Dengan adanya fitur ini, maka komputer bisa mengirim dan menerima data dari Arduino. Komunikasi serial Arduino dengan PC memungkinkanmu mengontrol Arduino melalui komputer atau memantau sesuatu yang terjadi padanya.</w:t>
      </w:r>
    </w:p>
    <w:p w14:paraId="2BB50418" w14:textId="4CAF72C4" w:rsidR="00F10DED" w:rsidRDefault="00F10DED" w:rsidP="00F10DED">
      <w:pPr>
        <w:pStyle w:val="Heading2"/>
      </w:pPr>
      <w:bookmarkStart w:id="74" w:name="_Toc106195895"/>
      <w:bookmarkStart w:id="75" w:name="_Toc116646549"/>
      <w:r>
        <w:t>C. Parsing data</w:t>
      </w:r>
      <w:bookmarkEnd w:id="74"/>
      <w:bookmarkEnd w:id="75"/>
    </w:p>
    <w:p w14:paraId="01D2A85E" w14:textId="1008BAF8" w:rsidR="00F10DED" w:rsidRDefault="00AB367E" w:rsidP="00F10DED">
      <w:r>
        <w:t xml:space="preserve">Parsing data adalah sebuah metode untuk men-deskripsi data. Fungsi parsing data adalah memisah-misahkan data yang diterima kedalam variable variable yang akan digunakan. Pada kasus ini ada dua bagian proses parsing data yaitu : parsing data Arduino dari python dan parsing data python dari </w:t>
      </w:r>
      <w:r w:rsidR="00D5128B">
        <w:t>Arduino</w:t>
      </w:r>
      <w:r w:rsidR="00520AAE">
        <w:t>.</w:t>
      </w:r>
    </w:p>
    <w:p w14:paraId="39F9744A" w14:textId="77777777" w:rsidR="00D41C50" w:rsidRDefault="00D41C50" w:rsidP="00F10DED"/>
    <w:p w14:paraId="148ADAAB" w14:textId="40A8E8D4" w:rsidR="00D5128B" w:rsidRDefault="00D5128B" w:rsidP="00F10DED">
      <w:r>
        <w:lastRenderedPageBreak/>
        <w:t>Parsing data Arduino dari python</w:t>
      </w:r>
      <w:r w:rsidR="00520AAE">
        <w:t>:</w:t>
      </w:r>
    </w:p>
    <w:p w14:paraId="2BB6ADDA" w14:textId="22C3A81C" w:rsidR="00D5128B" w:rsidRDefault="00D5128B" w:rsidP="00D5128B">
      <w:pPr>
        <w:jc w:val="center"/>
      </w:pPr>
      <w:r>
        <w:rPr>
          <w:noProof/>
        </w:rPr>
        <w:drawing>
          <wp:inline distT="0" distB="0" distL="0" distR="0" wp14:anchorId="5B2D48BB" wp14:editId="6E46FE7C">
            <wp:extent cx="3476625" cy="847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76625" cy="847725"/>
                    </a:xfrm>
                    <a:prstGeom prst="rect">
                      <a:avLst/>
                    </a:prstGeom>
                    <a:noFill/>
                    <a:ln>
                      <a:noFill/>
                    </a:ln>
                  </pic:spPr>
                </pic:pic>
              </a:graphicData>
            </a:graphic>
          </wp:inline>
        </w:drawing>
      </w:r>
    </w:p>
    <w:p w14:paraId="4714F2AB" w14:textId="354344D8" w:rsidR="00D5128B" w:rsidRDefault="00D5128B" w:rsidP="00D5128B">
      <w:r>
        <w:t>Pada kasus ini ada 4 buah jenis data dari python yaitu data led 1, led 2, led 3, dan led 4. Untuk memisahkan data data tersebut dibutuhkan sebuah program. Adapun programnya adalah sebagai berikut</w:t>
      </w:r>
      <w:r w:rsidR="007C5B08">
        <w:t xml:space="preserve"> :</w:t>
      </w:r>
    </w:p>
    <w:p w14:paraId="1706C908" w14:textId="77777777" w:rsidR="007C5B08" w:rsidRDefault="007C5B08" w:rsidP="009B1A80">
      <w:pPr>
        <w:shd w:val="clear" w:color="auto" w:fill="5B9BD5" w:themeFill="accent5"/>
        <w:spacing w:after="0" w:line="240" w:lineRule="auto"/>
      </w:pPr>
      <w:r>
        <w:t>//program untuk menerima data serial</w:t>
      </w:r>
    </w:p>
    <w:p w14:paraId="7A5AED97" w14:textId="77777777" w:rsidR="007C5B08" w:rsidRDefault="007C5B08" w:rsidP="009B1A80">
      <w:pPr>
        <w:shd w:val="clear" w:color="auto" w:fill="5B9BD5" w:themeFill="accent5"/>
        <w:spacing w:after="0" w:line="240" w:lineRule="auto"/>
      </w:pPr>
      <w:r>
        <w:t xml:space="preserve">  while (Serial.available()&gt;0){</w:t>
      </w:r>
    </w:p>
    <w:p w14:paraId="0D59AC76" w14:textId="77777777" w:rsidR="007C5B08" w:rsidRDefault="007C5B08" w:rsidP="009B1A80">
      <w:pPr>
        <w:shd w:val="clear" w:color="auto" w:fill="5B9BD5" w:themeFill="accent5"/>
        <w:spacing w:after="0" w:line="240" w:lineRule="auto"/>
      </w:pPr>
      <w:r>
        <w:t xml:space="preserve">    delay(10);</w:t>
      </w:r>
    </w:p>
    <w:p w14:paraId="4439EAA2" w14:textId="77777777" w:rsidR="007C5B08" w:rsidRDefault="007C5B08" w:rsidP="009B1A80">
      <w:pPr>
        <w:shd w:val="clear" w:color="auto" w:fill="5B9BD5" w:themeFill="accent5"/>
        <w:spacing w:after="0" w:line="240" w:lineRule="auto"/>
      </w:pPr>
      <w:r>
        <w:t xml:space="preserve">    c = Serial.read();</w:t>
      </w:r>
    </w:p>
    <w:p w14:paraId="7CEB126E" w14:textId="77777777" w:rsidR="007C5B08" w:rsidRDefault="007C5B08" w:rsidP="009B1A80">
      <w:pPr>
        <w:shd w:val="clear" w:color="auto" w:fill="5B9BD5" w:themeFill="accent5"/>
        <w:spacing w:after="0" w:line="240" w:lineRule="auto"/>
      </w:pPr>
      <w:r>
        <w:t xml:space="preserve">    myString += c;</w:t>
      </w:r>
    </w:p>
    <w:p w14:paraId="612EEE09" w14:textId="77777777" w:rsidR="007C5B08" w:rsidRDefault="007C5B08" w:rsidP="009B1A80">
      <w:pPr>
        <w:shd w:val="clear" w:color="auto" w:fill="5B9BD5" w:themeFill="accent5"/>
        <w:spacing w:after="0" w:line="240" w:lineRule="auto"/>
      </w:pPr>
      <w:r>
        <w:t xml:space="preserve">    data_buffer = myString;</w:t>
      </w:r>
    </w:p>
    <w:p w14:paraId="606EB4A5" w14:textId="77777777" w:rsidR="007C5B08" w:rsidRDefault="007C5B08" w:rsidP="009B1A80">
      <w:pPr>
        <w:shd w:val="clear" w:color="auto" w:fill="5B9BD5" w:themeFill="accent5"/>
        <w:spacing w:after="0" w:line="240" w:lineRule="auto"/>
      </w:pPr>
      <w:r>
        <w:t xml:space="preserve">  }</w:t>
      </w:r>
    </w:p>
    <w:p w14:paraId="5A70A85F" w14:textId="77777777" w:rsidR="007C5B08" w:rsidRDefault="007C5B08" w:rsidP="009B1A80">
      <w:pPr>
        <w:shd w:val="clear" w:color="auto" w:fill="5B9BD5" w:themeFill="accent5"/>
        <w:spacing w:after="0" w:line="240" w:lineRule="auto"/>
      </w:pPr>
      <w:r>
        <w:t xml:space="preserve">  //memisah misahkan data (parsing) serial yang diterima</w:t>
      </w:r>
    </w:p>
    <w:p w14:paraId="2EF83162" w14:textId="77777777" w:rsidR="007C5B08" w:rsidRDefault="007C5B08" w:rsidP="009B1A80">
      <w:pPr>
        <w:shd w:val="clear" w:color="auto" w:fill="5B9BD5" w:themeFill="accent5"/>
        <w:spacing w:after="0" w:line="240" w:lineRule="auto"/>
      </w:pPr>
      <w:r>
        <w:t xml:space="preserve">  if (myString.length()&gt;0){</w:t>
      </w:r>
    </w:p>
    <w:p w14:paraId="028B5386" w14:textId="77777777" w:rsidR="007C5B08" w:rsidRDefault="007C5B08" w:rsidP="009B1A80">
      <w:pPr>
        <w:shd w:val="clear" w:color="auto" w:fill="5B9BD5" w:themeFill="accent5"/>
        <w:spacing w:after="0" w:line="240" w:lineRule="auto"/>
      </w:pPr>
      <w:r>
        <w:t xml:space="preserve">    Index1 = myString.indexOf('*');</w:t>
      </w:r>
    </w:p>
    <w:p w14:paraId="360FE3C4" w14:textId="77777777" w:rsidR="007C5B08" w:rsidRDefault="007C5B08" w:rsidP="009B1A80">
      <w:pPr>
        <w:shd w:val="clear" w:color="auto" w:fill="5B9BD5" w:themeFill="accent5"/>
        <w:spacing w:after="0" w:line="240" w:lineRule="auto"/>
      </w:pPr>
      <w:r>
        <w:t xml:space="preserve">    Index2 = myString.indexOf('|', Index1+1);</w:t>
      </w:r>
    </w:p>
    <w:p w14:paraId="1AA1B6DE" w14:textId="77777777" w:rsidR="007C5B08" w:rsidRDefault="007C5B08" w:rsidP="009B1A80">
      <w:pPr>
        <w:shd w:val="clear" w:color="auto" w:fill="5B9BD5" w:themeFill="accent5"/>
        <w:spacing w:after="0" w:line="240" w:lineRule="auto"/>
      </w:pPr>
      <w:r>
        <w:t xml:space="preserve">    Index3 = myString.indexOf('|', Index2+1);</w:t>
      </w:r>
    </w:p>
    <w:p w14:paraId="48F112E7" w14:textId="77777777" w:rsidR="007C5B08" w:rsidRDefault="007C5B08" w:rsidP="009B1A80">
      <w:pPr>
        <w:shd w:val="clear" w:color="auto" w:fill="5B9BD5" w:themeFill="accent5"/>
        <w:spacing w:after="0" w:line="240" w:lineRule="auto"/>
      </w:pPr>
      <w:r>
        <w:t xml:space="preserve">    Index4 = myString.indexOf('|', Index3+1);</w:t>
      </w:r>
    </w:p>
    <w:p w14:paraId="636F00DB" w14:textId="77777777" w:rsidR="007C5B08" w:rsidRDefault="007C5B08" w:rsidP="009B1A80">
      <w:pPr>
        <w:shd w:val="clear" w:color="auto" w:fill="5B9BD5" w:themeFill="accent5"/>
        <w:spacing w:after="0" w:line="240" w:lineRule="auto"/>
      </w:pPr>
      <w:r>
        <w:t xml:space="preserve">    Index5 = myString.indexOf('|', Index4+1);</w:t>
      </w:r>
    </w:p>
    <w:p w14:paraId="3480C2B4" w14:textId="77777777" w:rsidR="007C5B08" w:rsidRDefault="007C5B08" w:rsidP="009B1A80">
      <w:pPr>
        <w:shd w:val="clear" w:color="auto" w:fill="5B9BD5" w:themeFill="accent5"/>
        <w:spacing w:after="0" w:line="240" w:lineRule="auto"/>
      </w:pPr>
    </w:p>
    <w:p w14:paraId="4ABA3181" w14:textId="77777777" w:rsidR="007C5B08" w:rsidRDefault="007C5B08" w:rsidP="009B1A80">
      <w:pPr>
        <w:shd w:val="clear" w:color="auto" w:fill="5B9BD5" w:themeFill="accent5"/>
        <w:spacing w:after="0" w:line="240" w:lineRule="auto"/>
      </w:pPr>
      <w:r>
        <w:t xml:space="preserve">    secondValue = myString.substring(Index1+1, Index2);</w:t>
      </w:r>
    </w:p>
    <w:p w14:paraId="640A11F4" w14:textId="77777777" w:rsidR="007C5B08" w:rsidRDefault="007C5B08" w:rsidP="009B1A80">
      <w:pPr>
        <w:shd w:val="clear" w:color="auto" w:fill="5B9BD5" w:themeFill="accent5"/>
        <w:spacing w:after="0" w:line="240" w:lineRule="auto"/>
      </w:pPr>
      <w:r>
        <w:t xml:space="preserve">    thirdValue = myString.substring(Index2+1, Index3);</w:t>
      </w:r>
    </w:p>
    <w:p w14:paraId="715FB3A6" w14:textId="77777777" w:rsidR="007C5B08" w:rsidRDefault="007C5B08" w:rsidP="009B1A80">
      <w:pPr>
        <w:shd w:val="clear" w:color="auto" w:fill="5B9BD5" w:themeFill="accent5"/>
        <w:spacing w:after="0" w:line="240" w:lineRule="auto"/>
      </w:pPr>
      <w:r>
        <w:t xml:space="preserve">    fourthValue = myString.substring(Index3+1, Index4);</w:t>
      </w:r>
    </w:p>
    <w:p w14:paraId="7F7BEABA" w14:textId="77777777" w:rsidR="007C5B08" w:rsidRDefault="007C5B08" w:rsidP="009B1A80">
      <w:pPr>
        <w:shd w:val="clear" w:color="auto" w:fill="5B9BD5" w:themeFill="accent5"/>
        <w:spacing w:after="0" w:line="240" w:lineRule="auto"/>
      </w:pPr>
      <w:r>
        <w:t xml:space="preserve">    firstValue = myString.substring(Index4+1, Index5);</w:t>
      </w:r>
    </w:p>
    <w:p w14:paraId="4FE8D27D" w14:textId="77777777" w:rsidR="007C5B08" w:rsidRDefault="007C5B08" w:rsidP="009B1A80">
      <w:pPr>
        <w:shd w:val="clear" w:color="auto" w:fill="5B9BD5" w:themeFill="accent5"/>
        <w:spacing w:after="0" w:line="240" w:lineRule="auto"/>
      </w:pPr>
      <w:r>
        <w:t xml:space="preserve">    myString="";</w:t>
      </w:r>
    </w:p>
    <w:p w14:paraId="65A37A2F" w14:textId="31DFD50F" w:rsidR="007C5B08" w:rsidRDefault="007C5B08" w:rsidP="009B1A80">
      <w:pPr>
        <w:shd w:val="clear" w:color="auto" w:fill="5B9BD5" w:themeFill="accent5"/>
        <w:spacing w:after="0" w:line="240" w:lineRule="auto"/>
      </w:pPr>
      <w:r>
        <w:t xml:space="preserve">  }</w:t>
      </w:r>
    </w:p>
    <w:p w14:paraId="21045FA3" w14:textId="36986B42" w:rsidR="007C5B08" w:rsidRDefault="007C5B08" w:rsidP="007C5B08">
      <w:r>
        <w:t>Parsing data Arduino dari python</w:t>
      </w:r>
    </w:p>
    <w:p w14:paraId="10579CBE" w14:textId="4723FF46" w:rsidR="006D2ED7" w:rsidRDefault="00B6494B" w:rsidP="00B6494B">
      <w:pPr>
        <w:jc w:val="center"/>
      </w:pPr>
      <w:r>
        <w:rPr>
          <w:noProof/>
        </w:rPr>
        <w:drawing>
          <wp:inline distT="0" distB="0" distL="0" distR="0" wp14:anchorId="2888DBB6" wp14:editId="59F92C43">
            <wp:extent cx="2266950" cy="723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66950" cy="723900"/>
                    </a:xfrm>
                    <a:prstGeom prst="rect">
                      <a:avLst/>
                    </a:prstGeom>
                    <a:noFill/>
                    <a:ln>
                      <a:noFill/>
                    </a:ln>
                  </pic:spPr>
                </pic:pic>
              </a:graphicData>
            </a:graphic>
          </wp:inline>
        </w:drawing>
      </w:r>
    </w:p>
    <w:p w14:paraId="755D459E" w14:textId="282A4920" w:rsidR="007C5B08" w:rsidRDefault="007C5B08" w:rsidP="007C5B08">
      <w:r>
        <w:lastRenderedPageBreak/>
        <w:t xml:space="preserve">Pada kasus ini ada </w:t>
      </w:r>
      <w:r w:rsidR="00B6494B">
        <w:t>3</w:t>
      </w:r>
      <w:r>
        <w:t xml:space="preserve"> buah jenis data dari arduino yaitu data dari</w:t>
      </w:r>
      <w:r w:rsidR="00B6494B">
        <w:t xml:space="preserve"> potensiometer,</w:t>
      </w:r>
      <w:r>
        <w:t xml:space="preserve"> tombol 1 dan tombol 2. Untuk memisahkan data data tersebut dibutuhkan sebuah program. Adapun programnya adalah sebagai berikut :</w:t>
      </w:r>
    </w:p>
    <w:p w14:paraId="2531FD36" w14:textId="77777777" w:rsidR="00A60B2A" w:rsidRDefault="00A60B2A" w:rsidP="00EC6C11">
      <w:pPr>
        <w:shd w:val="clear" w:color="auto" w:fill="1F3864" w:themeFill="accent1" w:themeFillShade="80"/>
        <w:spacing w:after="0" w:line="240" w:lineRule="auto"/>
      </w:pPr>
      <w:r>
        <w:t>#----------------------------------------------------------------#</w:t>
      </w:r>
    </w:p>
    <w:p w14:paraId="09CBD8E3" w14:textId="042AAA66" w:rsidR="00A60B2A" w:rsidRDefault="00A60B2A" w:rsidP="00EC6C11">
      <w:pPr>
        <w:shd w:val="clear" w:color="auto" w:fill="1F3864" w:themeFill="accent1" w:themeFillShade="80"/>
        <w:spacing w:after="0" w:line="240" w:lineRule="auto"/>
      </w:pPr>
      <w:r>
        <w:t>#########################MEMBACA DATA SERIAL##################</w:t>
      </w:r>
    </w:p>
    <w:p w14:paraId="6C4C2EE4" w14:textId="77777777" w:rsidR="00A60B2A" w:rsidRDefault="00A60B2A" w:rsidP="00EC6C11">
      <w:pPr>
        <w:shd w:val="clear" w:color="auto" w:fill="1F3864" w:themeFill="accent1" w:themeFillShade="80"/>
        <w:spacing w:after="0" w:line="240" w:lineRule="auto"/>
      </w:pPr>
      <w:r>
        <w:t>def serial_read(num):</w:t>
      </w:r>
    </w:p>
    <w:p w14:paraId="41AFC409" w14:textId="77777777" w:rsidR="00A60B2A" w:rsidRDefault="00A60B2A" w:rsidP="00EC6C11">
      <w:pPr>
        <w:shd w:val="clear" w:color="auto" w:fill="1F3864" w:themeFill="accent1" w:themeFillShade="80"/>
        <w:spacing w:after="0" w:line="240" w:lineRule="auto"/>
      </w:pPr>
      <w:r>
        <w:t xml:space="preserve">    global ser_bytes</w:t>
      </w:r>
    </w:p>
    <w:p w14:paraId="0F0053A1" w14:textId="77777777" w:rsidR="00A60B2A" w:rsidRDefault="00A60B2A" w:rsidP="00EC6C11">
      <w:pPr>
        <w:shd w:val="clear" w:color="auto" w:fill="1F3864" w:themeFill="accent1" w:themeFillShade="80"/>
        <w:spacing w:after="0" w:line="240" w:lineRule="auto"/>
      </w:pPr>
      <w:r>
        <w:t xml:space="preserve">    global decoded_bytes</w:t>
      </w:r>
    </w:p>
    <w:p w14:paraId="1A951079" w14:textId="77777777" w:rsidR="00A60B2A" w:rsidRDefault="00A60B2A" w:rsidP="00EC6C11">
      <w:pPr>
        <w:shd w:val="clear" w:color="auto" w:fill="1F3864" w:themeFill="accent1" w:themeFillShade="80"/>
        <w:spacing w:after="0" w:line="240" w:lineRule="auto"/>
      </w:pPr>
      <w:r>
        <w:t xml:space="preserve">    global serial_data</w:t>
      </w:r>
    </w:p>
    <w:p w14:paraId="63A5A249" w14:textId="77777777" w:rsidR="00A60B2A" w:rsidRDefault="00A60B2A" w:rsidP="00EC6C11">
      <w:pPr>
        <w:shd w:val="clear" w:color="auto" w:fill="1F3864" w:themeFill="accent1" w:themeFillShade="80"/>
        <w:spacing w:after="0" w:line="240" w:lineRule="auto"/>
      </w:pPr>
      <w:r>
        <w:t xml:space="preserve">    global analog</w:t>
      </w:r>
    </w:p>
    <w:p w14:paraId="644FAA6D" w14:textId="77777777" w:rsidR="00A60B2A" w:rsidRDefault="00A60B2A" w:rsidP="00EC6C11">
      <w:pPr>
        <w:shd w:val="clear" w:color="auto" w:fill="1F3864" w:themeFill="accent1" w:themeFillShade="80"/>
        <w:spacing w:after="0" w:line="240" w:lineRule="auto"/>
      </w:pPr>
      <w:r>
        <w:t xml:space="preserve">    global data</w:t>
      </w:r>
    </w:p>
    <w:p w14:paraId="5F4A049E" w14:textId="77777777" w:rsidR="00A60B2A" w:rsidRDefault="00A60B2A" w:rsidP="00EC6C11">
      <w:pPr>
        <w:shd w:val="clear" w:color="auto" w:fill="1F3864" w:themeFill="accent1" w:themeFillShade="80"/>
        <w:spacing w:after="0" w:line="240" w:lineRule="auto"/>
      </w:pPr>
      <w:r>
        <w:t xml:space="preserve">    global input1_color</w:t>
      </w:r>
    </w:p>
    <w:p w14:paraId="35A00641" w14:textId="77777777" w:rsidR="00A60B2A" w:rsidRDefault="00A60B2A" w:rsidP="00EC6C11">
      <w:pPr>
        <w:shd w:val="clear" w:color="auto" w:fill="1F3864" w:themeFill="accent1" w:themeFillShade="80"/>
        <w:spacing w:after="0" w:line="240" w:lineRule="auto"/>
      </w:pPr>
      <w:r>
        <w:t xml:space="preserve">    global input2_color</w:t>
      </w:r>
    </w:p>
    <w:p w14:paraId="571CB1D2" w14:textId="77777777" w:rsidR="00A60B2A" w:rsidRDefault="00A60B2A" w:rsidP="00EC6C11">
      <w:pPr>
        <w:shd w:val="clear" w:color="auto" w:fill="1F3864" w:themeFill="accent1" w:themeFillShade="80"/>
        <w:spacing w:after="0" w:line="240" w:lineRule="auto"/>
      </w:pPr>
      <w:r>
        <w:t xml:space="preserve">    </w:t>
      </w:r>
    </w:p>
    <w:p w14:paraId="02DEA6B3" w14:textId="77777777" w:rsidR="00A60B2A" w:rsidRDefault="00A60B2A" w:rsidP="00EC6C11">
      <w:pPr>
        <w:shd w:val="clear" w:color="auto" w:fill="1F3864" w:themeFill="accent1" w:themeFillShade="80"/>
        <w:spacing w:after="0" w:line="240" w:lineRule="auto"/>
      </w:pPr>
      <w:r>
        <w:t xml:space="preserve">    while True:</w:t>
      </w:r>
    </w:p>
    <w:p w14:paraId="32ADD999" w14:textId="77777777" w:rsidR="00A60B2A" w:rsidRDefault="00A60B2A" w:rsidP="00EC6C11">
      <w:pPr>
        <w:shd w:val="clear" w:color="auto" w:fill="1F3864" w:themeFill="accent1" w:themeFillShade="80"/>
        <w:spacing w:after="0" w:line="240" w:lineRule="auto"/>
      </w:pPr>
      <w:r>
        <w:t xml:space="preserve">        try:</w:t>
      </w:r>
    </w:p>
    <w:p w14:paraId="5281A1BE" w14:textId="77777777" w:rsidR="00A60B2A" w:rsidRDefault="00A60B2A" w:rsidP="00EC6C11">
      <w:pPr>
        <w:shd w:val="clear" w:color="auto" w:fill="1F3864" w:themeFill="accent1" w:themeFillShade="80"/>
        <w:spacing w:after="0" w:line="240" w:lineRule="auto"/>
      </w:pPr>
      <w:r>
        <w:t xml:space="preserve">            ser_bytes = ser.readline()</w:t>
      </w:r>
    </w:p>
    <w:p w14:paraId="37A1F035" w14:textId="4D4ECD8A" w:rsidR="00A60B2A" w:rsidRDefault="00A60B2A" w:rsidP="00EC6C11">
      <w:pPr>
        <w:shd w:val="clear" w:color="auto" w:fill="1F3864" w:themeFill="accent1" w:themeFillShade="80"/>
        <w:spacing w:after="0" w:line="240" w:lineRule="auto"/>
      </w:pPr>
      <w:r>
        <w:t xml:space="preserve">            serial_data = (ser_bytes.decode('utf-8')[:-2])</w:t>
      </w:r>
    </w:p>
    <w:p w14:paraId="5A88E48A" w14:textId="77777777" w:rsidR="00A60B2A" w:rsidRDefault="00A60B2A" w:rsidP="00EC6C11">
      <w:pPr>
        <w:shd w:val="clear" w:color="auto" w:fill="1F3864" w:themeFill="accent1" w:themeFillShade="80"/>
        <w:spacing w:after="0" w:line="240" w:lineRule="auto"/>
      </w:pPr>
      <w:r>
        <w:t xml:space="preserve">            print(serial_data)</w:t>
      </w:r>
    </w:p>
    <w:p w14:paraId="50B46051" w14:textId="77777777" w:rsidR="00A60B2A" w:rsidRDefault="00A60B2A" w:rsidP="00EC6C11">
      <w:pPr>
        <w:shd w:val="clear" w:color="auto" w:fill="1F3864" w:themeFill="accent1" w:themeFillShade="80"/>
        <w:spacing w:after="0" w:line="240" w:lineRule="auto"/>
      </w:pPr>
      <w:r>
        <w:t xml:space="preserve">                </w:t>
      </w:r>
    </w:p>
    <w:p w14:paraId="32DFE9A1" w14:textId="77777777" w:rsidR="00A60B2A" w:rsidRDefault="00A60B2A" w:rsidP="00EC6C11">
      <w:pPr>
        <w:shd w:val="clear" w:color="auto" w:fill="1F3864" w:themeFill="accent1" w:themeFillShade="80"/>
        <w:spacing w:after="0" w:line="240" w:lineRule="auto"/>
      </w:pPr>
      <w:r>
        <w:t xml:space="preserve">        except:</w:t>
      </w:r>
    </w:p>
    <w:p w14:paraId="53129609" w14:textId="77777777" w:rsidR="00A60B2A" w:rsidRDefault="00A60B2A" w:rsidP="00EC6C11">
      <w:pPr>
        <w:shd w:val="clear" w:color="auto" w:fill="1F3864" w:themeFill="accent1" w:themeFillShade="80"/>
        <w:spacing w:after="0" w:line="240" w:lineRule="auto"/>
      </w:pPr>
      <w:r>
        <w:t xml:space="preserve">            serial_data = serial_data</w:t>
      </w:r>
    </w:p>
    <w:p w14:paraId="0B12BB3A" w14:textId="77777777" w:rsidR="00A60B2A" w:rsidRDefault="00A60B2A" w:rsidP="00EC6C11">
      <w:pPr>
        <w:shd w:val="clear" w:color="auto" w:fill="1F3864" w:themeFill="accent1" w:themeFillShade="80"/>
        <w:spacing w:after="0" w:line="240" w:lineRule="auto"/>
      </w:pPr>
      <w:r>
        <w:t xml:space="preserve">            </w:t>
      </w:r>
    </w:p>
    <w:p w14:paraId="68A55F62" w14:textId="77777777" w:rsidR="00A60B2A" w:rsidRDefault="00A60B2A" w:rsidP="00EC6C11">
      <w:pPr>
        <w:shd w:val="clear" w:color="auto" w:fill="1F3864" w:themeFill="accent1" w:themeFillShade="80"/>
        <w:spacing w:after="0" w:line="240" w:lineRule="auto"/>
      </w:pPr>
      <w:r>
        <w:t xml:space="preserve">        data = serial_data.split(":")</w:t>
      </w:r>
    </w:p>
    <w:p w14:paraId="2B491F19" w14:textId="77777777" w:rsidR="00A60B2A" w:rsidRDefault="00A60B2A" w:rsidP="00EC6C11">
      <w:pPr>
        <w:shd w:val="clear" w:color="auto" w:fill="1F3864" w:themeFill="accent1" w:themeFillShade="80"/>
        <w:spacing w:after="0" w:line="240" w:lineRule="auto"/>
      </w:pPr>
      <w:r>
        <w:t xml:space="preserve">        </w:t>
      </w:r>
    </w:p>
    <w:p w14:paraId="2F3ADC86" w14:textId="77777777" w:rsidR="00A60B2A" w:rsidRDefault="00A60B2A" w:rsidP="00EC6C11">
      <w:pPr>
        <w:shd w:val="clear" w:color="auto" w:fill="1F3864" w:themeFill="accent1" w:themeFillShade="80"/>
        <w:spacing w:after="0" w:line="240" w:lineRule="auto"/>
      </w:pPr>
      <w:r>
        <w:t xml:space="preserve">        analog = int(data[0])</w:t>
      </w:r>
    </w:p>
    <w:p w14:paraId="002ABD60" w14:textId="77777777" w:rsidR="00A60B2A" w:rsidRDefault="00A60B2A" w:rsidP="00EC6C11">
      <w:pPr>
        <w:shd w:val="clear" w:color="auto" w:fill="1F3864" w:themeFill="accent1" w:themeFillShade="80"/>
        <w:spacing w:after="0" w:line="240" w:lineRule="auto"/>
      </w:pPr>
      <w:r>
        <w:t xml:space="preserve">        print(analog)</w:t>
      </w:r>
    </w:p>
    <w:p w14:paraId="02AFC44D" w14:textId="77777777" w:rsidR="00A60B2A" w:rsidRDefault="00A60B2A" w:rsidP="00EC6C11">
      <w:pPr>
        <w:shd w:val="clear" w:color="auto" w:fill="1F3864" w:themeFill="accent1" w:themeFillShade="80"/>
        <w:spacing w:after="0" w:line="240" w:lineRule="auto"/>
      </w:pPr>
      <w:r>
        <w:t xml:space="preserve">        if (data[1] == "0"):</w:t>
      </w:r>
    </w:p>
    <w:p w14:paraId="2C0A68D6" w14:textId="77777777" w:rsidR="00A60B2A" w:rsidRDefault="00A60B2A" w:rsidP="00EC6C11">
      <w:pPr>
        <w:shd w:val="clear" w:color="auto" w:fill="1F3864" w:themeFill="accent1" w:themeFillShade="80"/>
        <w:spacing w:after="0" w:line="240" w:lineRule="auto"/>
      </w:pPr>
      <w:r>
        <w:t xml:space="preserve">            input1_color = "#df1c39"</w:t>
      </w:r>
    </w:p>
    <w:p w14:paraId="266497B3" w14:textId="77777777" w:rsidR="00A60B2A" w:rsidRDefault="00A60B2A" w:rsidP="00EC6C11">
      <w:pPr>
        <w:shd w:val="clear" w:color="auto" w:fill="1F3864" w:themeFill="accent1" w:themeFillShade="80"/>
        <w:spacing w:after="0" w:line="240" w:lineRule="auto"/>
      </w:pPr>
      <w:r>
        <w:t xml:space="preserve">        else:</w:t>
      </w:r>
    </w:p>
    <w:p w14:paraId="7C1C69EE" w14:textId="77777777" w:rsidR="00A60B2A" w:rsidRDefault="00A60B2A" w:rsidP="00EC6C11">
      <w:pPr>
        <w:shd w:val="clear" w:color="auto" w:fill="1F3864" w:themeFill="accent1" w:themeFillShade="80"/>
        <w:spacing w:after="0" w:line="240" w:lineRule="auto"/>
      </w:pPr>
      <w:r>
        <w:t xml:space="preserve">            input1_color = "#04f8fa"</w:t>
      </w:r>
    </w:p>
    <w:p w14:paraId="6918C4FC" w14:textId="77777777" w:rsidR="00A60B2A" w:rsidRDefault="00A60B2A" w:rsidP="00EC6C11">
      <w:pPr>
        <w:shd w:val="clear" w:color="auto" w:fill="1F3864" w:themeFill="accent1" w:themeFillShade="80"/>
        <w:spacing w:after="0" w:line="240" w:lineRule="auto"/>
      </w:pPr>
      <w:r>
        <w:t xml:space="preserve">            </w:t>
      </w:r>
    </w:p>
    <w:p w14:paraId="7649E0F8" w14:textId="77777777" w:rsidR="00A60B2A" w:rsidRDefault="00A60B2A" w:rsidP="00EC6C11">
      <w:pPr>
        <w:shd w:val="clear" w:color="auto" w:fill="1F3864" w:themeFill="accent1" w:themeFillShade="80"/>
        <w:spacing w:after="0" w:line="240" w:lineRule="auto"/>
      </w:pPr>
      <w:r>
        <w:t xml:space="preserve">        if (data[2] == "0"):</w:t>
      </w:r>
    </w:p>
    <w:p w14:paraId="0B4879BE" w14:textId="77777777" w:rsidR="00A60B2A" w:rsidRDefault="00A60B2A" w:rsidP="00EC6C11">
      <w:pPr>
        <w:shd w:val="clear" w:color="auto" w:fill="1F3864" w:themeFill="accent1" w:themeFillShade="80"/>
        <w:spacing w:after="0" w:line="240" w:lineRule="auto"/>
      </w:pPr>
      <w:r>
        <w:t xml:space="preserve">            input2_color = "#df1c39"</w:t>
      </w:r>
    </w:p>
    <w:p w14:paraId="76731402" w14:textId="77777777" w:rsidR="00A60B2A" w:rsidRDefault="00A60B2A" w:rsidP="00EC6C11">
      <w:pPr>
        <w:shd w:val="clear" w:color="auto" w:fill="1F3864" w:themeFill="accent1" w:themeFillShade="80"/>
        <w:spacing w:after="0" w:line="240" w:lineRule="auto"/>
      </w:pPr>
      <w:r>
        <w:lastRenderedPageBreak/>
        <w:t xml:space="preserve">        else:</w:t>
      </w:r>
    </w:p>
    <w:p w14:paraId="37D39474" w14:textId="77777777" w:rsidR="00A60B2A" w:rsidRDefault="00A60B2A" w:rsidP="00EC6C11">
      <w:pPr>
        <w:shd w:val="clear" w:color="auto" w:fill="1F3864" w:themeFill="accent1" w:themeFillShade="80"/>
        <w:spacing w:after="0" w:line="240" w:lineRule="auto"/>
      </w:pPr>
      <w:r>
        <w:t xml:space="preserve">            input2_color = "#04f8fa"</w:t>
      </w:r>
    </w:p>
    <w:p w14:paraId="4F990911" w14:textId="4AF2E634" w:rsidR="00A60B2A" w:rsidRDefault="00A60B2A" w:rsidP="00EC6C11">
      <w:pPr>
        <w:shd w:val="clear" w:color="auto" w:fill="1F3864" w:themeFill="accent1" w:themeFillShade="80"/>
        <w:spacing w:after="0" w:line="240" w:lineRule="auto"/>
      </w:pPr>
      <w:r>
        <w:t>#----------------------------------------------------------------#</w:t>
      </w:r>
    </w:p>
    <w:p w14:paraId="6D2C0DAE" w14:textId="77777777" w:rsidR="00BF0592" w:rsidRDefault="00F10DED" w:rsidP="00F10DED">
      <w:pPr>
        <w:pStyle w:val="Heading2"/>
      </w:pPr>
      <w:bookmarkStart w:id="76" w:name="_Toc106195896"/>
      <w:bookmarkStart w:id="77" w:name="_Toc116646550"/>
      <w:r>
        <w:t xml:space="preserve">D. </w:t>
      </w:r>
      <w:r w:rsidR="00DA0A63">
        <w:t>I/O digital dan</w:t>
      </w:r>
      <w:r>
        <w:t xml:space="preserve"> analog</w:t>
      </w:r>
      <w:bookmarkEnd w:id="76"/>
      <w:bookmarkEnd w:id="77"/>
    </w:p>
    <w:p w14:paraId="7B9656E5" w14:textId="633008D6" w:rsidR="00D4079D" w:rsidRDefault="009B1A80" w:rsidP="00BF0592">
      <w:r>
        <w:t>Komponen</w:t>
      </w:r>
      <w:r w:rsidR="00BF0592">
        <w:t xml:space="preserve"> digital (tombol dan push button)</w:t>
      </w:r>
      <w:r w:rsidR="00F10DED">
        <w:t xml:space="preserve"> </w:t>
      </w:r>
    </w:p>
    <w:p w14:paraId="79C7596B" w14:textId="4D32B260" w:rsidR="00BF0592" w:rsidRDefault="009B1A80" w:rsidP="00BF0592">
      <w:r>
        <w:t>Komponen</w:t>
      </w:r>
      <w:r w:rsidR="00BF0592">
        <w:t xml:space="preserve"> analog (slider dan potensiometer)</w:t>
      </w:r>
    </w:p>
    <w:p w14:paraId="25D2AF2A" w14:textId="77777777" w:rsidR="00F10DED" w:rsidRDefault="00F10DED" w:rsidP="00F10DED">
      <w:pPr>
        <w:pStyle w:val="Heading2"/>
      </w:pPr>
      <w:bookmarkStart w:id="78" w:name="_Toc116646551"/>
      <w:r>
        <w:t>E. Mengendalikan LED via PyQt5</w:t>
      </w:r>
      <w:bookmarkEnd w:id="78"/>
    </w:p>
    <w:p w14:paraId="079BF36A" w14:textId="7422CD70" w:rsidR="009C5D2D" w:rsidRDefault="009C5D2D" w:rsidP="002A713B"/>
    <w:p w14:paraId="0C5E291A" w14:textId="3D9F6910" w:rsidR="0063148D" w:rsidRDefault="002A713B" w:rsidP="00B121E5">
      <w:pPr>
        <w:jc w:val="center"/>
      </w:pPr>
      <w:r>
        <w:rPr>
          <w:noProof/>
        </w:rPr>
        <w:drawing>
          <wp:inline distT="0" distB="0" distL="0" distR="0" wp14:anchorId="14E8FA03" wp14:editId="7846C95E">
            <wp:extent cx="5731510" cy="24561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73107D59" w14:textId="44CFF48D" w:rsidR="00DE1A4C" w:rsidRDefault="00DE1A4C" w:rsidP="002A713B">
      <w:r>
        <w:t xml:space="preserve">Program lengkap silahkan akses: </w:t>
      </w:r>
    </w:p>
    <w:p w14:paraId="2F0A179B" w14:textId="29B72B9A" w:rsidR="00DE1A4C" w:rsidRDefault="00DE1A4C" w:rsidP="0063148D">
      <w:r w:rsidRPr="00DE1A4C">
        <w:t>https://github.com/muhammadhusni777/workshop-python-qml-upi/tree/main/PYTHON%20QML%20UPI%20PWK</w:t>
      </w:r>
    </w:p>
    <w:p w14:paraId="46277E3D" w14:textId="0F28E5F1" w:rsidR="002A713B" w:rsidRDefault="00D4079D" w:rsidP="002A713B">
      <w:r>
        <w:t>Program python :</w:t>
      </w:r>
    </w:p>
    <w:p w14:paraId="4F72F24A" w14:textId="62E6FBAF" w:rsidR="00D4079D" w:rsidRDefault="00D4079D" w:rsidP="00D4079D">
      <w:pPr>
        <w:shd w:val="clear" w:color="auto" w:fill="1F3864" w:themeFill="accent1" w:themeFillShade="80"/>
      </w:pPr>
      <w:r>
        <w:t>######  PROGRAM MEMANGGIL WINDOWS PYQT5 ######################</w:t>
      </w:r>
    </w:p>
    <w:p w14:paraId="07C5E417" w14:textId="77777777" w:rsidR="00D4079D" w:rsidRDefault="00D4079D" w:rsidP="00D4079D">
      <w:pPr>
        <w:shd w:val="clear" w:color="auto" w:fill="1F3864" w:themeFill="accent1" w:themeFillShade="80"/>
      </w:pPr>
      <w:r>
        <w:t>######    WRITTEN BY : MUHAMMAD HUSNI   ##########################</w:t>
      </w:r>
    </w:p>
    <w:p w14:paraId="4DCC0CB6" w14:textId="77777777" w:rsidR="00D4079D" w:rsidRDefault="00D4079D" w:rsidP="00D4079D">
      <w:pPr>
        <w:shd w:val="clear" w:color="auto" w:fill="1F3864" w:themeFill="accent1" w:themeFillShade="80"/>
      </w:pPr>
      <w:r>
        <w:t>######      FOR EDUCATIONAL PURPOSE     ##########################</w:t>
      </w:r>
    </w:p>
    <w:p w14:paraId="28109176" w14:textId="77777777" w:rsidR="00D4079D" w:rsidRDefault="00D4079D" w:rsidP="00D4079D">
      <w:pPr>
        <w:shd w:val="clear" w:color="auto" w:fill="1F3864" w:themeFill="accent1" w:themeFillShade="80"/>
      </w:pPr>
      <w:r>
        <w:t>##################################################################</w:t>
      </w:r>
    </w:p>
    <w:p w14:paraId="1EA93290" w14:textId="77777777" w:rsidR="00D4079D" w:rsidRDefault="00D4079D" w:rsidP="00D4079D">
      <w:pPr>
        <w:shd w:val="clear" w:color="auto" w:fill="1F3864" w:themeFill="accent1" w:themeFillShade="80"/>
      </w:pPr>
    </w:p>
    <w:p w14:paraId="5C0577DB" w14:textId="77777777" w:rsidR="00D4079D" w:rsidRDefault="00D4079D" w:rsidP="00D4079D">
      <w:pPr>
        <w:shd w:val="clear" w:color="auto" w:fill="1F3864" w:themeFill="accent1" w:themeFillShade="80"/>
      </w:pPr>
    </w:p>
    <w:p w14:paraId="58D3F994" w14:textId="77777777" w:rsidR="00D4079D" w:rsidRDefault="00D4079D" w:rsidP="00D4079D">
      <w:pPr>
        <w:shd w:val="clear" w:color="auto" w:fill="1F3864" w:themeFill="accent1" w:themeFillShade="80"/>
      </w:pPr>
    </w:p>
    <w:p w14:paraId="571A879E" w14:textId="77777777" w:rsidR="00D4079D" w:rsidRDefault="00D4079D" w:rsidP="00D4079D">
      <w:pPr>
        <w:shd w:val="clear" w:color="auto" w:fill="1F3864" w:themeFill="accent1" w:themeFillShade="80"/>
      </w:pPr>
      <w:r>
        <w:t>####### memanggil library PyQt5 ##################################</w:t>
      </w:r>
    </w:p>
    <w:p w14:paraId="2FD1A4F9" w14:textId="77777777" w:rsidR="00D4079D" w:rsidRDefault="00D4079D" w:rsidP="00D4079D">
      <w:pPr>
        <w:shd w:val="clear" w:color="auto" w:fill="1F3864" w:themeFill="accent1" w:themeFillShade="80"/>
      </w:pPr>
      <w:r>
        <w:t>#----------------------------------------------------------------#</w:t>
      </w:r>
    </w:p>
    <w:p w14:paraId="18B29F81" w14:textId="77777777" w:rsidR="00D4079D" w:rsidRDefault="00D4079D" w:rsidP="00D4079D">
      <w:pPr>
        <w:shd w:val="clear" w:color="auto" w:fill="1F3864" w:themeFill="accent1" w:themeFillShade="80"/>
      </w:pPr>
      <w:r>
        <w:t xml:space="preserve">from PyQt5.QtCore import * </w:t>
      </w:r>
    </w:p>
    <w:p w14:paraId="179DD070" w14:textId="77777777" w:rsidR="00D4079D" w:rsidRDefault="00D4079D" w:rsidP="00D4079D">
      <w:pPr>
        <w:shd w:val="clear" w:color="auto" w:fill="1F3864" w:themeFill="accent1" w:themeFillShade="80"/>
      </w:pPr>
      <w:r>
        <w:t xml:space="preserve">from PyQt5.QtGui import * </w:t>
      </w:r>
    </w:p>
    <w:p w14:paraId="1C52117C" w14:textId="77777777" w:rsidR="00D4079D" w:rsidRDefault="00D4079D" w:rsidP="00D4079D">
      <w:pPr>
        <w:shd w:val="clear" w:color="auto" w:fill="1F3864" w:themeFill="accent1" w:themeFillShade="80"/>
      </w:pPr>
      <w:r>
        <w:t xml:space="preserve">from PyQt5.QtQml import * </w:t>
      </w:r>
    </w:p>
    <w:p w14:paraId="13758FC0" w14:textId="77777777" w:rsidR="00D4079D" w:rsidRDefault="00D4079D" w:rsidP="00D4079D">
      <w:pPr>
        <w:shd w:val="clear" w:color="auto" w:fill="1F3864" w:themeFill="accent1" w:themeFillShade="80"/>
      </w:pPr>
      <w:r>
        <w:t>from PyQt5.QtWidgets import *</w:t>
      </w:r>
    </w:p>
    <w:p w14:paraId="20187A17" w14:textId="77777777" w:rsidR="00D4079D" w:rsidRDefault="00D4079D" w:rsidP="00D4079D">
      <w:pPr>
        <w:shd w:val="clear" w:color="auto" w:fill="1F3864" w:themeFill="accent1" w:themeFillShade="80"/>
      </w:pPr>
      <w:r>
        <w:t xml:space="preserve">from PyQt5.QtQuick import *  </w:t>
      </w:r>
    </w:p>
    <w:p w14:paraId="661086D1" w14:textId="77777777" w:rsidR="00D4079D" w:rsidRDefault="00D4079D" w:rsidP="00D4079D">
      <w:pPr>
        <w:shd w:val="clear" w:color="auto" w:fill="1F3864" w:themeFill="accent1" w:themeFillShade="80"/>
      </w:pPr>
      <w:r>
        <w:t>import sys</w:t>
      </w:r>
    </w:p>
    <w:p w14:paraId="2310DE30" w14:textId="77777777" w:rsidR="00D4079D" w:rsidRDefault="00D4079D" w:rsidP="00D4079D">
      <w:pPr>
        <w:shd w:val="clear" w:color="auto" w:fill="1F3864" w:themeFill="accent1" w:themeFillShade="80"/>
      </w:pPr>
      <w:r>
        <w:t>import time</w:t>
      </w:r>
    </w:p>
    <w:p w14:paraId="59289E3E" w14:textId="77777777" w:rsidR="00D4079D" w:rsidRDefault="00D4079D" w:rsidP="00D4079D">
      <w:pPr>
        <w:shd w:val="clear" w:color="auto" w:fill="1F3864" w:themeFill="accent1" w:themeFillShade="80"/>
      </w:pPr>
      <w:r>
        <w:t>#----------------------------------------------------------------#</w:t>
      </w:r>
    </w:p>
    <w:p w14:paraId="064BA351" w14:textId="77777777" w:rsidR="00D4079D" w:rsidRDefault="00D4079D" w:rsidP="00D4079D">
      <w:pPr>
        <w:shd w:val="clear" w:color="auto" w:fill="1F3864" w:themeFill="accent1" w:themeFillShade="80"/>
      </w:pPr>
    </w:p>
    <w:p w14:paraId="1EC51865" w14:textId="77777777" w:rsidR="00D4079D" w:rsidRDefault="00D4079D" w:rsidP="00D4079D">
      <w:pPr>
        <w:shd w:val="clear" w:color="auto" w:fill="1F3864" w:themeFill="accent1" w:themeFillShade="80"/>
      </w:pPr>
    </w:p>
    <w:p w14:paraId="0A45967D" w14:textId="77777777" w:rsidR="00D4079D" w:rsidRDefault="00D4079D" w:rsidP="00D4079D">
      <w:pPr>
        <w:shd w:val="clear" w:color="auto" w:fill="1F3864" w:themeFill="accent1" w:themeFillShade="80"/>
      </w:pPr>
      <w:r>
        <w:t>##################################################################</w:t>
      </w:r>
    </w:p>
    <w:p w14:paraId="2AAAEAF0" w14:textId="77777777" w:rsidR="00D4079D" w:rsidRDefault="00D4079D" w:rsidP="00D4079D">
      <w:pPr>
        <w:shd w:val="clear" w:color="auto" w:fill="1F3864" w:themeFill="accent1" w:themeFillShade="80"/>
      </w:pPr>
      <w:r>
        <w:t>#----------------deklarasi variabel------------------------------#</w:t>
      </w:r>
    </w:p>
    <w:p w14:paraId="7A03D57F" w14:textId="77777777" w:rsidR="00D4079D" w:rsidRDefault="00D4079D" w:rsidP="00D4079D">
      <w:pPr>
        <w:shd w:val="clear" w:color="auto" w:fill="1F3864" w:themeFill="accent1" w:themeFillShade="80"/>
      </w:pPr>
      <w:r>
        <w:t>analog = 110</w:t>
      </w:r>
    </w:p>
    <w:p w14:paraId="002260F4" w14:textId="77777777" w:rsidR="00D4079D" w:rsidRDefault="00D4079D" w:rsidP="00D4079D">
      <w:pPr>
        <w:shd w:val="clear" w:color="auto" w:fill="1F3864" w:themeFill="accent1" w:themeFillShade="80"/>
      </w:pPr>
      <w:r>
        <w:t>input1_color = "#df1c39"</w:t>
      </w:r>
    </w:p>
    <w:p w14:paraId="41EE0ED6" w14:textId="77777777" w:rsidR="00D4079D" w:rsidRDefault="00D4079D" w:rsidP="00D4079D">
      <w:pPr>
        <w:shd w:val="clear" w:color="auto" w:fill="1F3864" w:themeFill="accent1" w:themeFillShade="80"/>
      </w:pPr>
      <w:r>
        <w:t>input2_color = "#df1c39"</w:t>
      </w:r>
    </w:p>
    <w:p w14:paraId="64BC094C" w14:textId="77777777" w:rsidR="00D4079D" w:rsidRDefault="00D4079D" w:rsidP="00D4079D">
      <w:pPr>
        <w:shd w:val="clear" w:color="auto" w:fill="1F3864" w:themeFill="accent1" w:themeFillShade="80"/>
      </w:pPr>
    </w:p>
    <w:p w14:paraId="1CBDA3DE" w14:textId="77777777" w:rsidR="00D4079D" w:rsidRDefault="00D4079D" w:rsidP="00D4079D">
      <w:pPr>
        <w:shd w:val="clear" w:color="auto" w:fill="1F3864" w:themeFill="accent1" w:themeFillShade="80"/>
      </w:pPr>
      <w:r>
        <w:t>button1_status = "0"</w:t>
      </w:r>
    </w:p>
    <w:p w14:paraId="32444DC5" w14:textId="77777777" w:rsidR="00D4079D" w:rsidRDefault="00D4079D" w:rsidP="00D4079D">
      <w:pPr>
        <w:shd w:val="clear" w:color="auto" w:fill="1F3864" w:themeFill="accent1" w:themeFillShade="80"/>
      </w:pPr>
      <w:r>
        <w:t>button2_status = "0"</w:t>
      </w:r>
    </w:p>
    <w:p w14:paraId="01685B68" w14:textId="77777777" w:rsidR="00D4079D" w:rsidRDefault="00D4079D" w:rsidP="00D4079D">
      <w:pPr>
        <w:shd w:val="clear" w:color="auto" w:fill="1F3864" w:themeFill="accent1" w:themeFillShade="80"/>
      </w:pPr>
      <w:r>
        <w:t>button3_status = "0"</w:t>
      </w:r>
    </w:p>
    <w:p w14:paraId="1B875A48" w14:textId="77777777" w:rsidR="00D4079D" w:rsidRDefault="00D4079D" w:rsidP="00D4079D">
      <w:pPr>
        <w:shd w:val="clear" w:color="auto" w:fill="1F3864" w:themeFill="accent1" w:themeFillShade="80"/>
      </w:pPr>
    </w:p>
    <w:p w14:paraId="329F4A29" w14:textId="77777777" w:rsidR="00D4079D" w:rsidRDefault="00D4079D" w:rsidP="00D4079D">
      <w:pPr>
        <w:shd w:val="clear" w:color="auto" w:fill="1F3864" w:themeFill="accent1" w:themeFillShade="80"/>
      </w:pPr>
      <w:r>
        <w:t>analog_output = "0"</w:t>
      </w:r>
    </w:p>
    <w:p w14:paraId="23ECC93F" w14:textId="77777777" w:rsidR="00D4079D" w:rsidRDefault="00D4079D" w:rsidP="00D4079D">
      <w:pPr>
        <w:shd w:val="clear" w:color="auto" w:fill="1F3864" w:themeFill="accent1" w:themeFillShade="80"/>
      </w:pPr>
    </w:p>
    <w:p w14:paraId="4DF13683" w14:textId="77777777" w:rsidR="00D4079D" w:rsidRDefault="00D4079D" w:rsidP="00D4079D">
      <w:pPr>
        <w:shd w:val="clear" w:color="auto" w:fill="1F3864" w:themeFill="accent1" w:themeFillShade="80"/>
      </w:pPr>
    </w:p>
    <w:p w14:paraId="39C51FC3" w14:textId="77777777" w:rsidR="00D4079D" w:rsidRDefault="00D4079D" w:rsidP="00D4079D">
      <w:pPr>
        <w:shd w:val="clear" w:color="auto" w:fill="1F3864" w:themeFill="accent1" w:themeFillShade="80"/>
      </w:pPr>
      <w:r>
        <w:t>##################################################################</w:t>
      </w:r>
    </w:p>
    <w:p w14:paraId="5A6047AA" w14:textId="77777777" w:rsidR="00D4079D" w:rsidRDefault="00D4079D" w:rsidP="00D4079D">
      <w:pPr>
        <w:shd w:val="clear" w:color="auto" w:fill="1F3864" w:themeFill="accent1" w:themeFillShade="80"/>
      </w:pPr>
      <w:r>
        <w:t>#----------------mengaktifkan komunikasi serial------------------#</w:t>
      </w:r>
    </w:p>
    <w:p w14:paraId="3AAA3E11" w14:textId="77777777" w:rsidR="00D4079D" w:rsidRDefault="00D4079D" w:rsidP="00D4079D">
      <w:pPr>
        <w:shd w:val="clear" w:color="auto" w:fill="1F3864" w:themeFill="accent1" w:themeFillShade="80"/>
      </w:pPr>
      <w:r>
        <w:t>import sys</w:t>
      </w:r>
    </w:p>
    <w:p w14:paraId="301BEEF0" w14:textId="77777777" w:rsidR="00D4079D" w:rsidRDefault="00D4079D" w:rsidP="00D4079D">
      <w:pPr>
        <w:shd w:val="clear" w:color="auto" w:fill="1F3864" w:themeFill="accent1" w:themeFillShade="80"/>
      </w:pPr>
      <w:r>
        <w:t>import serial</w:t>
      </w:r>
    </w:p>
    <w:p w14:paraId="3AAA4215" w14:textId="77777777" w:rsidR="00D4079D" w:rsidRDefault="00D4079D" w:rsidP="00D4079D">
      <w:pPr>
        <w:shd w:val="clear" w:color="auto" w:fill="1F3864" w:themeFill="accent1" w:themeFillShade="80"/>
      </w:pPr>
      <w:r>
        <w:t>import threading</w:t>
      </w:r>
    </w:p>
    <w:p w14:paraId="30B5F1C0" w14:textId="77777777" w:rsidR="00D4079D" w:rsidRDefault="00D4079D" w:rsidP="00D4079D">
      <w:pPr>
        <w:shd w:val="clear" w:color="auto" w:fill="1F3864" w:themeFill="accent1" w:themeFillShade="80"/>
      </w:pPr>
    </w:p>
    <w:p w14:paraId="4F082F96" w14:textId="77777777" w:rsidR="00D4079D" w:rsidRDefault="00D4079D" w:rsidP="00D4079D">
      <w:pPr>
        <w:shd w:val="clear" w:color="auto" w:fill="1F3864" w:themeFill="accent1" w:themeFillShade="80"/>
      </w:pPr>
      <w:r>
        <w:t>serial_data = ""</w:t>
      </w:r>
    </w:p>
    <w:p w14:paraId="0816695C" w14:textId="77777777" w:rsidR="00D4079D" w:rsidRDefault="00D4079D" w:rsidP="00D4079D">
      <w:pPr>
        <w:shd w:val="clear" w:color="auto" w:fill="1F3864" w:themeFill="accent1" w:themeFillShade="80"/>
      </w:pPr>
    </w:p>
    <w:p w14:paraId="5ED4960F" w14:textId="77777777" w:rsidR="00D4079D" w:rsidRDefault="00D4079D" w:rsidP="00D4079D">
      <w:pPr>
        <w:shd w:val="clear" w:color="auto" w:fill="1F3864" w:themeFill="accent1" w:themeFillShade="80"/>
      </w:pPr>
      <w:r>
        <w:t>transmit_time = 0</w:t>
      </w:r>
    </w:p>
    <w:p w14:paraId="1C8D9AAA" w14:textId="77777777" w:rsidR="00D4079D" w:rsidRDefault="00D4079D" w:rsidP="00D4079D">
      <w:pPr>
        <w:shd w:val="clear" w:color="auto" w:fill="1F3864" w:themeFill="accent1" w:themeFillShade="80"/>
      </w:pPr>
      <w:r>
        <w:t>transmit_time_prev = 0</w:t>
      </w:r>
    </w:p>
    <w:p w14:paraId="7F731DBB" w14:textId="77777777" w:rsidR="00D4079D" w:rsidRDefault="00D4079D" w:rsidP="00D4079D">
      <w:pPr>
        <w:shd w:val="clear" w:color="auto" w:fill="1F3864" w:themeFill="accent1" w:themeFillShade="80"/>
      </w:pPr>
    </w:p>
    <w:p w14:paraId="7E48950D" w14:textId="77777777" w:rsidR="00D4079D" w:rsidRDefault="00D4079D" w:rsidP="00D4079D">
      <w:pPr>
        <w:shd w:val="clear" w:color="auto" w:fill="1F3864" w:themeFill="accent1" w:themeFillShade="80"/>
      </w:pPr>
      <w:r>
        <w:t>data_send = ""</w:t>
      </w:r>
    </w:p>
    <w:p w14:paraId="418B1952" w14:textId="77777777" w:rsidR="00D4079D" w:rsidRDefault="00D4079D" w:rsidP="00D4079D">
      <w:pPr>
        <w:shd w:val="clear" w:color="auto" w:fill="1F3864" w:themeFill="accent1" w:themeFillShade="80"/>
      </w:pPr>
    </w:p>
    <w:p w14:paraId="10573389" w14:textId="77777777" w:rsidR="00D4079D" w:rsidRDefault="00D4079D" w:rsidP="00D4079D">
      <w:pPr>
        <w:shd w:val="clear" w:color="auto" w:fill="1F3864" w:themeFill="accent1" w:themeFillShade="80"/>
      </w:pPr>
      <w:r>
        <w:t>print ("select your arduino port:")</w:t>
      </w:r>
    </w:p>
    <w:p w14:paraId="7C60D2F3" w14:textId="77777777" w:rsidR="00D4079D" w:rsidRDefault="00D4079D" w:rsidP="00D4079D">
      <w:pPr>
        <w:shd w:val="clear" w:color="auto" w:fill="1F3864" w:themeFill="accent1" w:themeFillShade="80"/>
      </w:pPr>
    </w:p>
    <w:p w14:paraId="2989BFB8" w14:textId="77777777" w:rsidR="00D4079D" w:rsidRDefault="00D4079D" w:rsidP="00D4079D">
      <w:pPr>
        <w:shd w:val="clear" w:color="auto" w:fill="1F3864" w:themeFill="accent1" w:themeFillShade="80"/>
      </w:pPr>
      <w:r>
        <w:t>def serial_ports():</w:t>
      </w:r>
    </w:p>
    <w:p w14:paraId="248CD109" w14:textId="77777777" w:rsidR="00D4079D" w:rsidRDefault="00D4079D" w:rsidP="00D4079D">
      <w:pPr>
        <w:shd w:val="clear" w:color="auto" w:fill="1F3864" w:themeFill="accent1" w:themeFillShade="80"/>
      </w:pPr>
      <w:r>
        <w:t xml:space="preserve">    </w:t>
      </w:r>
    </w:p>
    <w:p w14:paraId="493BFBEB" w14:textId="77777777" w:rsidR="00D4079D" w:rsidRDefault="00D4079D" w:rsidP="00D4079D">
      <w:pPr>
        <w:shd w:val="clear" w:color="auto" w:fill="1F3864" w:themeFill="accent1" w:themeFillShade="80"/>
      </w:pPr>
      <w:r>
        <w:t xml:space="preserve">    if sys.platform.startswith('win'):</w:t>
      </w:r>
    </w:p>
    <w:p w14:paraId="1D3C4250" w14:textId="77777777" w:rsidR="00D4079D" w:rsidRDefault="00D4079D" w:rsidP="00D4079D">
      <w:pPr>
        <w:shd w:val="clear" w:color="auto" w:fill="1F3864" w:themeFill="accent1" w:themeFillShade="80"/>
      </w:pPr>
      <w:r>
        <w:t xml:space="preserve">        ports = ['COM%s' % (i + 1) for i in range(256)]</w:t>
      </w:r>
    </w:p>
    <w:p w14:paraId="2BC8A5AB" w14:textId="77777777" w:rsidR="00D4079D" w:rsidRDefault="00D4079D" w:rsidP="00D4079D">
      <w:pPr>
        <w:shd w:val="clear" w:color="auto" w:fill="1F3864" w:themeFill="accent1" w:themeFillShade="80"/>
      </w:pPr>
      <w:r>
        <w:lastRenderedPageBreak/>
        <w:t xml:space="preserve">    elif sys.platform.startswith('linux') or sys.platform.startswith('cygwin'):</w:t>
      </w:r>
    </w:p>
    <w:p w14:paraId="4B886A36" w14:textId="77777777" w:rsidR="00D4079D" w:rsidRDefault="00D4079D" w:rsidP="00D4079D">
      <w:pPr>
        <w:shd w:val="clear" w:color="auto" w:fill="1F3864" w:themeFill="accent1" w:themeFillShade="80"/>
      </w:pPr>
      <w:r>
        <w:t xml:space="preserve">        # this excludes your current terminal "/dev/tty"</w:t>
      </w:r>
    </w:p>
    <w:p w14:paraId="4B5F7255" w14:textId="77777777" w:rsidR="00D4079D" w:rsidRDefault="00D4079D" w:rsidP="00D4079D">
      <w:pPr>
        <w:shd w:val="clear" w:color="auto" w:fill="1F3864" w:themeFill="accent1" w:themeFillShade="80"/>
      </w:pPr>
      <w:r>
        <w:t xml:space="preserve">        ports = glob.glob('/dev/tty[A-Za-z]*')</w:t>
      </w:r>
    </w:p>
    <w:p w14:paraId="27B2031E" w14:textId="77777777" w:rsidR="00D4079D" w:rsidRDefault="00D4079D" w:rsidP="00D4079D">
      <w:pPr>
        <w:shd w:val="clear" w:color="auto" w:fill="1F3864" w:themeFill="accent1" w:themeFillShade="80"/>
      </w:pPr>
      <w:r>
        <w:t xml:space="preserve">    elif sys.platform.startswith('darwin'):</w:t>
      </w:r>
    </w:p>
    <w:p w14:paraId="732E6060" w14:textId="77777777" w:rsidR="00D4079D" w:rsidRDefault="00D4079D" w:rsidP="00D4079D">
      <w:pPr>
        <w:shd w:val="clear" w:color="auto" w:fill="1F3864" w:themeFill="accent1" w:themeFillShade="80"/>
      </w:pPr>
      <w:r>
        <w:t xml:space="preserve">        ports = glob.glob('/dev/tty.*')</w:t>
      </w:r>
    </w:p>
    <w:p w14:paraId="553431D8" w14:textId="77777777" w:rsidR="00D4079D" w:rsidRDefault="00D4079D" w:rsidP="00D4079D">
      <w:pPr>
        <w:shd w:val="clear" w:color="auto" w:fill="1F3864" w:themeFill="accent1" w:themeFillShade="80"/>
      </w:pPr>
      <w:r>
        <w:t xml:space="preserve">    else:</w:t>
      </w:r>
    </w:p>
    <w:p w14:paraId="4E6905C2" w14:textId="77777777" w:rsidR="00D4079D" w:rsidRDefault="00D4079D" w:rsidP="00D4079D">
      <w:pPr>
        <w:shd w:val="clear" w:color="auto" w:fill="1F3864" w:themeFill="accent1" w:themeFillShade="80"/>
      </w:pPr>
      <w:r>
        <w:t xml:space="preserve">        raise EnvironmentError('Unsupported platform')</w:t>
      </w:r>
    </w:p>
    <w:p w14:paraId="2E0EB899" w14:textId="77777777" w:rsidR="00D4079D" w:rsidRDefault="00D4079D" w:rsidP="00D4079D">
      <w:pPr>
        <w:shd w:val="clear" w:color="auto" w:fill="1F3864" w:themeFill="accent1" w:themeFillShade="80"/>
      </w:pPr>
    </w:p>
    <w:p w14:paraId="05CC8640" w14:textId="77777777" w:rsidR="00D4079D" w:rsidRDefault="00D4079D" w:rsidP="00D4079D">
      <w:pPr>
        <w:shd w:val="clear" w:color="auto" w:fill="1F3864" w:themeFill="accent1" w:themeFillShade="80"/>
      </w:pPr>
      <w:r>
        <w:t xml:space="preserve">    result = []</w:t>
      </w:r>
    </w:p>
    <w:p w14:paraId="1246EF5D" w14:textId="77777777" w:rsidR="00D4079D" w:rsidRDefault="00D4079D" w:rsidP="00D4079D">
      <w:pPr>
        <w:shd w:val="clear" w:color="auto" w:fill="1F3864" w:themeFill="accent1" w:themeFillShade="80"/>
      </w:pPr>
      <w:r>
        <w:t xml:space="preserve">    for port in ports:</w:t>
      </w:r>
    </w:p>
    <w:p w14:paraId="46597968" w14:textId="77777777" w:rsidR="00D4079D" w:rsidRDefault="00D4079D" w:rsidP="00D4079D">
      <w:pPr>
        <w:shd w:val="clear" w:color="auto" w:fill="1F3864" w:themeFill="accent1" w:themeFillShade="80"/>
      </w:pPr>
      <w:r>
        <w:t xml:space="preserve">        try:</w:t>
      </w:r>
    </w:p>
    <w:p w14:paraId="71937494" w14:textId="77777777" w:rsidR="00D4079D" w:rsidRDefault="00D4079D" w:rsidP="00D4079D">
      <w:pPr>
        <w:shd w:val="clear" w:color="auto" w:fill="1F3864" w:themeFill="accent1" w:themeFillShade="80"/>
      </w:pPr>
      <w:r>
        <w:t xml:space="preserve">            s = serial.Serial(port)</w:t>
      </w:r>
    </w:p>
    <w:p w14:paraId="40EC3DE3" w14:textId="77777777" w:rsidR="00D4079D" w:rsidRDefault="00D4079D" w:rsidP="00D4079D">
      <w:pPr>
        <w:shd w:val="clear" w:color="auto" w:fill="1F3864" w:themeFill="accent1" w:themeFillShade="80"/>
      </w:pPr>
      <w:r>
        <w:t xml:space="preserve">            s.close()</w:t>
      </w:r>
    </w:p>
    <w:p w14:paraId="420F0B80" w14:textId="77777777" w:rsidR="00D4079D" w:rsidRDefault="00D4079D" w:rsidP="00D4079D">
      <w:pPr>
        <w:shd w:val="clear" w:color="auto" w:fill="1F3864" w:themeFill="accent1" w:themeFillShade="80"/>
      </w:pPr>
      <w:r>
        <w:t xml:space="preserve">            result.append(port)</w:t>
      </w:r>
    </w:p>
    <w:p w14:paraId="563905C4" w14:textId="77777777" w:rsidR="00D4079D" w:rsidRDefault="00D4079D" w:rsidP="00D4079D">
      <w:pPr>
        <w:shd w:val="clear" w:color="auto" w:fill="1F3864" w:themeFill="accent1" w:themeFillShade="80"/>
      </w:pPr>
      <w:r>
        <w:t xml:space="preserve">        except (OSError, serial.SerialException):</w:t>
      </w:r>
    </w:p>
    <w:p w14:paraId="649F08FE" w14:textId="77777777" w:rsidR="00D4079D" w:rsidRDefault="00D4079D" w:rsidP="00D4079D">
      <w:pPr>
        <w:shd w:val="clear" w:color="auto" w:fill="1F3864" w:themeFill="accent1" w:themeFillShade="80"/>
      </w:pPr>
      <w:r>
        <w:t xml:space="preserve">            pass</w:t>
      </w:r>
    </w:p>
    <w:p w14:paraId="4428DB7B" w14:textId="77777777" w:rsidR="00D4079D" w:rsidRDefault="00D4079D" w:rsidP="00D4079D">
      <w:pPr>
        <w:shd w:val="clear" w:color="auto" w:fill="1F3864" w:themeFill="accent1" w:themeFillShade="80"/>
      </w:pPr>
      <w:r>
        <w:t xml:space="preserve">    return result</w:t>
      </w:r>
    </w:p>
    <w:p w14:paraId="6E78C40A" w14:textId="77777777" w:rsidR="00D4079D" w:rsidRDefault="00D4079D" w:rsidP="00D4079D">
      <w:pPr>
        <w:shd w:val="clear" w:color="auto" w:fill="1F3864" w:themeFill="accent1" w:themeFillShade="80"/>
      </w:pPr>
      <w:r>
        <w:t>print(str(serial_ports()))</w:t>
      </w:r>
    </w:p>
    <w:p w14:paraId="2A05A2FA" w14:textId="77777777" w:rsidR="00D4079D" w:rsidRDefault="00D4079D" w:rsidP="00D4079D">
      <w:pPr>
        <w:shd w:val="clear" w:color="auto" w:fill="1F3864" w:themeFill="accent1" w:themeFillShade="80"/>
      </w:pPr>
    </w:p>
    <w:p w14:paraId="354A27AA" w14:textId="77777777" w:rsidR="00D4079D" w:rsidRDefault="00D4079D" w:rsidP="00D4079D">
      <w:pPr>
        <w:shd w:val="clear" w:color="auto" w:fill="1F3864" w:themeFill="accent1" w:themeFillShade="80"/>
      </w:pPr>
      <w:r>
        <w:t>port = input("write port : ")</w:t>
      </w:r>
    </w:p>
    <w:p w14:paraId="78E06C3C" w14:textId="77777777" w:rsidR="00D4079D" w:rsidRDefault="00D4079D" w:rsidP="00D4079D">
      <w:pPr>
        <w:shd w:val="clear" w:color="auto" w:fill="1F3864" w:themeFill="accent1" w:themeFillShade="80"/>
      </w:pPr>
    </w:p>
    <w:p w14:paraId="54A544F0" w14:textId="77777777" w:rsidR="00D4079D" w:rsidRDefault="00D4079D" w:rsidP="00D4079D">
      <w:pPr>
        <w:shd w:val="clear" w:color="auto" w:fill="1F3864" w:themeFill="accent1" w:themeFillShade="80"/>
      </w:pPr>
      <w:r>
        <w:t>ser = serial.Serial(port, 9600, timeout=3)</w:t>
      </w:r>
    </w:p>
    <w:p w14:paraId="4095CCD9" w14:textId="2F06E29B" w:rsidR="00D4079D" w:rsidRDefault="00D4079D" w:rsidP="00D4079D">
      <w:pPr>
        <w:shd w:val="clear" w:color="auto" w:fill="1F3864" w:themeFill="accent1" w:themeFillShade="80"/>
      </w:pPr>
      <w:r>
        <w:t xml:space="preserve">        </w:t>
      </w:r>
    </w:p>
    <w:p w14:paraId="4DE08696" w14:textId="77777777" w:rsidR="00D4079D" w:rsidRDefault="00D4079D" w:rsidP="00D4079D">
      <w:pPr>
        <w:shd w:val="clear" w:color="auto" w:fill="1F3864" w:themeFill="accent1" w:themeFillShade="80"/>
      </w:pPr>
      <w:r>
        <w:lastRenderedPageBreak/>
        <w:t>########## mengisi class table dengan instruksi pyqt5#############</w:t>
      </w:r>
    </w:p>
    <w:p w14:paraId="3997F598" w14:textId="77777777" w:rsidR="00D4079D" w:rsidRDefault="00D4079D" w:rsidP="00D4079D">
      <w:pPr>
        <w:shd w:val="clear" w:color="auto" w:fill="1F3864" w:themeFill="accent1" w:themeFillShade="80"/>
      </w:pPr>
      <w:r>
        <w:t>#----------------------------------------------------------------#</w:t>
      </w:r>
    </w:p>
    <w:p w14:paraId="15B59E8A" w14:textId="77777777" w:rsidR="00D4079D" w:rsidRDefault="00D4079D" w:rsidP="00D4079D">
      <w:pPr>
        <w:shd w:val="clear" w:color="auto" w:fill="1F3864" w:themeFill="accent1" w:themeFillShade="80"/>
      </w:pPr>
      <w:r>
        <w:t>class table(QObject):</w:t>
      </w:r>
    </w:p>
    <w:p w14:paraId="738FD132" w14:textId="77777777" w:rsidR="00D4079D" w:rsidRDefault="00D4079D" w:rsidP="00D4079D">
      <w:pPr>
        <w:shd w:val="clear" w:color="auto" w:fill="1F3864" w:themeFill="accent1" w:themeFillShade="80"/>
      </w:pPr>
      <w:r>
        <w:t xml:space="preserve">    global analog</w:t>
      </w:r>
    </w:p>
    <w:p w14:paraId="6F596CCA" w14:textId="77777777" w:rsidR="00D4079D" w:rsidRDefault="00D4079D" w:rsidP="00D4079D">
      <w:pPr>
        <w:shd w:val="clear" w:color="auto" w:fill="1F3864" w:themeFill="accent1" w:themeFillShade="80"/>
      </w:pPr>
      <w:r>
        <w:t xml:space="preserve">    def __init__(self, parent = None):</w:t>
      </w:r>
    </w:p>
    <w:p w14:paraId="54AF6483" w14:textId="77777777" w:rsidR="00D4079D" w:rsidRDefault="00D4079D" w:rsidP="00D4079D">
      <w:pPr>
        <w:shd w:val="clear" w:color="auto" w:fill="1F3864" w:themeFill="accent1" w:themeFillShade="80"/>
      </w:pPr>
      <w:r>
        <w:t xml:space="preserve">        super().__init__(parent)</w:t>
      </w:r>
    </w:p>
    <w:p w14:paraId="67AFDB6A" w14:textId="77777777" w:rsidR="00D4079D" w:rsidRDefault="00D4079D" w:rsidP="00D4079D">
      <w:pPr>
        <w:shd w:val="clear" w:color="auto" w:fill="1F3864" w:themeFill="accent1" w:themeFillShade="80"/>
      </w:pPr>
      <w:r>
        <w:t xml:space="preserve">        self.app = QApplication(sys.argv)</w:t>
      </w:r>
    </w:p>
    <w:p w14:paraId="60816BF0" w14:textId="77777777" w:rsidR="00D4079D" w:rsidRDefault="00D4079D" w:rsidP="00D4079D">
      <w:pPr>
        <w:shd w:val="clear" w:color="auto" w:fill="1F3864" w:themeFill="accent1" w:themeFillShade="80"/>
      </w:pPr>
      <w:r>
        <w:t xml:space="preserve">        self.engine = QQmlApplicationEngine(self)</w:t>
      </w:r>
    </w:p>
    <w:p w14:paraId="6016CEBF" w14:textId="77777777" w:rsidR="00D4079D" w:rsidRDefault="00D4079D" w:rsidP="00D4079D">
      <w:pPr>
        <w:shd w:val="clear" w:color="auto" w:fill="1F3864" w:themeFill="accent1" w:themeFillShade="80"/>
      </w:pPr>
      <w:r>
        <w:t xml:space="preserve">        self.engine.rootContext().setContextProperty("backend", self)    </w:t>
      </w:r>
    </w:p>
    <w:p w14:paraId="66065930" w14:textId="548B6F28" w:rsidR="00D4079D" w:rsidRDefault="00D4079D" w:rsidP="00D4079D">
      <w:pPr>
        <w:shd w:val="clear" w:color="auto" w:fill="1F3864" w:themeFill="accent1" w:themeFillShade="80"/>
      </w:pPr>
      <w:r>
        <w:t xml:space="preserve">        self.engine.load(QUrl("main.qml"))</w:t>
      </w:r>
    </w:p>
    <w:p w14:paraId="043429BA" w14:textId="33E5A2C7" w:rsidR="00133F7D" w:rsidRDefault="00133F7D" w:rsidP="00D4079D">
      <w:pPr>
        <w:shd w:val="clear" w:color="auto" w:fill="1F3864" w:themeFill="accent1" w:themeFillShade="80"/>
      </w:pPr>
      <w:r>
        <w:t xml:space="preserve">        </w:t>
      </w:r>
      <w:r w:rsidRPr="00133F7D">
        <w:t>sys.exit(self.app.exec_())</w:t>
      </w:r>
    </w:p>
    <w:p w14:paraId="1C98848B" w14:textId="77777777" w:rsidR="00D4079D" w:rsidRDefault="00D4079D" w:rsidP="00D4079D">
      <w:pPr>
        <w:shd w:val="clear" w:color="auto" w:fill="1F3864" w:themeFill="accent1" w:themeFillShade="80"/>
      </w:pPr>
      <w:r>
        <w:t xml:space="preserve">    </w:t>
      </w:r>
    </w:p>
    <w:p w14:paraId="222196E0" w14:textId="77777777" w:rsidR="00D4079D" w:rsidRDefault="00D4079D" w:rsidP="00D4079D">
      <w:pPr>
        <w:shd w:val="clear" w:color="auto" w:fill="1F3864" w:themeFill="accent1" w:themeFillShade="80"/>
      </w:pPr>
      <w:r>
        <w:t xml:space="preserve">    </w:t>
      </w:r>
    </w:p>
    <w:p w14:paraId="7DA5C2B3" w14:textId="77777777" w:rsidR="00D4079D" w:rsidRDefault="00D4079D" w:rsidP="00D4079D">
      <w:pPr>
        <w:shd w:val="clear" w:color="auto" w:fill="1F3864" w:themeFill="accent1" w:themeFillShade="80"/>
      </w:pPr>
      <w:r>
        <w:t xml:space="preserve">    </w:t>
      </w:r>
    </w:p>
    <w:p w14:paraId="5B2B3720" w14:textId="77777777" w:rsidR="00D4079D" w:rsidRDefault="00D4079D" w:rsidP="00D4079D">
      <w:pPr>
        <w:shd w:val="clear" w:color="auto" w:fill="1F3864" w:themeFill="accent1" w:themeFillShade="80"/>
      </w:pPr>
      <w:r>
        <w:t xml:space="preserve">    #####################TOMBOL QML KE PYTHON###################</w:t>
      </w:r>
    </w:p>
    <w:p w14:paraId="23EEA842" w14:textId="77777777" w:rsidR="00D4079D" w:rsidRDefault="00D4079D" w:rsidP="00D4079D">
      <w:pPr>
        <w:shd w:val="clear" w:color="auto" w:fill="1F3864" w:themeFill="accent1" w:themeFillShade="80"/>
      </w:pPr>
      <w:r>
        <w:t xml:space="preserve">    @pyqtSlot(str)</w:t>
      </w:r>
    </w:p>
    <w:p w14:paraId="15B9B975" w14:textId="77777777" w:rsidR="00D4079D" w:rsidRDefault="00D4079D" w:rsidP="00D4079D">
      <w:pPr>
        <w:shd w:val="clear" w:color="auto" w:fill="1F3864" w:themeFill="accent1" w:themeFillShade="80"/>
      </w:pPr>
      <w:r>
        <w:t xml:space="preserve">    def button1(self, message):</w:t>
      </w:r>
    </w:p>
    <w:p w14:paraId="110C69F1" w14:textId="77777777" w:rsidR="00D4079D" w:rsidRDefault="00D4079D" w:rsidP="00D4079D">
      <w:pPr>
        <w:shd w:val="clear" w:color="auto" w:fill="1F3864" w:themeFill="accent1" w:themeFillShade="80"/>
      </w:pPr>
      <w:r>
        <w:t xml:space="preserve">        global button1_status</w:t>
      </w:r>
    </w:p>
    <w:p w14:paraId="2448EB04" w14:textId="77777777" w:rsidR="00D4079D" w:rsidRDefault="00D4079D" w:rsidP="00D4079D">
      <w:pPr>
        <w:shd w:val="clear" w:color="auto" w:fill="1F3864" w:themeFill="accent1" w:themeFillShade="80"/>
      </w:pPr>
      <w:r>
        <w:t xml:space="preserve">        print(message)</w:t>
      </w:r>
    </w:p>
    <w:p w14:paraId="1C6CAF3A" w14:textId="77777777" w:rsidR="00D4079D" w:rsidRDefault="00D4079D" w:rsidP="00D4079D">
      <w:pPr>
        <w:shd w:val="clear" w:color="auto" w:fill="1F3864" w:themeFill="accent1" w:themeFillShade="80"/>
      </w:pPr>
      <w:r>
        <w:t xml:space="preserve">        button1_status = message</w:t>
      </w:r>
    </w:p>
    <w:p w14:paraId="108B1572" w14:textId="77777777" w:rsidR="00D4079D" w:rsidRDefault="00D4079D" w:rsidP="00D4079D">
      <w:pPr>
        <w:shd w:val="clear" w:color="auto" w:fill="1F3864" w:themeFill="accent1" w:themeFillShade="80"/>
      </w:pPr>
      <w:r>
        <w:t xml:space="preserve">        </w:t>
      </w:r>
    </w:p>
    <w:p w14:paraId="42C273EE" w14:textId="77777777" w:rsidR="00D4079D" w:rsidRDefault="00D4079D" w:rsidP="00D4079D">
      <w:pPr>
        <w:shd w:val="clear" w:color="auto" w:fill="1F3864" w:themeFill="accent1" w:themeFillShade="80"/>
      </w:pPr>
    </w:p>
    <w:p w14:paraId="38E6502C" w14:textId="77777777" w:rsidR="00D4079D" w:rsidRDefault="00D4079D" w:rsidP="00D4079D">
      <w:pPr>
        <w:shd w:val="clear" w:color="auto" w:fill="1F3864" w:themeFill="accent1" w:themeFillShade="80"/>
      </w:pPr>
      <w:r>
        <w:t xml:space="preserve">        </w:t>
      </w:r>
    </w:p>
    <w:p w14:paraId="769E723C" w14:textId="77777777" w:rsidR="00D4079D" w:rsidRDefault="00D4079D" w:rsidP="00D4079D">
      <w:pPr>
        <w:shd w:val="clear" w:color="auto" w:fill="1F3864" w:themeFill="accent1" w:themeFillShade="80"/>
      </w:pPr>
      <w:r>
        <w:lastRenderedPageBreak/>
        <w:t xml:space="preserve">    @pyqtSlot(str)</w:t>
      </w:r>
    </w:p>
    <w:p w14:paraId="3791683A" w14:textId="77777777" w:rsidR="00D4079D" w:rsidRDefault="00D4079D" w:rsidP="00D4079D">
      <w:pPr>
        <w:shd w:val="clear" w:color="auto" w:fill="1F3864" w:themeFill="accent1" w:themeFillShade="80"/>
      </w:pPr>
      <w:r>
        <w:t xml:space="preserve">    def button2(self, message):</w:t>
      </w:r>
    </w:p>
    <w:p w14:paraId="6058396F" w14:textId="77777777" w:rsidR="00D4079D" w:rsidRDefault="00D4079D" w:rsidP="00D4079D">
      <w:pPr>
        <w:shd w:val="clear" w:color="auto" w:fill="1F3864" w:themeFill="accent1" w:themeFillShade="80"/>
      </w:pPr>
      <w:r>
        <w:t xml:space="preserve">        global button2_status</w:t>
      </w:r>
    </w:p>
    <w:p w14:paraId="33A0324A" w14:textId="77777777" w:rsidR="00D4079D" w:rsidRDefault="00D4079D" w:rsidP="00D4079D">
      <w:pPr>
        <w:shd w:val="clear" w:color="auto" w:fill="1F3864" w:themeFill="accent1" w:themeFillShade="80"/>
      </w:pPr>
      <w:r>
        <w:t xml:space="preserve">        print(message)</w:t>
      </w:r>
    </w:p>
    <w:p w14:paraId="4790F686" w14:textId="4483155A" w:rsidR="00D4079D" w:rsidRDefault="00D4079D" w:rsidP="00D4079D">
      <w:pPr>
        <w:shd w:val="clear" w:color="auto" w:fill="1F3864" w:themeFill="accent1" w:themeFillShade="80"/>
      </w:pPr>
      <w:r>
        <w:t xml:space="preserve">        button2_status = message</w:t>
      </w:r>
    </w:p>
    <w:p w14:paraId="73D6EA1F" w14:textId="77777777" w:rsidR="00930867" w:rsidRDefault="00930867" w:rsidP="00D4079D">
      <w:pPr>
        <w:shd w:val="clear" w:color="auto" w:fill="1F3864" w:themeFill="accent1" w:themeFillShade="80"/>
      </w:pPr>
    </w:p>
    <w:p w14:paraId="1F4E3C7D" w14:textId="77777777" w:rsidR="00D4079D" w:rsidRDefault="00D4079D" w:rsidP="00D4079D">
      <w:pPr>
        <w:shd w:val="clear" w:color="auto" w:fill="1F3864" w:themeFill="accent1" w:themeFillShade="80"/>
      </w:pPr>
      <w:r>
        <w:t xml:space="preserve">    @pyqtSlot(str)</w:t>
      </w:r>
    </w:p>
    <w:p w14:paraId="177337AB" w14:textId="77777777" w:rsidR="00D4079D" w:rsidRDefault="00D4079D" w:rsidP="00D4079D">
      <w:pPr>
        <w:shd w:val="clear" w:color="auto" w:fill="1F3864" w:themeFill="accent1" w:themeFillShade="80"/>
      </w:pPr>
      <w:r>
        <w:t xml:space="preserve">    def button3(self, message):</w:t>
      </w:r>
    </w:p>
    <w:p w14:paraId="3A2B4DB3" w14:textId="77777777" w:rsidR="00D4079D" w:rsidRDefault="00D4079D" w:rsidP="00D4079D">
      <w:pPr>
        <w:shd w:val="clear" w:color="auto" w:fill="1F3864" w:themeFill="accent1" w:themeFillShade="80"/>
      </w:pPr>
      <w:r>
        <w:t xml:space="preserve">        print(message)</w:t>
      </w:r>
    </w:p>
    <w:p w14:paraId="2A5096CF" w14:textId="77777777" w:rsidR="00D4079D" w:rsidRDefault="00D4079D" w:rsidP="00D4079D">
      <w:pPr>
        <w:shd w:val="clear" w:color="auto" w:fill="1F3864" w:themeFill="accent1" w:themeFillShade="80"/>
      </w:pPr>
      <w:r>
        <w:t xml:space="preserve">        global button3_status</w:t>
      </w:r>
    </w:p>
    <w:p w14:paraId="70B64150" w14:textId="77777777" w:rsidR="00D4079D" w:rsidRDefault="00D4079D" w:rsidP="00D4079D">
      <w:pPr>
        <w:shd w:val="clear" w:color="auto" w:fill="1F3864" w:themeFill="accent1" w:themeFillShade="80"/>
      </w:pPr>
      <w:r>
        <w:t xml:space="preserve">        print(message)</w:t>
      </w:r>
    </w:p>
    <w:p w14:paraId="1AF48A28" w14:textId="77777777" w:rsidR="00D4079D" w:rsidRDefault="00D4079D" w:rsidP="00D4079D">
      <w:pPr>
        <w:shd w:val="clear" w:color="auto" w:fill="1F3864" w:themeFill="accent1" w:themeFillShade="80"/>
      </w:pPr>
      <w:r>
        <w:t xml:space="preserve">        button3_status = message</w:t>
      </w:r>
    </w:p>
    <w:p w14:paraId="3264F02E" w14:textId="77777777" w:rsidR="00D4079D" w:rsidRDefault="00D4079D" w:rsidP="00D4079D">
      <w:pPr>
        <w:shd w:val="clear" w:color="auto" w:fill="1F3864" w:themeFill="accent1" w:themeFillShade="80"/>
      </w:pPr>
      <w:r>
        <w:t xml:space="preserve">        </w:t>
      </w:r>
    </w:p>
    <w:p w14:paraId="655EF1C5" w14:textId="77777777" w:rsidR="00D4079D" w:rsidRDefault="00D4079D" w:rsidP="00D4079D">
      <w:pPr>
        <w:shd w:val="clear" w:color="auto" w:fill="1F3864" w:themeFill="accent1" w:themeFillShade="80"/>
      </w:pPr>
      <w:r>
        <w:t xml:space="preserve">    #####################SLIDER QML KE PYTHON###################</w:t>
      </w:r>
    </w:p>
    <w:p w14:paraId="066E0356" w14:textId="77777777" w:rsidR="00D4079D" w:rsidRDefault="00D4079D" w:rsidP="00D4079D">
      <w:pPr>
        <w:shd w:val="clear" w:color="auto" w:fill="1F3864" w:themeFill="accent1" w:themeFillShade="80"/>
      </w:pPr>
      <w:r>
        <w:t xml:space="preserve">    @pyqtSlot(str)</w:t>
      </w:r>
    </w:p>
    <w:p w14:paraId="4582BBE1" w14:textId="77777777" w:rsidR="00D4079D" w:rsidRDefault="00D4079D" w:rsidP="00D4079D">
      <w:pPr>
        <w:shd w:val="clear" w:color="auto" w:fill="1F3864" w:themeFill="accent1" w:themeFillShade="80"/>
      </w:pPr>
      <w:r>
        <w:t xml:space="preserve">    def analog_output(self, message):</w:t>
      </w:r>
    </w:p>
    <w:p w14:paraId="436E8513" w14:textId="77777777" w:rsidR="00D4079D" w:rsidRDefault="00D4079D" w:rsidP="00D4079D">
      <w:pPr>
        <w:shd w:val="clear" w:color="auto" w:fill="1F3864" w:themeFill="accent1" w:themeFillShade="80"/>
      </w:pPr>
      <w:r>
        <w:t xml:space="preserve">        global analog_output</w:t>
      </w:r>
    </w:p>
    <w:p w14:paraId="01F3F7AF" w14:textId="77777777" w:rsidR="00D4079D" w:rsidRDefault="00D4079D" w:rsidP="00D4079D">
      <w:pPr>
        <w:shd w:val="clear" w:color="auto" w:fill="1F3864" w:themeFill="accent1" w:themeFillShade="80"/>
      </w:pPr>
      <w:r>
        <w:t xml:space="preserve">        analog_output=message</w:t>
      </w:r>
    </w:p>
    <w:p w14:paraId="07719685" w14:textId="77777777" w:rsidR="00D4079D" w:rsidRDefault="00D4079D" w:rsidP="00D4079D">
      <w:pPr>
        <w:shd w:val="clear" w:color="auto" w:fill="1F3864" w:themeFill="accent1" w:themeFillShade="80"/>
      </w:pPr>
      <w:r>
        <w:t xml:space="preserve">    </w:t>
      </w:r>
    </w:p>
    <w:p w14:paraId="2BA82AA9" w14:textId="77777777" w:rsidR="00D4079D" w:rsidRDefault="00D4079D" w:rsidP="00D4079D">
      <w:pPr>
        <w:shd w:val="clear" w:color="auto" w:fill="1F3864" w:themeFill="accent1" w:themeFillShade="80"/>
      </w:pPr>
      <w:r>
        <w:t xml:space="preserve">    ######################KIRIM DATA ANALOG KE GAUGE##############</w:t>
      </w:r>
    </w:p>
    <w:p w14:paraId="6D7964A8" w14:textId="77777777" w:rsidR="00D4079D" w:rsidRDefault="00D4079D" w:rsidP="00D4079D">
      <w:pPr>
        <w:shd w:val="clear" w:color="auto" w:fill="1F3864" w:themeFill="accent1" w:themeFillShade="80"/>
      </w:pPr>
      <w:r>
        <w:t xml:space="preserve">    @pyqtSlot(result=float)</w:t>
      </w:r>
    </w:p>
    <w:p w14:paraId="651778BA" w14:textId="77777777" w:rsidR="00D4079D" w:rsidRDefault="00D4079D" w:rsidP="00D4079D">
      <w:pPr>
        <w:shd w:val="clear" w:color="auto" w:fill="1F3864" w:themeFill="accent1" w:themeFillShade="80"/>
      </w:pPr>
      <w:r>
        <w:t xml:space="preserve">    def get_analog(self):  return analog</w:t>
      </w:r>
    </w:p>
    <w:p w14:paraId="507F6B2F" w14:textId="77777777" w:rsidR="00D4079D" w:rsidRDefault="00D4079D" w:rsidP="00D4079D">
      <w:pPr>
        <w:shd w:val="clear" w:color="auto" w:fill="1F3864" w:themeFill="accent1" w:themeFillShade="80"/>
      </w:pPr>
      <w:r>
        <w:t xml:space="preserve">    </w:t>
      </w:r>
    </w:p>
    <w:p w14:paraId="433FCE54" w14:textId="68E15DBE" w:rsidR="00D4079D" w:rsidRDefault="00D4079D" w:rsidP="00D4079D">
      <w:pPr>
        <w:shd w:val="clear" w:color="auto" w:fill="1F3864" w:themeFill="accent1" w:themeFillShade="80"/>
      </w:pPr>
      <w:r>
        <w:lastRenderedPageBreak/>
        <w:t xml:space="preserve">    #################KIRIM DATA WARNA STATUS BUTTON#############</w:t>
      </w:r>
    </w:p>
    <w:p w14:paraId="01DB47B5" w14:textId="77777777" w:rsidR="00D4079D" w:rsidRDefault="00D4079D" w:rsidP="00D4079D">
      <w:pPr>
        <w:shd w:val="clear" w:color="auto" w:fill="1F3864" w:themeFill="accent1" w:themeFillShade="80"/>
      </w:pPr>
      <w:r>
        <w:t xml:space="preserve">    @pyqtSlot(result=str)</w:t>
      </w:r>
    </w:p>
    <w:p w14:paraId="545AA067" w14:textId="77777777" w:rsidR="00D4079D" w:rsidRDefault="00D4079D" w:rsidP="00D4079D">
      <w:pPr>
        <w:shd w:val="clear" w:color="auto" w:fill="1F3864" w:themeFill="accent1" w:themeFillShade="80"/>
      </w:pPr>
      <w:r>
        <w:t xml:space="preserve">    def get_input1_color(self):  return input1_color</w:t>
      </w:r>
    </w:p>
    <w:p w14:paraId="33C86B5C" w14:textId="77777777" w:rsidR="00D4079D" w:rsidRDefault="00D4079D" w:rsidP="00D4079D">
      <w:pPr>
        <w:shd w:val="clear" w:color="auto" w:fill="1F3864" w:themeFill="accent1" w:themeFillShade="80"/>
      </w:pPr>
      <w:r>
        <w:t xml:space="preserve">    </w:t>
      </w:r>
    </w:p>
    <w:p w14:paraId="2ACB6E08" w14:textId="77777777" w:rsidR="00D4079D" w:rsidRDefault="00D4079D" w:rsidP="00D4079D">
      <w:pPr>
        <w:shd w:val="clear" w:color="auto" w:fill="1F3864" w:themeFill="accent1" w:themeFillShade="80"/>
      </w:pPr>
      <w:r>
        <w:t xml:space="preserve">    @pyqtSlot(result=str)</w:t>
      </w:r>
    </w:p>
    <w:p w14:paraId="5948F8EE" w14:textId="77777777" w:rsidR="00D4079D" w:rsidRDefault="00D4079D" w:rsidP="00D4079D">
      <w:pPr>
        <w:shd w:val="clear" w:color="auto" w:fill="1F3864" w:themeFill="accent1" w:themeFillShade="80"/>
      </w:pPr>
      <w:r>
        <w:t xml:space="preserve">    def get_input2_color(self):  return input2_color</w:t>
      </w:r>
    </w:p>
    <w:p w14:paraId="5F829C00" w14:textId="77777777" w:rsidR="00D4079D" w:rsidRDefault="00D4079D" w:rsidP="00D4079D">
      <w:pPr>
        <w:shd w:val="clear" w:color="auto" w:fill="1F3864" w:themeFill="accent1" w:themeFillShade="80"/>
      </w:pPr>
    </w:p>
    <w:p w14:paraId="30A7882A" w14:textId="77777777" w:rsidR="00D4079D" w:rsidRDefault="00D4079D" w:rsidP="00D4079D">
      <w:pPr>
        <w:shd w:val="clear" w:color="auto" w:fill="1F3864" w:themeFill="accent1" w:themeFillShade="80"/>
      </w:pPr>
      <w:r>
        <w:t>#----------------------------------------------------------------#</w:t>
      </w:r>
    </w:p>
    <w:p w14:paraId="261F76C5" w14:textId="013AE2EC" w:rsidR="00D4079D" w:rsidRDefault="00D4079D" w:rsidP="00D4079D">
      <w:pPr>
        <w:shd w:val="clear" w:color="auto" w:fill="1F3864" w:themeFill="accent1" w:themeFillShade="80"/>
      </w:pPr>
      <w:r>
        <w:t>##########################MEMBACA DATA SERIAL##################</w:t>
      </w:r>
    </w:p>
    <w:p w14:paraId="201C304C" w14:textId="77777777" w:rsidR="00D4079D" w:rsidRDefault="00D4079D" w:rsidP="00D4079D">
      <w:pPr>
        <w:shd w:val="clear" w:color="auto" w:fill="1F3864" w:themeFill="accent1" w:themeFillShade="80"/>
      </w:pPr>
      <w:r>
        <w:t>def serial_read(num):</w:t>
      </w:r>
    </w:p>
    <w:p w14:paraId="74758715" w14:textId="77777777" w:rsidR="00D4079D" w:rsidRDefault="00D4079D" w:rsidP="00D4079D">
      <w:pPr>
        <w:shd w:val="clear" w:color="auto" w:fill="1F3864" w:themeFill="accent1" w:themeFillShade="80"/>
      </w:pPr>
      <w:r>
        <w:t xml:space="preserve">    global ser_bytes</w:t>
      </w:r>
    </w:p>
    <w:p w14:paraId="5BCC28AA" w14:textId="77777777" w:rsidR="00D4079D" w:rsidRDefault="00D4079D" w:rsidP="00D4079D">
      <w:pPr>
        <w:shd w:val="clear" w:color="auto" w:fill="1F3864" w:themeFill="accent1" w:themeFillShade="80"/>
      </w:pPr>
      <w:r>
        <w:t xml:space="preserve">    global decoded_bytes</w:t>
      </w:r>
    </w:p>
    <w:p w14:paraId="4240DB4C" w14:textId="77777777" w:rsidR="00D4079D" w:rsidRDefault="00D4079D" w:rsidP="00D4079D">
      <w:pPr>
        <w:shd w:val="clear" w:color="auto" w:fill="1F3864" w:themeFill="accent1" w:themeFillShade="80"/>
      </w:pPr>
      <w:r>
        <w:t xml:space="preserve">    global serial_data</w:t>
      </w:r>
    </w:p>
    <w:p w14:paraId="4D29CEC5" w14:textId="77777777" w:rsidR="00D4079D" w:rsidRDefault="00D4079D" w:rsidP="00D4079D">
      <w:pPr>
        <w:shd w:val="clear" w:color="auto" w:fill="1F3864" w:themeFill="accent1" w:themeFillShade="80"/>
      </w:pPr>
      <w:r>
        <w:t xml:space="preserve">    global analog</w:t>
      </w:r>
    </w:p>
    <w:p w14:paraId="57EE4570" w14:textId="77777777" w:rsidR="00D4079D" w:rsidRDefault="00D4079D" w:rsidP="00D4079D">
      <w:pPr>
        <w:shd w:val="clear" w:color="auto" w:fill="1F3864" w:themeFill="accent1" w:themeFillShade="80"/>
      </w:pPr>
      <w:r>
        <w:t xml:space="preserve">    global data</w:t>
      </w:r>
    </w:p>
    <w:p w14:paraId="6AEACCC6" w14:textId="77777777" w:rsidR="00D4079D" w:rsidRDefault="00D4079D" w:rsidP="00D4079D">
      <w:pPr>
        <w:shd w:val="clear" w:color="auto" w:fill="1F3864" w:themeFill="accent1" w:themeFillShade="80"/>
      </w:pPr>
      <w:r>
        <w:t xml:space="preserve">    global input1_color</w:t>
      </w:r>
    </w:p>
    <w:p w14:paraId="4CBEC822" w14:textId="77777777" w:rsidR="00D4079D" w:rsidRDefault="00D4079D" w:rsidP="00D4079D">
      <w:pPr>
        <w:shd w:val="clear" w:color="auto" w:fill="1F3864" w:themeFill="accent1" w:themeFillShade="80"/>
      </w:pPr>
      <w:r>
        <w:t xml:space="preserve">    global input2_color</w:t>
      </w:r>
    </w:p>
    <w:p w14:paraId="4E109219" w14:textId="77777777" w:rsidR="00D4079D" w:rsidRDefault="00D4079D" w:rsidP="00D4079D">
      <w:pPr>
        <w:shd w:val="clear" w:color="auto" w:fill="1F3864" w:themeFill="accent1" w:themeFillShade="80"/>
      </w:pPr>
      <w:r>
        <w:t xml:space="preserve">    </w:t>
      </w:r>
    </w:p>
    <w:p w14:paraId="6CC1A970" w14:textId="77777777" w:rsidR="00D4079D" w:rsidRDefault="00D4079D" w:rsidP="00D4079D">
      <w:pPr>
        <w:shd w:val="clear" w:color="auto" w:fill="1F3864" w:themeFill="accent1" w:themeFillShade="80"/>
      </w:pPr>
      <w:r>
        <w:t xml:space="preserve">    while True:</w:t>
      </w:r>
    </w:p>
    <w:p w14:paraId="5C8E1E27" w14:textId="77777777" w:rsidR="00D4079D" w:rsidRDefault="00D4079D" w:rsidP="00D4079D">
      <w:pPr>
        <w:shd w:val="clear" w:color="auto" w:fill="1F3864" w:themeFill="accent1" w:themeFillShade="80"/>
      </w:pPr>
      <w:r>
        <w:t xml:space="preserve">        try:</w:t>
      </w:r>
    </w:p>
    <w:p w14:paraId="5327B0BC" w14:textId="77777777" w:rsidR="00D4079D" w:rsidRDefault="00D4079D" w:rsidP="00D4079D">
      <w:pPr>
        <w:shd w:val="clear" w:color="auto" w:fill="1F3864" w:themeFill="accent1" w:themeFillShade="80"/>
      </w:pPr>
      <w:r>
        <w:t xml:space="preserve">            ser_bytes = ser.readline()</w:t>
      </w:r>
    </w:p>
    <w:p w14:paraId="34B3EBB9" w14:textId="77777777" w:rsidR="00D4079D" w:rsidRDefault="00D4079D" w:rsidP="00D4079D">
      <w:pPr>
        <w:shd w:val="clear" w:color="auto" w:fill="1F3864" w:themeFill="accent1" w:themeFillShade="80"/>
      </w:pPr>
      <w:r>
        <w:t xml:space="preserve">            serial_data = (ser_bytes.decode('utf-8')[:-2])</w:t>
      </w:r>
    </w:p>
    <w:p w14:paraId="7566E05C" w14:textId="77777777" w:rsidR="00D4079D" w:rsidRDefault="00D4079D" w:rsidP="00D4079D">
      <w:pPr>
        <w:shd w:val="clear" w:color="auto" w:fill="1F3864" w:themeFill="accent1" w:themeFillShade="80"/>
      </w:pPr>
      <w:r>
        <w:t xml:space="preserve">            </w:t>
      </w:r>
    </w:p>
    <w:p w14:paraId="06BA268E" w14:textId="77777777" w:rsidR="00D4079D" w:rsidRDefault="00D4079D" w:rsidP="00D4079D">
      <w:pPr>
        <w:shd w:val="clear" w:color="auto" w:fill="1F3864" w:themeFill="accent1" w:themeFillShade="80"/>
      </w:pPr>
      <w:r>
        <w:lastRenderedPageBreak/>
        <w:t xml:space="preserve">            print(serial_data)</w:t>
      </w:r>
    </w:p>
    <w:p w14:paraId="2E65D640" w14:textId="77777777" w:rsidR="00D4079D" w:rsidRDefault="00D4079D" w:rsidP="00D4079D">
      <w:pPr>
        <w:shd w:val="clear" w:color="auto" w:fill="1F3864" w:themeFill="accent1" w:themeFillShade="80"/>
      </w:pPr>
      <w:r>
        <w:t xml:space="preserve">                </w:t>
      </w:r>
    </w:p>
    <w:p w14:paraId="13D925BA" w14:textId="77777777" w:rsidR="00D4079D" w:rsidRDefault="00D4079D" w:rsidP="00D4079D">
      <w:pPr>
        <w:shd w:val="clear" w:color="auto" w:fill="1F3864" w:themeFill="accent1" w:themeFillShade="80"/>
      </w:pPr>
      <w:r>
        <w:t xml:space="preserve">        except:</w:t>
      </w:r>
    </w:p>
    <w:p w14:paraId="0C890732" w14:textId="77777777" w:rsidR="00D4079D" w:rsidRDefault="00D4079D" w:rsidP="00D4079D">
      <w:pPr>
        <w:shd w:val="clear" w:color="auto" w:fill="1F3864" w:themeFill="accent1" w:themeFillShade="80"/>
      </w:pPr>
      <w:r>
        <w:t xml:space="preserve">            serial_data = serial_data</w:t>
      </w:r>
    </w:p>
    <w:p w14:paraId="7FE5CC99" w14:textId="77777777" w:rsidR="00D4079D" w:rsidRDefault="00D4079D" w:rsidP="00D4079D">
      <w:pPr>
        <w:shd w:val="clear" w:color="auto" w:fill="1F3864" w:themeFill="accent1" w:themeFillShade="80"/>
      </w:pPr>
      <w:r>
        <w:t xml:space="preserve">            </w:t>
      </w:r>
    </w:p>
    <w:p w14:paraId="2DE6F5B4" w14:textId="77777777" w:rsidR="00D4079D" w:rsidRDefault="00D4079D" w:rsidP="00D4079D">
      <w:pPr>
        <w:shd w:val="clear" w:color="auto" w:fill="1F3864" w:themeFill="accent1" w:themeFillShade="80"/>
      </w:pPr>
      <w:r>
        <w:t xml:space="preserve">        data = serial_data.split(":")</w:t>
      </w:r>
    </w:p>
    <w:p w14:paraId="106CD86E" w14:textId="77777777" w:rsidR="00D4079D" w:rsidRDefault="00D4079D" w:rsidP="00D4079D">
      <w:pPr>
        <w:shd w:val="clear" w:color="auto" w:fill="1F3864" w:themeFill="accent1" w:themeFillShade="80"/>
      </w:pPr>
      <w:r>
        <w:t xml:space="preserve">        </w:t>
      </w:r>
    </w:p>
    <w:p w14:paraId="3AB7A5DD" w14:textId="77777777" w:rsidR="00D4079D" w:rsidRDefault="00D4079D" w:rsidP="00D4079D">
      <w:pPr>
        <w:shd w:val="clear" w:color="auto" w:fill="1F3864" w:themeFill="accent1" w:themeFillShade="80"/>
      </w:pPr>
      <w:r>
        <w:t xml:space="preserve">        analog = int(data[0])</w:t>
      </w:r>
    </w:p>
    <w:p w14:paraId="3262E814" w14:textId="77777777" w:rsidR="00D4079D" w:rsidRDefault="00D4079D" w:rsidP="00D4079D">
      <w:pPr>
        <w:shd w:val="clear" w:color="auto" w:fill="1F3864" w:themeFill="accent1" w:themeFillShade="80"/>
      </w:pPr>
      <w:r>
        <w:t xml:space="preserve">        #print(analog)</w:t>
      </w:r>
    </w:p>
    <w:p w14:paraId="176E041C" w14:textId="77777777" w:rsidR="00D4079D" w:rsidRDefault="00D4079D" w:rsidP="00D4079D">
      <w:pPr>
        <w:shd w:val="clear" w:color="auto" w:fill="1F3864" w:themeFill="accent1" w:themeFillShade="80"/>
      </w:pPr>
      <w:r>
        <w:t xml:space="preserve">        if (data[1] == "0"):</w:t>
      </w:r>
    </w:p>
    <w:p w14:paraId="72A06C87" w14:textId="77777777" w:rsidR="00D4079D" w:rsidRDefault="00D4079D" w:rsidP="00D4079D">
      <w:pPr>
        <w:shd w:val="clear" w:color="auto" w:fill="1F3864" w:themeFill="accent1" w:themeFillShade="80"/>
      </w:pPr>
      <w:r>
        <w:t xml:space="preserve">            input1_color = "#df1c39"</w:t>
      </w:r>
    </w:p>
    <w:p w14:paraId="0F706664" w14:textId="77777777" w:rsidR="00D4079D" w:rsidRDefault="00D4079D" w:rsidP="00D4079D">
      <w:pPr>
        <w:shd w:val="clear" w:color="auto" w:fill="1F3864" w:themeFill="accent1" w:themeFillShade="80"/>
      </w:pPr>
      <w:r>
        <w:t xml:space="preserve">        else:</w:t>
      </w:r>
    </w:p>
    <w:p w14:paraId="6614BACE" w14:textId="77777777" w:rsidR="00D4079D" w:rsidRDefault="00D4079D" w:rsidP="00D4079D">
      <w:pPr>
        <w:shd w:val="clear" w:color="auto" w:fill="1F3864" w:themeFill="accent1" w:themeFillShade="80"/>
      </w:pPr>
      <w:r>
        <w:t xml:space="preserve">            input1_color = "#04f8fa"</w:t>
      </w:r>
    </w:p>
    <w:p w14:paraId="444F5EAE" w14:textId="77777777" w:rsidR="00D4079D" w:rsidRDefault="00D4079D" w:rsidP="00D4079D">
      <w:pPr>
        <w:shd w:val="clear" w:color="auto" w:fill="1F3864" w:themeFill="accent1" w:themeFillShade="80"/>
      </w:pPr>
      <w:r>
        <w:t xml:space="preserve">            </w:t>
      </w:r>
    </w:p>
    <w:p w14:paraId="33F01DFE" w14:textId="77777777" w:rsidR="00D4079D" w:rsidRDefault="00D4079D" w:rsidP="00D4079D">
      <w:pPr>
        <w:shd w:val="clear" w:color="auto" w:fill="1F3864" w:themeFill="accent1" w:themeFillShade="80"/>
      </w:pPr>
      <w:r>
        <w:t xml:space="preserve">        if (data[2] == "0"):</w:t>
      </w:r>
    </w:p>
    <w:p w14:paraId="1DBB5884" w14:textId="77777777" w:rsidR="00D4079D" w:rsidRDefault="00D4079D" w:rsidP="00D4079D">
      <w:pPr>
        <w:shd w:val="clear" w:color="auto" w:fill="1F3864" w:themeFill="accent1" w:themeFillShade="80"/>
      </w:pPr>
      <w:r>
        <w:t xml:space="preserve">            input2_color = "#df1c39"</w:t>
      </w:r>
    </w:p>
    <w:p w14:paraId="373F7F1E" w14:textId="77777777" w:rsidR="00D4079D" w:rsidRDefault="00D4079D" w:rsidP="00D4079D">
      <w:pPr>
        <w:shd w:val="clear" w:color="auto" w:fill="1F3864" w:themeFill="accent1" w:themeFillShade="80"/>
      </w:pPr>
      <w:r>
        <w:t xml:space="preserve">        else:</w:t>
      </w:r>
    </w:p>
    <w:p w14:paraId="19FC8076" w14:textId="77777777" w:rsidR="00D4079D" w:rsidRDefault="00D4079D" w:rsidP="00D4079D">
      <w:pPr>
        <w:shd w:val="clear" w:color="auto" w:fill="1F3864" w:themeFill="accent1" w:themeFillShade="80"/>
      </w:pPr>
      <w:r>
        <w:t xml:space="preserve">            input2_color = "#04f8fa"</w:t>
      </w:r>
    </w:p>
    <w:p w14:paraId="06D8EB30" w14:textId="77777777" w:rsidR="00D4079D" w:rsidRDefault="00D4079D" w:rsidP="00D4079D">
      <w:pPr>
        <w:shd w:val="clear" w:color="auto" w:fill="1F3864" w:themeFill="accent1" w:themeFillShade="80"/>
      </w:pPr>
      <w:r>
        <w:t>#----------------------------------------------------------------#</w:t>
      </w:r>
    </w:p>
    <w:p w14:paraId="4AC34C61" w14:textId="77777777" w:rsidR="00D4079D" w:rsidRDefault="00D4079D" w:rsidP="00D4079D">
      <w:pPr>
        <w:shd w:val="clear" w:color="auto" w:fill="1F3864" w:themeFill="accent1" w:themeFillShade="80"/>
      </w:pPr>
    </w:p>
    <w:p w14:paraId="41560B11" w14:textId="77777777" w:rsidR="00D4079D" w:rsidRDefault="00D4079D" w:rsidP="00D4079D">
      <w:pPr>
        <w:shd w:val="clear" w:color="auto" w:fill="1F3864" w:themeFill="accent1" w:themeFillShade="80"/>
      </w:pPr>
      <w:r>
        <w:t>def serial_write(num):</w:t>
      </w:r>
    </w:p>
    <w:p w14:paraId="1CF35F3F" w14:textId="77777777" w:rsidR="00D4079D" w:rsidRDefault="00D4079D" w:rsidP="00D4079D">
      <w:pPr>
        <w:shd w:val="clear" w:color="auto" w:fill="1F3864" w:themeFill="accent1" w:themeFillShade="80"/>
      </w:pPr>
      <w:r>
        <w:t xml:space="preserve">    global transmit_time</w:t>
      </w:r>
    </w:p>
    <w:p w14:paraId="3F99C615" w14:textId="77777777" w:rsidR="00D4079D" w:rsidRDefault="00D4079D" w:rsidP="00D4079D">
      <w:pPr>
        <w:shd w:val="clear" w:color="auto" w:fill="1F3864" w:themeFill="accent1" w:themeFillShade="80"/>
      </w:pPr>
      <w:r>
        <w:t xml:space="preserve">    global transmit_time_prev</w:t>
      </w:r>
    </w:p>
    <w:p w14:paraId="0950F770" w14:textId="77777777" w:rsidR="00D4079D" w:rsidRDefault="00D4079D" w:rsidP="00D4079D">
      <w:pPr>
        <w:shd w:val="clear" w:color="auto" w:fill="1F3864" w:themeFill="accent1" w:themeFillShade="80"/>
      </w:pPr>
      <w:r>
        <w:lastRenderedPageBreak/>
        <w:t xml:space="preserve">    global data_send</w:t>
      </w:r>
    </w:p>
    <w:p w14:paraId="02313512" w14:textId="77777777" w:rsidR="00D4079D" w:rsidRDefault="00D4079D" w:rsidP="00D4079D">
      <w:pPr>
        <w:shd w:val="clear" w:color="auto" w:fill="1F3864" w:themeFill="accent1" w:themeFillShade="80"/>
      </w:pPr>
      <w:r>
        <w:t xml:space="preserve">    </w:t>
      </w:r>
    </w:p>
    <w:p w14:paraId="34CD9B8D" w14:textId="77777777" w:rsidR="00D4079D" w:rsidRDefault="00D4079D" w:rsidP="00D4079D">
      <w:pPr>
        <w:shd w:val="clear" w:color="auto" w:fill="1F3864" w:themeFill="accent1" w:themeFillShade="80"/>
      </w:pPr>
      <w:r>
        <w:t xml:space="preserve">    while True:</w:t>
      </w:r>
    </w:p>
    <w:p w14:paraId="4ED549EA" w14:textId="77777777" w:rsidR="00D4079D" w:rsidRDefault="00D4079D" w:rsidP="00D4079D">
      <w:pPr>
        <w:shd w:val="clear" w:color="auto" w:fill="1F3864" w:themeFill="accent1" w:themeFillShade="80"/>
      </w:pPr>
      <w:r>
        <w:t xml:space="preserve">        transmit_time = time.time() - transmit_time_prev</w:t>
      </w:r>
    </w:p>
    <w:p w14:paraId="678170BE" w14:textId="77777777" w:rsidR="00D4079D" w:rsidRDefault="00D4079D" w:rsidP="00D4079D">
      <w:pPr>
        <w:shd w:val="clear" w:color="auto" w:fill="1F3864" w:themeFill="accent1" w:themeFillShade="80"/>
      </w:pPr>
      <w:r>
        <w:t xml:space="preserve">        data_send = (str("*") + str(button1_status) + str("|")</w:t>
      </w:r>
    </w:p>
    <w:p w14:paraId="6BCF27F3" w14:textId="77777777" w:rsidR="00D4079D" w:rsidRDefault="00D4079D" w:rsidP="00D4079D">
      <w:pPr>
        <w:shd w:val="clear" w:color="auto" w:fill="1F3864" w:themeFill="accent1" w:themeFillShade="80"/>
      </w:pPr>
      <w:r>
        <w:t xml:space="preserve">        + str(button2_status) + str("|")</w:t>
      </w:r>
    </w:p>
    <w:p w14:paraId="053C89F2" w14:textId="77777777" w:rsidR="00D4079D" w:rsidRDefault="00D4079D" w:rsidP="00D4079D">
      <w:pPr>
        <w:shd w:val="clear" w:color="auto" w:fill="1F3864" w:themeFill="accent1" w:themeFillShade="80"/>
      </w:pPr>
      <w:r>
        <w:t xml:space="preserve">        + str(button3_status) + str("|")</w:t>
      </w:r>
    </w:p>
    <w:p w14:paraId="7E84B558" w14:textId="77777777" w:rsidR="00D4079D" w:rsidRDefault="00D4079D" w:rsidP="00D4079D">
      <w:pPr>
        <w:shd w:val="clear" w:color="auto" w:fill="1F3864" w:themeFill="accent1" w:themeFillShade="80"/>
      </w:pPr>
      <w:r>
        <w:t xml:space="preserve">        + str(analog_output) +str("|")</w:t>
      </w:r>
    </w:p>
    <w:p w14:paraId="442DE628" w14:textId="77777777" w:rsidR="00D4079D" w:rsidRDefault="00D4079D" w:rsidP="00D4079D">
      <w:pPr>
        <w:shd w:val="clear" w:color="auto" w:fill="1F3864" w:themeFill="accent1" w:themeFillShade="80"/>
      </w:pPr>
      <w:r>
        <w:t xml:space="preserve">        </w:t>
      </w:r>
    </w:p>
    <w:p w14:paraId="2FE369AB" w14:textId="77777777" w:rsidR="00D4079D" w:rsidRDefault="00D4079D" w:rsidP="00D4079D">
      <w:pPr>
        <w:shd w:val="clear" w:color="auto" w:fill="1F3864" w:themeFill="accent1" w:themeFillShade="80"/>
      </w:pPr>
      <w:r>
        <w:t xml:space="preserve">        )</w:t>
      </w:r>
    </w:p>
    <w:p w14:paraId="4259967E" w14:textId="77777777" w:rsidR="00D4079D" w:rsidRDefault="00D4079D" w:rsidP="00D4079D">
      <w:pPr>
        <w:shd w:val="clear" w:color="auto" w:fill="1F3864" w:themeFill="accent1" w:themeFillShade="80"/>
      </w:pPr>
      <w:r>
        <w:t xml:space="preserve">        if (transmit_time &gt; 0.5):</w:t>
      </w:r>
    </w:p>
    <w:p w14:paraId="01EF43A8" w14:textId="77777777" w:rsidR="00D4079D" w:rsidRDefault="00D4079D" w:rsidP="00D4079D">
      <w:pPr>
        <w:shd w:val="clear" w:color="auto" w:fill="1F3864" w:themeFill="accent1" w:themeFillShade="80"/>
      </w:pPr>
      <w:r>
        <w:t xml:space="preserve">            #print(data_send)</w:t>
      </w:r>
    </w:p>
    <w:p w14:paraId="53033C60" w14:textId="77777777" w:rsidR="00D4079D" w:rsidRDefault="00D4079D" w:rsidP="00D4079D">
      <w:pPr>
        <w:shd w:val="clear" w:color="auto" w:fill="1F3864" w:themeFill="accent1" w:themeFillShade="80"/>
      </w:pPr>
      <w:r>
        <w:t xml:space="preserve">            ser.write(data_send.encode())</w:t>
      </w:r>
    </w:p>
    <w:p w14:paraId="3E301F7F" w14:textId="77777777" w:rsidR="00D4079D" w:rsidRDefault="00D4079D" w:rsidP="00D4079D">
      <w:pPr>
        <w:shd w:val="clear" w:color="auto" w:fill="1F3864" w:themeFill="accent1" w:themeFillShade="80"/>
      </w:pPr>
      <w:r>
        <w:t xml:space="preserve">            transmit_time_prev = time.time() </w:t>
      </w:r>
    </w:p>
    <w:p w14:paraId="573515D7" w14:textId="77777777" w:rsidR="00D4079D" w:rsidRDefault="00D4079D" w:rsidP="00D4079D">
      <w:pPr>
        <w:shd w:val="clear" w:color="auto" w:fill="1F3864" w:themeFill="accent1" w:themeFillShade="80"/>
      </w:pPr>
      <w:r>
        <w:t xml:space="preserve">    </w:t>
      </w:r>
    </w:p>
    <w:p w14:paraId="2A93B69E" w14:textId="77777777" w:rsidR="00D4079D" w:rsidRDefault="00D4079D" w:rsidP="00D4079D">
      <w:pPr>
        <w:shd w:val="clear" w:color="auto" w:fill="1F3864" w:themeFill="accent1" w:themeFillShade="80"/>
      </w:pPr>
    </w:p>
    <w:p w14:paraId="7FD1993F" w14:textId="77777777" w:rsidR="00D4079D" w:rsidRDefault="00D4079D" w:rsidP="00D4079D">
      <w:pPr>
        <w:shd w:val="clear" w:color="auto" w:fill="1F3864" w:themeFill="accent1" w:themeFillShade="80"/>
      </w:pPr>
      <w:r>
        <w:t>########## memanggil class table di mainloop######################</w:t>
      </w:r>
    </w:p>
    <w:p w14:paraId="26F0FB87" w14:textId="77777777" w:rsidR="00D4079D" w:rsidRDefault="00D4079D" w:rsidP="00D4079D">
      <w:pPr>
        <w:shd w:val="clear" w:color="auto" w:fill="1F3864" w:themeFill="accent1" w:themeFillShade="80"/>
      </w:pPr>
      <w:r>
        <w:t xml:space="preserve">#----------------------------------------------------------------#    </w:t>
      </w:r>
    </w:p>
    <w:p w14:paraId="05EE246A" w14:textId="77777777" w:rsidR="00D4079D" w:rsidRDefault="00D4079D" w:rsidP="00D4079D">
      <w:pPr>
        <w:shd w:val="clear" w:color="auto" w:fill="1F3864" w:themeFill="accent1" w:themeFillShade="80"/>
      </w:pPr>
      <w:r>
        <w:t>if __name__ == "__main__":</w:t>
      </w:r>
    </w:p>
    <w:p w14:paraId="1BF7BD18" w14:textId="77777777" w:rsidR="00D4079D" w:rsidRDefault="00D4079D" w:rsidP="00D4079D">
      <w:pPr>
        <w:shd w:val="clear" w:color="auto" w:fill="1F3864" w:themeFill="accent1" w:themeFillShade="80"/>
      </w:pPr>
      <w:r>
        <w:t xml:space="preserve">    t1 = threading.Thread(target=serial_read, args=(10,))</w:t>
      </w:r>
    </w:p>
    <w:p w14:paraId="0A1DF93F" w14:textId="77777777" w:rsidR="00D4079D" w:rsidRDefault="00D4079D" w:rsidP="00D4079D">
      <w:pPr>
        <w:shd w:val="clear" w:color="auto" w:fill="1F3864" w:themeFill="accent1" w:themeFillShade="80"/>
      </w:pPr>
      <w:r>
        <w:t xml:space="preserve">    t1.start()</w:t>
      </w:r>
    </w:p>
    <w:p w14:paraId="3AEF89DA" w14:textId="77777777" w:rsidR="00D4079D" w:rsidRDefault="00D4079D" w:rsidP="00D4079D">
      <w:pPr>
        <w:shd w:val="clear" w:color="auto" w:fill="1F3864" w:themeFill="accent1" w:themeFillShade="80"/>
      </w:pPr>
      <w:r>
        <w:t xml:space="preserve">    </w:t>
      </w:r>
    </w:p>
    <w:p w14:paraId="1288513B" w14:textId="77777777" w:rsidR="00D4079D" w:rsidRDefault="00D4079D" w:rsidP="00D4079D">
      <w:pPr>
        <w:shd w:val="clear" w:color="auto" w:fill="1F3864" w:themeFill="accent1" w:themeFillShade="80"/>
      </w:pPr>
      <w:r>
        <w:t xml:space="preserve">    t2 = threading.Thread(target=serial_write, args=(10,))</w:t>
      </w:r>
    </w:p>
    <w:p w14:paraId="12A10087" w14:textId="77777777" w:rsidR="00D4079D" w:rsidRDefault="00D4079D" w:rsidP="00D4079D">
      <w:pPr>
        <w:shd w:val="clear" w:color="auto" w:fill="1F3864" w:themeFill="accent1" w:themeFillShade="80"/>
      </w:pPr>
      <w:r>
        <w:lastRenderedPageBreak/>
        <w:t xml:space="preserve">    t2.start()</w:t>
      </w:r>
    </w:p>
    <w:p w14:paraId="459E0872" w14:textId="77777777" w:rsidR="00D4079D" w:rsidRDefault="00D4079D" w:rsidP="00D4079D">
      <w:pPr>
        <w:shd w:val="clear" w:color="auto" w:fill="1F3864" w:themeFill="accent1" w:themeFillShade="80"/>
      </w:pPr>
      <w:r>
        <w:t xml:space="preserve">    </w:t>
      </w:r>
    </w:p>
    <w:p w14:paraId="5AB6C93D" w14:textId="77777777" w:rsidR="00D4079D" w:rsidRDefault="00D4079D" w:rsidP="00D4079D">
      <w:pPr>
        <w:shd w:val="clear" w:color="auto" w:fill="1F3864" w:themeFill="accent1" w:themeFillShade="80"/>
      </w:pPr>
      <w:r>
        <w:t xml:space="preserve">    main = table()</w:t>
      </w:r>
    </w:p>
    <w:p w14:paraId="31532278" w14:textId="77777777" w:rsidR="00D4079D" w:rsidRDefault="00D4079D" w:rsidP="00D4079D">
      <w:pPr>
        <w:shd w:val="clear" w:color="auto" w:fill="1F3864" w:themeFill="accent1" w:themeFillShade="80"/>
      </w:pPr>
      <w:r>
        <w:t xml:space="preserve">    </w:t>
      </w:r>
    </w:p>
    <w:p w14:paraId="5D5E325A" w14:textId="77777777" w:rsidR="00D4079D" w:rsidRDefault="00D4079D" w:rsidP="00D4079D">
      <w:pPr>
        <w:shd w:val="clear" w:color="auto" w:fill="1F3864" w:themeFill="accent1" w:themeFillShade="80"/>
      </w:pPr>
      <w:r>
        <w:t xml:space="preserve">    </w:t>
      </w:r>
    </w:p>
    <w:p w14:paraId="78E9E4B2" w14:textId="01BEA1F5" w:rsidR="00D4079D" w:rsidRDefault="00D4079D" w:rsidP="00D4079D">
      <w:pPr>
        <w:shd w:val="clear" w:color="auto" w:fill="1F3864" w:themeFill="accent1" w:themeFillShade="80"/>
      </w:pPr>
      <w:r>
        <w:t>#----------------------------------------------------------------#</w:t>
      </w:r>
    </w:p>
    <w:p w14:paraId="5EBA743D" w14:textId="2A79EC17" w:rsidR="004D2F54" w:rsidRDefault="004D2F54" w:rsidP="004D2F54">
      <w:r>
        <w:t>Program QML :</w:t>
      </w:r>
    </w:p>
    <w:p w14:paraId="79FB0868" w14:textId="77777777" w:rsidR="00D9227A" w:rsidRDefault="00D9227A" w:rsidP="00205869">
      <w:pPr>
        <w:shd w:val="clear" w:color="auto" w:fill="92D050"/>
        <w:spacing w:after="0" w:line="240" w:lineRule="auto"/>
      </w:pPr>
      <w:r>
        <w:t>import QtQuick 2.12</w:t>
      </w:r>
    </w:p>
    <w:p w14:paraId="2E7E6E1A" w14:textId="77777777" w:rsidR="00D9227A" w:rsidRDefault="00D9227A" w:rsidP="00205869">
      <w:pPr>
        <w:shd w:val="clear" w:color="auto" w:fill="92D050"/>
        <w:spacing w:after="0" w:line="240" w:lineRule="auto"/>
      </w:pPr>
      <w:r>
        <w:t>import QtQuick.Window 2.13</w:t>
      </w:r>
    </w:p>
    <w:p w14:paraId="435299B6" w14:textId="77777777" w:rsidR="00D9227A" w:rsidRDefault="00D9227A" w:rsidP="00205869">
      <w:pPr>
        <w:shd w:val="clear" w:color="auto" w:fill="92D050"/>
        <w:spacing w:after="0" w:line="240" w:lineRule="auto"/>
      </w:pPr>
      <w:r>
        <w:t>import QtQuick.Controls 2.0</w:t>
      </w:r>
    </w:p>
    <w:p w14:paraId="52DFB2C8" w14:textId="77777777" w:rsidR="00D9227A" w:rsidRDefault="00D9227A" w:rsidP="00205869">
      <w:pPr>
        <w:shd w:val="clear" w:color="auto" w:fill="92D050"/>
        <w:spacing w:after="0" w:line="240" w:lineRule="auto"/>
      </w:pPr>
      <w:r>
        <w:t>import QtQuick.Controls.Styles 1.4</w:t>
      </w:r>
    </w:p>
    <w:p w14:paraId="6ADA906D" w14:textId="77777777" w:rsidR="00D9227A" w:rsidRDefault="00D9227A" w:rsidP="00205869">
      <w:pPr>
        <w:shd w:val="clear" w:color="auto" w:fill="92D050"/>
        <w:spacing w:after="0" w:line="240" w:lineRule="auto"/>
      </w:pPr>
      <w:r>
        <w:t>import QtQuick.Extras 1.4</w:t>
      </w:r>
    </w:p>
    <w:p w14:paraId="5DE38368" w14:textId="77777777" w:rsidR="00D9227A" w:rsidRDefault="00D9227A" w:rsidP="00205869">
      <w:pPr>
        <w:shd w:val="clear" w:color="auto" w:fill="92D050"/>
        <w:spacing w:after="0" w:line="240" w:lineRule="auto"/>
      </w:pPr>
      <w:r>
        <w:t>import QtQuick.Extras.Private 1.0</w:t>
      </w:r>
    </w:p>
    <w:p w14:paraId="7C351680" w14:textId="77777777" w:rsidR="00D9227A" w:rsidRDefault="00D9227A" w:rsidP="00205869">
      <w:pPr>
        <w:shd w:val="clear" w:color="auto" w:fill="92D050"/>
        <w:spacing w:after="0" w:line="240" w:lineRule="auto"/>
      </w:pPr>
    </w:p>
    <w:p w14:paraId="1BAD3805" w14:textId="77777777" w:rsidR="00D9227A" w:rsidRDefault="00D9227A" w:rsidP="00205869">
      <w:pPr>
        <w:shd w:val="clear" w:color="auto" w:fill="92D050"/>
        <w:spacing w:after="0" w:line="240" w:lineRule="auto"/>
      </w:pPr>
    </w:p>
    <w:p w14:paraId="5F4AD3AF" w14:textId="77777777" w:rsidR="00D9227A" w:rsidRDefault="00D9227A" w:rsidP="00205869">
      <w:pPr>
        <w:shd w:val="clear" w:color="auto" w:fill="92D050"/>
        <w:spacing w:after="0" w:line="240" w:lineRule="auto"/>
      </w:pPr>
      <w:r>
        <w:t>Window {</w:t>
      </w:r>
    </w:p>
    <w:p w14:paraId="54A7BF6F" w14:textId="77777777" w:rsidR="00D9227A" w:rsidRDefault="00D9227A" w:rsidP="00205869">
      <w:pPr>
        <w:shd w:val="clear" w:color="auto" w:fill="92D050"/>
        <w:spacing w:after="0" w:line="240" w:lineRule="auto"/>
      </w:pPr>
      <w:r>
        <w:tab/>
        <w:t>id : root</w:t>
      </w:r>
    </w:p>
    <w:p w14:paraId="4267DD84" w14:textId="77777777" w:rsidR="00D9227A" w:rsidRDefault="00D9227A" w:rsidP="00205869">
      <w:pPr>
        <w:shd w:val="clear" w:color="auto" w:fill="92D050"/>
        <w:spacing w:after="0" w:line="240" w:lineRule="auto"/>
      </w:pPr>
      <w:r>
        <w:tab/>
        <w:t>width: 1000</w:t>
      </w:r>
    </w:p>
    <w:p w14:paraId="25A9E2C7" w14:textId="77777777" w:rsidR="00D9227A" w:rsidRDefault="00D9227A" w:rsidP="00205869">
      <w:pPr>
        <w:shd w:val="clear" w:color="auto" w:fill="92D050"/>
        <w:spacing w:after="0" w:line="240" w:lineRule="auto"/>
      </w:pPr>
      <w:r>
        <w:tab/>
        <w:t>maximumWidth : width</w:t>
      </w:r>
    </w:p>
    <w:p w14:paraId="016DAD43" w14:textId="77777777" w:rsidR="00D9227A" w:rsidRDefault="00D9227A" w:rsidP="00205869">
      <w:pPr>
        <w:shd w:val="clear" w:color="auto" w:fill="92D050"/>
        <w:spacing w:after="0" w:line="240" w:lineRule="auto"/>
      </w:pPr>
      <w:r>
        <w:tab/>
        <w:t>minimumWidth : width</w:t>
      </w:r>
    </w:p>
    <w:p w14:paraId="679C82F5" w14:textId="38B1343E" w:rsidR="00D9227A" w:rsidRDefault="00D9227A" w:rsidP="00205869">
      <w:pPr>
        <w:shd w:val="clear" w:color="auto" w:fill="92D050"/>
        <w:spacing w:after="0" w:line="240" w:lineRule="auto"/>
      </w:pPr>
      <w:r>
        <w:t xml:space="preserve">    </w:t>
      </w:r>
      <w:r w:rsidR="00BD5EA5">
        <w:tab/>
      </w:r>
      <w:r>
        <w:t>height: 600</w:t>
      </w:r>
    </w:p>
    <w:p w14:paraId="7A58E3DE" w14:textId="77777777" w:rsidR="00D9227A" w:rsidRDefault="00D9227A" w:rsidP="00205869">
      <w:pPr>
        <w:shd w:val="clear" w:color="auto" w:fill="92D050"/>
        <w:spacing w:after="0" w:line="240" w:lineRule="auto"/>
      </w:pPr>
      <w:r>
        <w:tab/>
        <w:t>maximumHeight : height</w:t>
      </w:r>
    </w:p>
    <w:p w14:paraId="3F2AB269" w14:textId="77777777" w:rsidR="00D9227A" w:rsidRDefault="00D9227A" w:rsidP="00205869">
      <w:pPr>
        <w:shd w:val="clear" w:color="auto" w:fill="92D050"/>
        <w:spacing w:after="0" w:line="240" w:lineRule="auto"/>
      </w:pPr>
      <w:r>
        <w:tab/>
        <w:t>minimumHeight : height</w:t>
      </w:r>
    </w:p>
    <w:p w14:paraId="640B3C3C" w14:textId="77777777" w:rsidR="00D9227A" w:rsidRDefault="00D9227A" w:rsidP="00205869">
      <w:pPr>
        <w:shd w:val="clear" w:color="auto" w:fill="92D050"/>
        <w:spacing w:after="0" w:line="240" w:lineRule="auto"/>
      </w:pPr>
      <w:r>
        <w:tab/>
        <w:t>title:"Arduino PyQt5 GUI"</w:t>
      </w:r>
    </w:p>
    <w:p w14:paraId="1E12BEB0" w14:textId="77777777" w:rsidR="00D9227A" w:rsidRDefault="00D9227A" w:rsidP="00205869">
      <w:pPr>
        <w:shd w:val="clear" w:color="auto" w:fill="92D050"/>
        <w:spacing w:after="0" w:line="240" w:lineRule="auto"/>
      </w:pPr>
      <w:r>
        <w:tab/>
        <w:t>color : "#000212"</w:t>
      </w:r>
    </w:p>
    <w:p w14:paraId="502A2733" w14:textId="012E0A2A" w:rsidR="00D9227A" w:rsidRDefault="00D9227A" w:rsidP="00205869">
      <w:pPr>
        <w:shd w:val="clear" w:color="auto" w:fill="92D050"/>
        <w:spacing w:after="0" w:line="240" w:lineRule="auto"/>
      </w:pPr>
      <w:r>
        <w:t xml:space="preserve">    </w:t>
      </w:r>
      <w:r w:rsidR="00BD5EA5">
        <w:tab/>
      </w:r>
      <w:r>
        <w:t>visible: true</w:t>
      </w:r>
    </w:p>
    <w:p w14:paraId="7C2EB161" w14:textId="5E48A65A" w:rsidR="00D9227A" w:rsidRDefault="00D9227A" w:rsidP="00205869">
      <w:pPr>
        <w:shd w:val="clear" w:color="auto" w:fill="92D050"/>
        <w:spacing w:after="0" w:line="240" w:lineRule="auto"/>
      </w:pPr>
      <w:r>
        <w:t xml:space="preserve">    </w:t>
      </w:r>
      <w:r w:rsidR="00BD5EA5">
        <w:tab/>
      </w:r>
      <w:r>
        <w:t>flags: Qt.Dialog</w:t>
      </w:r>
    </w:p>
    <w:p w14:paraId="2657DEFC" w14:textId="77777777" w:rsidR="00D9227A" w:rsidRDefault="00D9227A" w:rsidP="00205869">
      <w:pPr>
        <w:shd w:val="clear" w:color="auto" w:fill="92D050"/>
        <w:spacing w:after="0" w:line="240" w:lineRule="auto"/>
      </w:pPr>
      <w:r>
        <w:tab/>
      </w:r>
    </w:p>
    <w:p w14:paraId="1412300F" w14:textId="77777777" w:rsidR="00D9227A" w:rsidRDefault="00D9227A" w:rsidP="00205869">
      <w:pPr>
        <w:shd w:val="clear" w:color="auto" w:fill="92D050"/>
        <w:spacing w:after="0" w:line="240" w:lineRule="auto"/>
      </w:pPr>
      <w:r>
        <w:tab/>
        <w:t>Image{</w:t>
      </w:r>
    </w:p>
    <w:p w14:paraId="18CA6001" w14:textId="77777777" w:rsidR="00D9227A" w:rsidRDefault="00D9227A" w:rsidP="00205869">
      <w:pPr>
        <w:shd w:val="clear" w:color="auto" w:fill="92D050"/>
        <w:spacing w:after="0" w:line="240" w:lineRule="auto"/>
      </w:pPr>
      <w:r>
        <w:tab/>
        <w:t>x:20</w:t>
      </w:r>
    </w:p>
    <w:p w14:paraId="26D1D4D1" w14:textId="77777777" w:rsidR="00D9227A" w:rsidRDefault="00D9227A" w:rsidP="00205869">
      <w:pPr>
        <w:shd w:val="clear" w:color="auto" w:fill="92D050"/>
        <w:spacing w:after="0" w:line="240" w:lineRule="auto"/>
      </w:pPr>
      <w:r>
        <w:tab/>
        <w:t>y:10</w:t>
      </w:r>
    </w:p>
    <w:p w14:paraId="5ADE1038" w14:textId="77777777" w:rsidR="00D9227A" w:rsidRDefault="00D9227A" w:rsidP="00205869">
      <w:pPr>
        <w:shd w:val="clear" w:color="auto" w:fill="92D050"/>
        <w:spacing w:after="0" w:line="240" w:lineRule="auto"/>
      </w:pPr>
      <w:r>
        <w:lastRenderedPageBreak/>
        <w:tab/>
        <w:t>width : 150</w:t>
      </w:r>
    </w:p>
    <w:p w14:paraId="14211A53" w14:textId="77777777" w:rsidR="00D9227A" w:rsidRDefault="00D9227A" w:rsidP="00205869">
      <w:pPr>
        <w:shd w:val="clear" w:color="auto" w:fill="92D050"/>
        <w:spacing w:after="0" w:line="240" w:lineRule="auto"/>
      </w:pPr>
      <w:r>
        <w:tab/>
        <w:t>height : 100</w:t>
      </w:r>
    </w:p>
    <w:p w14:paraId="54FB9DCB" w14:textId="77777777" w:rsidR="00D9227A" w:rsidRDefault="00D9227A" w:rsidP="00205869">
      <w:pPr>
        <w:shd w:val="clear" w:color="auto" w:fill="92D050"/>
        <w:spacing w:after="0" w:line="240" w:lineRule="auto"/>
      </w:pPr>
      <w:r>
        <w:tab/>
        <w:t>source : "arduino.png"</w:t>
      </w:r>
    </w:p>
    <w:p w14:paraId="53E16510" w14:textId="77777777" w:rsidR="00D9227A" w:rsidRDefault="00D9227A" w:rsidP="00205869">
      <w:pPr>
        <w:shd w:val="clear" w:color="auto" w:fill="92D050"/>
        <w:spacing w:after="0" w:line="240" w:lineRule="auto"/>
      </w:pPr>
      <w:r>
        <w:tab/>
      </w:r>
    </w:p>
    <w:p w14:paraId="08EEFB5F" w14:textId="77777777" w:rsidR="00D9227A" w:rsidRDefault="00D9227A" w:rsidP="00205869">
      <w:pPr>
        <w:shd w:val="clear" w:color="auto" w:fill="92D050"/>
        <w:spacing w:after="0" w:line="240" w:lineRule="auto"/>
      </w:pPr>
      <w:r>
        <w:tab/>
        <w:t>}</w:t>
      </w:r>
    </w:p>
    <w:p w14:paraId="532E15D8" w14:textId="77777777" w:rsidR="00D9227A" w:rsidRDefault="00D9227A" w:rsidP="00205869">
      <w:pPr>
        <w:shd w:val="clear" w:color="auto" w:fill="92D050"/>
        <w:spacing w:after="0" w:line="240" w:lineRule="auto"/>
      </w:pPr>
      <w:r>
        <w:tab/>
      </w:r>
    </w:p>
    <w:p w14:paraId="2A08F15D" w14:textId="77777777" w:rsidR="00D9227A" w:rsidRDefault="00D9227A" w:rsidP="00205869">
      <w:pPr>
        <w:shd w:val="clear" w:color="auto" w:fill="92D050"/>
        <w:spacing w:after="0" w:line="240" w:lineRule="auto"/>
      </w:pPr>
      <w:r>
        <w:tab/>
        <w:t>Image{</w:t>
      </w:r>
    </w:p>
    <w:p w14:paraId="342033DC" w14:textId="77777777" w:rsidR="00D9227A" w:rsidRDefault="00D9227A" w:rsidP="00205869">
      <w:pPr>
        <w:shd w:val="clear" w:color="auto" w:fill="92D050"/>
        <w:spacing w:after="0" w:line="240" w:lineRule="auto"/>
      </w:pPr>
      <w:r>
        <w:tab/>
        <w:t>x:850</w:t>
      </w:r>
    </w:p>
    <w:p w14:paraId="527245CE" w14:textId="77777777" w:rsidR="00D9227A" w:rsidRDefault="00D9227A" w:rsidP="00205869">
      <w:pPr>
        <w:shd w:val="clear" w:color="auto" w:fill="92D050"/>
        <w:spacing w:after="0" w:line="240" w:lineRule="auto"/>
      </w:pPr>
      <w:r>
        <w:tab/>
        <w:t>y:10</w:t>
      </w:r>
    </w:p>
    <w:p w14:paraId="04ECC33C" w14:textId="77777777" w:rsidR="00D9227A" w:rsidRDefault="00D9227A" w:rsidP="00205869">
      <w:pPr>
        <w:shd w:val="clear" w:color="auto" w:fill="92D050"/>
        <w:spacing w:after="0" w:line="240" w:lineRule="auto"/>
      </w:pPr>
      <w:r>
        <w:tab/>
        <w:t>width : 100</w:t>
      </w:r>
    </w:p>
    <w:p w14:paraId="0A0A8EA5" w14:textId="77777777" w:rsidR="00D9227A" w:rsidRDefault="00D9227A" w:rsidP="00205869">
      <w:pPr>
        <w:shd w:val="clear" w:color="auto" w:fill="92D050"/>
        <w:spacing w:after="0" w:line="240" w:lineRule="auto"/>
      </w:pPr>
      <w:r>
        <w:tab/>
        <w:t>height : 100</w:t>
      </w:r>
    </w:p>
    <w:p w14:paraId="2650628B" w14:textId="16E08B98" w:rsidR="00D9227A" w:rsidRDefault="00D9227A" w:rsidP="00205869">
      <w:pPr>
        <w:shd w:val="clear" w:color="auto" w:fill="92D050"/>
        <w:spacing w:after="0" w:line="240" w:lineRule="auto"/>
      </w:pPr>
      <w:r>
        <w:tab/>
        <w:t>source : "pyqt.png"</w:t>
      </w:r>
      <w:r>
        <w:tab/>
      </w:r>
    </w:p>
    <w:p w14:paraId="74E13633" w14:textId="77777777" w:rsidR="00D9227A" w:rsidRDefault="00D9227A" w:rsidP="00205869">
      <w:pPr>
        <w:shd w:val="clear" w:color="auto" w:fill="92D050"/>
        <w:spacing w:after="0" w:line="240" w:lineRule="auto"/>
      </w:pPr>
      <w:r>
        <w:tab/>
        <w:t>}</w:t>
      </w:r>
    </w:p>
    <w:p w14:paraId="32123F7C" w14:textId="3A647DA5" w:rsidR="00D9227A" w:rsidRDefault="00D9227A" w:rsidP="00205869">
      <w:pPr>
        <w:shd w:val="clear" w:color="auto" w:fill="92D050"/>
        <w:spacing w:after="0" w:line="240" w:lineRule="auto"/>
      </w:pPr>
      <w:r>
        <w:tab/>
      </w:r>
    </w:p>
    <w:p w14:paraId="011A3F28" w14:textId="77777777" w:rsidR="00D9227A" w:rsidRDefault="00D9227A" w:rsidP="00205869">
      <w:pPr>
        <w:shd w:val="clear" w:color="auto" w:fill="92D050"/>
        <w:spacing w:after="0" w:line="240" w:lineRule="auto"/>
      </w:pPr>
      <w:r>
        <w:tab/>
        <w:t>Rectangle{</w:t>
      </w:r>
    </w:p>
    <w:p w14:paraId="66F5A377" w14:textId="77777777" w:rsidR="00D9227A" w:rsidRDefault="00D9227A" w:rsidP="00205869">
      <w:pPr>
        <w:shd w:val="clear" w:color="auto" w:fill="92D050"/>
        <w:spacing w:after="0" w:line="240" w:lineRule="auto"/>
      </w:pPr>
      <w:r>
        <w:tab/>
        <w:t>x: 200</w:t>
      </w:r>
    </w:p>
    <w:p w14:paraId="788D0670" w14:textId="77777777" w:rsidR="00D9227A" w:rsidRDefault="00D9227A" w:rsidP="00205869">
      <w:pPr>
        <w:shd w:val="clear" w:color="auto" w:fill="92D050"/>
        <w:spacing w:after="0" w:line="240" w:lineRule="auto"/>
      </w:pPr>
      <w:r>
        <w:tab/>
        <w:t>y:0</w:t>
      </w:r>
    </w:p>
    <w:p w14:paraId="553CE5CE" w14:textId="77777777" w:rsidR="00D9227A" w:rsidRDefault="00D9227A" w:rsidP="00205869">
      <w:pPr>
        <w:shd w:val="clear" w:color="auto" w:fill="92D050"/>
        <w:spacing w:after="0" w:line="240" w:lineRule="auto"/>
      </w:pPr>
      <w:r>
        <w:tab/>
        <w:t>width : 600</w:t>
      </w:r>
    </w:p>
    <w:p w14:paraId="1C48F810" w14:textId="77777777" w:rsidR="00D9227A" w:rsidRDefault="00D9227A" w:rsidP="00205869">
      <w:pPr>
        <w:shd w:val="clear" w:color="auto" w:fill="92D050"/>
        <w:spacing w:after="0" w:line="240" w:lineRule="auto"/>
      </w:pPr>
      <w:r>
        <w:tab/>
        <w:t>height : 130</w:t>
      </w:r>
    </w:p>
    <w:p w14:paraId="4D7B29B6" w14:textId="5950A520" w:rsidR="00D9227A" w:rsidRDefault="00D9227A" w:rsidP="00205869">
      <w:pPr>
        <w:shd w:val="clear" w:color="auto" w:fill="92D050"/>
        <w:spacing w:after="0" w:line="240" w:lineRule="auto"/>
      </w:pPr>
      <w:r>
        <w:tab/>
        <w:t>color : "#122e55"</w:t>
      </w:r>
    </w:p>
    <w:p w14:paraId="08FC1AEA" w14:textId="77777777" w:rsidR="00D9227A" w:rsidRDefault="00D9227A" w:rsidP="00205869">
      <w:pPr>
        <w:shd w:val="clear" w:color="auto" w:fill="92D050"/>
        <w:spacing w:after="0" w:line="240" w:lineRule="auto"/>
      </w:pPr>
      <w:r>
        <w:tab/>
        <w:t>}</w:t>
      </w:r>
    </w:p>
    <w:p w14:paraId="4AA136C8" w14:textId="77777777" w:rsidR="00D9227A" w:rsidRDefault="00D9227A" w:rsidP="00205869">
      <w:pPr>
        <w:shd w:val="clear" w:color="auto" w:fill="92D050"/>
        <w:spacing w:after="0" w:line="240" w:lineRule="auto"/>
      </w:pPr>
      <w:r>
        <w:tab/>
      </w:r>
    </w:p>
    <w:p w14:paraId="25BF8434" w14:textId="77777777" w:rsidR="00D9227A" w:rsidRDefault="00D9227A" w:rsidP="00205869">
      <w:pPr>
        <w:shd w:val="clear" w:color="auto" w:fill="92D050"/>
        <w:spacing w:after="0" w:line="240" w:lineRule="auto"/>
      </w:pPr>
      <w:r>
        <w:tab/>
        <w:t>Text{</w:t>
      </w:r>
    </w:p>
    <w:p w14:paraId="3F3F87CC" w14:textId="77777777" w:rsidR="00D9227A" w:rsidRDefault="00D9227A" w:rsidP="00205869">
      <w:pPr>
        <w:shd w:val="clear" w:color="auto" w:fill="92D050"/>
        <w:spacing w:after="0" w:line="240" w:lineRule="auto"/>
      </w:pPr>
      <w:r>
        <w:tab/>
        <w:t>anchors.horizontalCenter: parent.horizontalCenter</w:t>
      </w:r>
    </w:p>
    <w:p w14:paraId="03496CD6" w14:textId="77777777" w:rsidR="00D9227A" w:rsidRDefault="00D9227A" w:rsidP="00205869">
      <w:pPr>
        <w:shd w:val="clear" w:color="auto" w:fill="92D050"/>
        <w:spacing w:after="0" w:line="240" w:lineRule="auto"/>
      </w:pPr>
      <w:r>
        <w:tab/>
        <w:t>y:0</w:t>
      </w:r>
    </w:p>
    <w:p w14:paraId="32E10B69" w14:textId="77777777" w:rsidR="00D9227A" w:rsidRDefault="00D9227A" w:rsidP="00205869">
      <w:pPr>
        <w:shd w:val="clear" w:color="auto" w:fill="92D050"/>
        <w:spacing w:after="0" w:line="240" w:lineRule="auto"/>
      </w:pPr>
      <w:r>
        <w:tab/>
        <w:t>text : "ARDUINO PyQt5 GUI"</w:t>
      </w:r>
    </w:p>
    <w:p w14:paraId="7E7F816D" w14:textId="77777777" w:rsidR="00D9227A" w:rsidRDefault="00D9227A" w:rsidP="00205869">
      <w:pPr>
        <w:shd w:val="clear" w:color="auto" w:fill="92D050"/>
        <w:spacing w:after="0" w:line="240" w:lineRule="auto"/>
      </w:pPr>
      <w:r>
        <w:tab/>
        <w:t>color : "white"</w:t>
      </w:r>
    </w:p>
    <w:p w14:paraId="7C9531F9" w14:textId="77777777" w:rsidR="00D9227A" w:rsidRDefault="00D9227A" w:rsidP="00205869">
      <w:pPr>
        <w:shd w:val="clear" w:color="auto" w:fill="92D050"/>
        <w:spacing w:after="0" w:line="240" w:lineRule="auto"/>
      </w:pPr>
      <w:r>
        <w:tab/>
        <w:t>font.pixelSize : 50</w:t>
      </w:r>
    </w:p>
    <w:p w14:paraId="02AB1592" w14:textId="77777777" w:rsidR="00D9227A" w:rsidRDefault="00D9227A" w:rsidP="00205869">
      <w:pPr>
        <w:shd w:val="clear" w:color="auto" w:fill="92D050"/>
        <w:spacing w:after="0" w:line="240" w:lineRule="auto"/>
      </w:pPr>
      <w:r>
        <w:tab/>
        <w:t>}</w:t>
      </w:r>
    </w:p>
    <w:p w14:paraId="78673C1B" w14:textId="77777777" w:rsidR="00D9227A" w:rsidRDefault="00D9227A" w:rsidP="00205869">
      <w:pPr>
        <w:shd w:val="clear" w:color="auto" w:fill="92D050"/>
        <w:spacing w:after="0" w:line="240" w:lineRule="auto"/>
      </w:pPr>
      <w:r>
        <w:tab/>
      </w:r>
    </w:p>
    <w:p w14:paraId="2B79CF40" w14:textId="77777777" w:rsidR="00D9227A" w:rsidRDefault="00D9227A" w:rsidP="00205869">
      <w:pPr>
        <w:shd w:val="clear" w:color="auto" w:fill="92D050"/>
        <w:spacing w:after="0" w:line="240" w:lineRule="auto"/>
      </w:pPr>
      <w:r>
        <w:tab/>
      </w:r>
    </w:p>
    <w:p w14:paraId="7B1082F8" w14:textId="77777777" w:rsidR="00D9227A" w:rsidRDefault="00D9227A" w:rsidP="00205869">
      <w:pPr>
        <w:shd w:val="clear" w:color="auto" w:fill="92D050"/>
        <w:spacing w:after="0" w:line="240" w:lineRule="auto"/>
      </w:pPr>
      <w:r>
        <w:tab/>
        <w:t>Text{</w:t>
      </w:r>
    </w:p>
    <w:p w14:paraId="437D5131" w14:textId="77777777" w:rsidR="00D9227A" w:rsidRDefault="00D9227A" w:rsidP="00205869">
      <w:pPr>
        <w:shd w:val="clear" w:color="auto" w:fill="92D050"/>
        <w:spacing w:after="0" w:line="240" w:lineRule="auto"/>
      </w:pPr>
      <w:r>
        <w:tab/>
        <w:t>anchors.horizontalCenter: parent.horizontalCenter</w:t>
      </w:r>
    </w:p>
    <w:p w14:paraId="39A08A43" w14:textId="77777777" w:rsidR="00D9227A" w:rsidRDefault="00D9227A" w:rsidP="00205869">
      <w:pPr>
        <w:shd w:val="clear" w:color="auto" w:fill="92D050"/>
        <w:spacing w:after="0" w:line="240" w:lineRule="auto"/>
      </w:pPr>
      <w:r>
        <w:tab/>
        <w:t>y:60</w:t>
      </w:r>
    </w:p>
    <w:p w14:paraId="5EE4EE6D" w14:textId="77777777" w:rsidR="00D9227A" w:rsidRDefault="00D9227A" w:rsidP="00205869">
      <w:pPr>
        <w:shd w:val="clear" w:color="auto" w:fill="92D050"/>
        <w:spacing w:after="0" w:line="240" w:lineRule="auto"/>
      </w:pPr>
      <w:r>
        <w:lastRenderedPageBreak/>
        <w:tab/>
        <w:t>text : "written by : Muhammad Husni"</w:t>
      </w:r>
    </w:p>
    <w:p w14:paraId="0F9BAD62" w14:textId="77777777" w:rsidR="00D9227A" w:rsidRDefault="00D9227A" w:rsidP="00205869">
      <w:pPr>
        <w:shd w:val="clear" w:color="auto" w:fill="92D050"/>
        <w:spacing w:after="0" w:line="240" w:lineRule="auto"/>
      </w:pPr>
      <w:r>
        <w:tab/>
        <w:t>color : "white"//"#04f8fa"</w:t>
      </w:r>
    </w:p>
    <w:p w14:paraId="62573DA6" w14:textId="77777777" w:rsidR="00D9227A" w:rsidRDefault="00D9227A" w:rsidP="00205869">
      <w:pPr>
        <w:shd w:val="clear" w:color="auto" w:fill="92D050"/>
        <w:spacing w:after="0" w:line="240" w:lineRule="auto"/>
      </w:pPr>
      <w:r>
        <w:tab/>
        <w:t>font.pixelSize : 24</w:t>
      </w:r>
    </w:p>
    <w:p w14:paraId="47E4FA39" w14:textId="77777777" w:rsidR="00D9227A" w:rsidRDefault="00D9227A" w:rsidP="00205869">
      <w:pPr>
        <w:shd w:val="clear" w:color="auto" w:fill="92D050"/>
        <w:spacing w:after="0" w:line="240" w:lineRule="auto"/>
      </w:pPr>
      <w:r>
        <w:tab/>
        <w:t>}</w:t>
      </w:r>
    </w:p>
    <w:p w14:paraId="36602C48" w14:textId="77777777" w:rsidR="00D9227A" w:rsidRDefault="00D9227A" w:rsidP="00205869">
      <w:pPr>
        <w:shd w:val="clear" w:color="auto" w:fill="92D050"/>
        <w:spacing w:after="0" w:line="240" w:lineRule="auto"/>
      </w:pPr>
      <w:r>
        <w:tab/>
      </w:r>
    </w:p>
    <w:p w14:paraId="3CEE564E" w14:textId="2841EAD3" w:rsidR="00D9227A" w:rsidRDefault="00D9227A" w:rsidP="00205869">
      <w:pPr>
        <w:shd w:val="clear" w:color="auto" w:fill="92D050"/>
        <w:spacing w:after="0" w:line="240" w:lineRule="auto"/>
      </w:pPr>
      <w:r>
        <w:tab/>
        <w:t>Rectangle{</w:t>
      </w:r>
    </w:p>
    <w:p w14:paraId="1E71B0A6" w14:textId="77777777" w:rsidR="00D9227A" w:rsidRDefault="00D9227A" w:rsidP="00205869">
      <w:pPr>
        <w:shd w:val="clear" w:color="auto" w:fill="92D050"/>
        <w:spacing w:after="0" w:line="240" w:lineRule="auto"/>
      </w:pPr>
      <w:r>
        <w:tab/>
        <w:t>x: 10</w:t>
      </w:r>
    </w:p>
    <w:p w14:paraId="0A92A0A2" w14:textId="77777777" w:rsidR="00D9227A" w:rsidRDefault="00D9227A" w:rsidP="00205869">
      <w:pPr>
        <w:shd w:val="clear" w:color="auto" w:fill="92D050"/>
        <w:spacing w:after="0" w:line="240" w:lineRule="auto"/>
      </w:pPr>
      <w:r>
        <w:tab/>
        <w:t>y: 150</w:t>
      </w:r>
    </w:p>
    <w:p w14:paraId="36290F8A" w14:textId="77777777" w:rsidR="00D9227A" w:rsidRDefault="00D9227A" w:rsidP="00205869">
      <w:pPr>
        <w:shd w:val="clear" w:color="auto" w:fill="92D050"/>
        <w:spacing w:after="0" w:line="240" w:lineRule="auto"/>
      </w:pPr>
      <w:r>
        <w:tab/>
        <w:t>width: 300</w:t>
      </w:r>
    </w:p>
    <w:p w14:paraId="6045ECCF" w14:textId="77777777" w:rsidR="00D9227A" w:rsidRDefault="00D9227A" w:rsidP="00205869">
      <w:pPr>
        <w:shd w:val="clear" w:color="auto" w:fill="92D050"/>
        <w:spacing w:after="0" w:line="240" w:lineRule="auto"/>
      </w:pPr>
      <w:r>
        <w:tab/>
        <w:t>height:400</w:t>
      </w:r>
    </w:p>
    <w:p w14:paraId="759AAC92" w14:textId="77777777" w:rsidR="00D9227A" w:rsidRDefault="00D9227A" w:rsidP="00205869">
      <w:pPr>
        <w:shd w:val="clear" w:color="auto" w:fill="92D050"/>
        <w:spacing w:after="0" w:line="240" w:lineRule="auto"/>
      </w:pPr>
      <w:r>
        <w:tab/>
        <w:t>color: "#122e55"</w:t>
      </w:r>
    </w:p>
    <w:p w14:paraId="49DB420B" w14:textId="77777777" w:rsidR="00D9227A" w:rsidRDefault="00D9227A" w:rsidP="00205869">
      <w:pPr>
        <w:shd w:val="clear" w:color="auto" w:fill="92D050"/>
        <w:spacing w:after="0" w:line="240" w:lineRule="auto"/>
      </w:pPr>
      <w:r>
        <w:tab/>
      </w:r>
    </w:p>
    <w:p w14:paraId="7B817423" w14:textId="77777777" w:rsidR="00D9227A" w:rsidRDefault="00D9227A" w:rsidP="00205869">
      <w:pPr>
        <w:shd w:val="clear" w:color="auto" w:fill="92D050"/>
        <w:spacing w:after="0" w:line="240" w:lineRule="auto"/>
      </w:pPr>
      <w:r>
        <w:tab/>
        <w:t>Text{</w:t>
      </w:r>
    </w:p>
    <w:p w14:paraId="3051623E" w14:textId="77777777" w:rsidR="00D9227A" w:rsidRDefault="00D9227A" w:rsidP="00205869">
      <w:pPr>
        <w:shd w:val="clear" w:color="auto" w:fill="92D050"/>
        <w:spacing w:after="0" w:line="240" w:lineRule="auto"/>
      </w:pPr>
      <w:r>
        <w:tab/>
        <w:t>x:0</w:t>
      </w:r>
    </w:p>
    <w:p w14:paraId="3D32C45B" w14:textId="77777777" w:rsidR="00D9227A" w:rsidRDefault="00D9227A" w:rsidP="00205869">
      <w:pPr>
        <w:shd w:val="clear" w:color="auto" w:fill="92D050"/>
        <w:spacing w:after="0" w:line="240" w:lineRule="auto"/>
      </w:pPr>
      <w:r>
        <w:tab/>
        <w:t>y:0</w:t>
      </w:r>
    </w:p>
    <w:p w14:paraId="5FA3BD1C" w14:textId="77777777" w:rsidR="00D9227A" w:rsidRDefault="00D9227A" w:rsidP="00205869">
      <w:pPr>
        <w:shd w:val="clear" w:color="auto" w:fill="92D050"/>
        <w:spacing w:after="0" w:line="240" w:lineRule="auto"/>
      </w:pPr>
      <w:r>
        <w:tab/>
        <w:t>text:"ANALOG OUTPUT"</w:t>
      </w:r>
    </w:p>
    <w:p w14:paraId="279AC426" w14:textId="77777777" w:rsidR="00D9227A" w:rsidRDefault="00D9227A" w:rsidP="00205869">
      <w:pPr>
        <w:shd w:val="clear" w:color="auto" w:fill="92D050"/>
        <w:spacing w:after="0" w:line="240" w:lineRule="auto"/>
      </w:pPr>
      <w:r>
        <w:tab/>
        <w:t>font.pixelSize:30</w:t>
      </w:r>
    </w:p>
    <w:p w14:paraId="7763ABA3" w14:textId="77777777" w:rsidR="00D9227A" w:rsidRDefault="00D9227A" w:rsidP="00205869">
      <w:pPr>
        <w:shd w:val="clear" w:color="auto" w:fill="92D050"/>
        <w:spacing w:after="0" w:line="240" w:lineRule="auto"/>
      </w:pPr>
      <w:r>
        <w:tab/>
        <w:t>color: "white"</w:t>
      </w:r>
    </w:p>
    <w:p w14:paraId="45BC7125" w14:textId="77777777" w:rsidR="00D9227A" w:rsidRDefault="00D9227A" w:rsidP="00205869">
      <w:pPr>
        <w:shd w:val="clear" w:color="auto" w:fill="92D050"/>
        <w:spacing w:after="0" w:line="240" w:lineRule="auto"/>
      </w:pPr>
      <w:r>
        <w:tab/>
        <w:t>}</w:t>
      </w:r>
    </w:p>
    <w:p w14:paraId="694D65B1" w14:textId="77777777" w:rsidR="00D9227A" w:rsidRDefault="00D9227A" w:rsidP="00205869">
      <w:pPr>
        <w:shd w:val="clear" w:color="auto" w:fill="92D050"/>
        <w:spacing w:after="0" w:line="240" w:lineRule="auto"/>
      </w:pPr>
      <w:r>
        <w:tab/>
      </w:r>
    </w:p>
    <w:p w14:paraId="59431B8E" w14:textId="77777777" w:rsidR="00D9227A" w:rsidRDefault="00D9227A" w:rsidP="00205869">
      <w:pPr>
        <w:shd w:val="clear" w:color="auto" w:fill="92D050"/>
        <w:spacing w:after="0" w:line="240" w:lineRule="auto"/>
      </w:pPr>
      <w:r>
        <w:tab/>
        <w:t>CircularGauge {</w:t>
      </w:r>
    </w:p>
    <w:p w14:paraId="7E84F1C5" w14:textId="77777777" w:rsidR="00D9227A" w:rsidRDefault="00D9227A" w:rsidP="00205869">
      <w:pPr>
        <w:shd w:val="clear" w:color="auto" w:fill="92D050"/>
        <w:spacing w:after="0" w:line="240" w:lineRule="auto"/>
      </w:pPr>
      <w:r>
        <w:tab/>
      </w:r>
      <w:r>
        <w:tab/>
        <w:t>id : gauge1</w:t>
      </w:r>
    </w:p>
    <w:p w14:paraId="4D3C14F1" w14:textId="77777777" w:rsidR="00D9227A" w:rsidRDefault="00D9227A" w:rsidP="00205869">
      <w:pPr>
        <w:shd w:val="clear" w:color="auto" w:fill="92D050"/>
        <w:spacing w:after="0" w:line="240" w:lineRule="auto"/>
      </w:pPr>
      <w:r>
        <w:tab/>
      </w:r>
      <w:r>
        <w:tab/>
        <w:t>x: 0</w:t>
      </w:r>
    </w:p>
    <w:p w14:paraId="14FC3D7E" w14:textId="77777777" w:rsidR="00D9227A" w:rsidRDefault="00D9227A" w:rsidP="00205869">
      <w:pPr>
        <w:shd w:val="clear" w:color="auto" w:fill="92D050"/>
        <w:spacing w:after="0" w:line="240" w:lineRule="auto"/>
      </w:pPr>
      <w:r>
        <w:tab/>
      </w:r>
      <w:r>
        <w:tab/>
        <w:t>y: 50</w:t>
      </w:r>
    </w:p>
    <w:p w14:paraId="2BCFB961" w14:textId="77777777" w:rsidR="00D9227A" w:rsidRDefault="00D9227A" w:rsidP="00205869">
      <w:pPr>
        <w:shd w:val="clear" w:color="auto" w:fill="92D050"/>
        <w:spacing w:after="0" w:line="240" w:lineRule="auto"/>
      </w:pPr>
      <w:r>
        <w:tab/>
      </w:r>
      <w:r>
        <w:tab/>
        <w:t>height : 300</w:t>
      </w:r>
    </w:p>
    <w:p w14:paraId="5B079754" w14:textId="77777777" w:rsidR="00D9227A" w:rsidRDefault="00D9227A" w:rsidP="00205869">
      <w:pPr>
        <w:shd w:val="clear" w:color="auto" w:fill="92D050"/>
        <w:spacing w:after="0" w:line="240" w:lineRule="auto"/>
      </w:pPr>
      <w:r>
        <w:tab/>
      </w:r>
      <w:r>
        <w:tab/>
        <w:t>width : 300</w:t>
      </w:r>
    </w:p>
    <w:p w14:paraId="4D454A3B" w14:textId="77777777" w:rsidR="00D9227A" w:rsidRDefault="00D9227A" w:rsidP="00205869">
      <w:pPr>
        <w:shd w:val="clear" w:color="auto" w:fill="92D050"/>
        <w:spacing w:after="0" w:line="240" w:lineRule="auto"/>
      </w:pPr>
      <w:r>
        <w:tab/>
      </w:r>
      <w:r>
        <w:tab/>
        <w:t>value: slider1.value</w:t>
      </w:r>
    </w:p>
    <w:p w14:paraId="763D95AB" w14:textId="77777777" w:rsidR="00D9227A" w:rsidRDefault="00D9227A" w:rsidP="00205869">
      <w:pPr>
        <w:shd w:val="clear" w:color="auto" w:fill="92D050"/>
        <w:spacing w:after="0" w:line="240" w:lineRule="auto"/>
      </w:pPr>
      <w:r>
        <w:tab/>
      </w:r>
      <w:r>
        <w:tab/>
        <w:t>minimumValue: 0</w:t>
      </w:r>
    </w:p>
    <w:p w14:paraId="33A3B1F7" w14:textId="77777777" w:rsidR="00D9227A" w:rsidRDefault="00D9227A" w:rsidP="00205869">
      <w:pPr>
        <w:shd w:val="clear" w:color="auto" w:fill="92D050"/>
        <w:spacing w:after="0" w:line="240" w:lineRule="auto"/>
      </w:pPr>
      <w:r>
        <w:tab/>
      </w:r>
      <w:r>
        <w:tab/>
        <w:t>maximumValue: 255</w:t>
      </w:r>
    </w:p>
    <w:p w14:paraId="29EF197D" w14:textId="77777777" w:rsidR="00D9227A" w:rsidRDefault="00D9227A" w:rsidP="00205869">
      <w:pPr>
        <w:shd w:val="clear" w:color="auto" w:fill="92D050"/>
        <w:spacing w:after="0" w:line="240" w:lineRule="auto"/>
      </w:pPr>
      <w:r>
        <w:tab/>
      </w:r>
      <w:r>
        <w:tab/>
      </w:r>
    </w:p>
    <w:p w14:paraId="54B19232" w14:textId="77777777" w:rsidR="00D9227A" w:rsidRDefault="00D9227A" w:rsidP="00205869">
      <w:pPr>
        <w:shd w:val="clear" w:color="auto" w:fill="92D050"/>
        <w:spacing w:after="0" w:line="240" w:lineRule="auto"/>
      </w:pPr>
      <w:r>
        <w:tab/>
      </w:r>
      <w:r>
        <w:tab/>
        <w:t>style: CircularGaugeStyle {</w:t>
      </w:r>
    </w:p>
    <w:p w14:paraId="3B427470" w14:textId="77777777" w:rsidR="00D9227A" w:rsidRDefault="00D9227A" w:rsidP="00205869">
      <w:pPr>
        <w:shd w:val="clear" w:color="auto" w:fill="92D050"/>
        <w:spacing w:after="0" w:line="240" w:lineRule="auto"/>
      </w:pPr>
      <w:r>
        <w:tab/>
      </w:r>
      <w:r>
        <w:tab/>
      </w:r>
      <w:r>
        <w:tab/>
        <w:t>labelStepSize: 51</w:t>
      </w:r>
    </w:p>
    <w:p w14:paraId="7F79B238" w14:textId="77777777" w:rsidR="00D9227A" w:rsidRDefault="00D9227A" w:rsidP="00205869">
      <w:pPr>
        <w:shd w:val="clear" w:color="auto" w:fill="92D050"/>
        <w:spacing w:after="0" w:line="240" w:lineRule="auto"/>
      </w:pPr>
      <w:r>
        <w:tab/>
      </w:r>
      <w:r>
        <w:tab/>
      </w:r>
      <w:r>
        <w:tab/>
      </w:r>
    </w:p>
    <w:p w14:paraId="7AB6FDC2" w14:textId="77777777" w:rsidR="00D9227A" w:rsidRDefault="00D9227A" w:rsidP="00205869">
      <w:pPr>
        <w:shd w:val="clear" w:color="auto" w:fill="92D050"/>
        <w:spacing w:after="0" w:line="240" w:lineRule="auto"/>
      </w:pPr>
      <w:r>
        <w:tab/>
      </w:r>
      <w:r>
        <w:tab/>
      </w:r>
      <w:r>
        <w:tab/>
      </w:r>
    </w:p>
    <w:p w14:paraId="5931FF93" w14:textId="77777777" w:rsidR="00D9227A" w:rsidRDefault="00D9227A" w:rsidP="00205869">
      <w:pPr>
        <w:shd w:val="clear" w:color="auto" w:fill="92D050"/>
        <w:spacing w:after="0" w:line="240" w:lineRule="auto"/>
      </w:pPr>
      <w:r>
        <w:lastRenderedPageBreak/>
        <w:tab/>
      </w:r>
      <w:r>
        <w:tab/>
      </w:r>
      <w:r>
        <w:tab/>
        <w:t>needle: Rectangle {</w:t>
      </w:r>
    </w:p>
    <w:p w14:paraId="6E268D3B" w14:textId="77777777" w:rsidR="00D9227A" w:rsidRDefault="00D9227A" w:rsidP="00205869">
      <w:pPr>
        <w:shd w:val="clear" w:color="auto" w:fill="92D050"/>
        <w:spacing w:after="0" w:line="240" w:lineRule="auto"/>
      </w:pPr>
      <w:r>
        <w:tab/>
      </w:r>
      <w:r>
        <w:tab/>
      </w:r>
      <w:r>
        <w:tab/>
      </w:r>
      <w:r>
        <w:tab/>
      </w:r>
      <w:r>
        <w:tab/>
        <w:t>y: outerRadius * 0.15</w:t>
      </w:r>
    </w:p>
    <w:p w14:paraId="580500AD" w14:textId="77777777" w:rsidR="00D9227A" w:rsidRDefault="00D9227A" w:rsidP="00205869">
      <w:pPr>
        <w:shd w:val="clear" w:color="auto" w:fill="92D050"/>
        <w:spacing w:after="0" w:line="240" w:lineRule="auto"/>
      </w:pPr>
      <w:r>
        <w:tab/>
      </w:r>
      <w:r>
        <w:tab/>
      </w:r>
      <w:r>
        <w:tab/>
      </w:r>
      <w:r>
        <w:tab/>
      </w:r>
      <w:r>
        <w:tab/>
        <w:t>implicitWidth: outerRadius * 0.03</w:t>
      </w:r>
    </w:p>
    <w:p w14:paraId="52F7CA95" w14:textId="77777777" w:rsidR="00D9227A" w:rsidRDefault="00D9227A" w:rsidP="00205869">
      <w:pPr>
        <w:shd w:val="clear" w:color="auto" w:fill="92D050"/>
        <w:spacing w:after="0" w:line="240" w:lineRule="auto"/>
      </w:pPr>
      <w:r>
        <w:tab/>
      </w:r>
      <w:r>
        <w:tab/>
      </w:r>
      <w:r>
        <w:tab/>
      </w:r>
      <w:r>
        <w:tab/>
      </w:r>
      <w:r>
        <w:tab/>
        <w:t>implicitHeight: outerRadius * 0.9</w:t>
      </w:r>
    </w:p>
    <w:p w14:paraId="072398E3" w14:textId="77777777" w:rsidR="00D9227A" w:rsidRDefault="00D9227A" w:rsidP="00205869">
      <w:pPr>
        <w:shd w:val="clear" w:color="auto" w:fill="92D050"/>
        <w:spacing w:after="0" w:line="240" w:lineRule="auto"/>
      </w:pPr>
      <w:r>
        <w:tab/>
      </w:r>
      <w:r>
        <w:tab/>
      </w:r>
      <w:r>
        <w:tab/>
      </w:r>
      <w:r>
        <w:tab/>
      </w:r>
      <w:r>
        <w:tab/>
        <w:t>antialiasing: true</w:t>
      </w:r>
    </w:p>
    <w:p w14:paraId="7BACFF5F" w14:textId="77777777" w:rsidR="00D9227A" w:rsidRDefault="00D9227A" w:rsidP="00205869">
      <w:pPr>
        <w:shd w:val="clear" w:color="auto" w:fill="92D050"/>
        <w:spacing w:after="0" w:line="240" w:lineRule="auto"/>
      </w:pPr>
      <w:r>
        <w:tab/>
      </w:r>
      <w:r>
        <w:tab/>
      </w:r>
      <w:r>
        <w:tab/>
      </w:r>
      <w:r>
        <w:tab/>
      </w:r>
      <w:r>
        <w:tab/>
        <w:t>color: "#04f8fa"</w:t>
      </w:r>
    </w:p>
    <w:p w14:paraId="36CDE795" w14:textId="77777777" w:rsidR="00D9227A" w:rsidRDefault="00D9227A" w:rsidP="00205869">
      <w:pPr>
        <w:shd w:val="clear" w:color="auto" w:fill="92D050"/>
        <w:spacing w:after="0" w:line="240" w:lineRule="auto"/>
      </w:pPr>
      <w:r>
        <w:tab/>
      </w:r>
      <w:r>
        <w:tab/>
      </w:r>
      <w:r>
        <w:tab/>
      </w:r>
      <w:r>
        <w:tab/>
        <w:t>}</w:t>
      </w:r>
    </w:p>
    <w:p w14:paraId="143A1393" w14:textId="77777777" w:rsidR="00D9227A" w:rsidRDefault="00D9227A" w:rsidP="00205869">
      <w:pPr>
        <w:shd w:val="clear" w:color="auto" w:fill="92D050"/>
        <w:spacing w:after="0" w:line="240" w:lineRule="auto"/>
      </w:pPr>
      <w:r>
        <w:tab/>
      </w:r>
      <w:r>
        <w:tab/>
        <w:t>}</w:t>
      </w:r>
    </w:p>
    <w:p w14:paraId="130DBD15" w14:textId="77777777" w:rsidR="00D9227A" w:rsidRDefault="00D9227A" w:rsidP="00205869">
      <w:pPr>
        <w:shd w:val="clear" w:color="auto" w:fill="92D050"/>
        <w:spacing w:after="0" w:line="240" w:lineRule="auto"/>
      </w:pPr>
      <w:r>
        <w:tab/>
      </w:r>
      <w:r>
        <w:tab/>
      </w:r>
    </w:p>
    <w:p w14:paraId="111B7778" w14:textId="77777777" w:rsidR="00D9227A" w:rsidRDefault="00D9227A" w:rsidP="00205869">
      <w:pPr>
        <w:shd w:val="clear" w:color="auto" w:fill="92D050"/>
        <w:spacing w:after="0" w:line="240" w:lineRule="auto"/>
      </w:pPr>
      <w:r>
        <w:tab/>
        <w:t>}</w:t>
      </w:r>
    </w:p>
    <w:p w14:paraId="65C2E9D8" w14:textId="77777777" w:rsidR="00D9227A" w:rsidRDefault="00D9227A" w:rsidP="00205869">
      <w:pPr>
        <w:shd w:val="clear" w:color="auto" w:fill="92D050"/>
        <w:spacing w:after="0" w:line="240" w:lineRule="auto"/>
      </w:pPr>
      <w:r>
        <w:tab/>
      </w:r>
    </w:p>
    <w:p w14:paraId="0191E69A" w14:textId="77777777" w:rsidR="00D9227A" w:rsidRDefault="00D9227A" w:rsidP="00205869">
      <w:pPr>
        <w:shd w:val="clear" w:color="auto" w:fill="92D050"/>
        <w:spacing w:after="0" w:line="240" w:lineRule="auto"/>
      </w:pPr>
      <w:r>
        <w:tab/>
        <w:t>Slider {</w:t>
      </w:r>
    </w:p>
    <w:p w14:paraId="55486155" w14:textId="77777777" w:rsidR="00D9227A" w:rsidRDefault="00D9227A" w:rsidP="00205869">
      <w:pPr>
        <w:shd w:val="clear" w:color="auto" w:fill="92D050"/>
        <w:spacing w:after="0" w:line="240" w:lineRule="auto"/>
      </w:pPr>
      <w:r>
        <w:tab/>
      </w:r>
      <w:r>
        <w:tab/>
        <w:t>id: slider1</w:t>
      </w:r>
    </w:p>
    <w:p w14:paraId="54CAED58" w14:textId="77777777" w:rsidR="00D9227A" w:rsidRDefault="00D9227A" w:rsidP="00205869">
      <w:pPr>
        <w:shd w:val="clear" w:color="auto" w:fill="92D050"/>
        <w:spacing w:after="0" w:line="240" w:lineRule="auto"/>
      </w:pPr>
      <w:r>
        <w:tab/>
      </w:r>
      <w:r>
        <w:tab/>
        <w:t>x:0</w:t>
      </w:r>
    </w:p>
    <w:p w14:paraId="08002AC1" w14:textId="77777777" w:rsidR="00D9227A" w:rsidRDefault="00D9227A" w:rsidP="00205869">
      <w:pPr>
        <w:shd w:val="clear" w:color="auto" w:fill="92D050"/>
        <w:spacing w:after="0" w:line="240" w:lineRule="auto"/>
      </w:pPr>
      <w:r>
        <w:tab/>
      </w:r>
      <w:r>
        <w:tab/>
        <w:t>y:360</w:t>
      </w:r>
    </w:p>
    <w:p w14:paraId="0974E32B" w14:textId="77777777" w:rsidR="00D9227A" w:rsidRDefault="00D9227A" w:rsidP="00205869">
      <w:pPr>
        <w:shd w:val="clear" w:color="auto" w:fill="92D050"/>
        <w:spacing w:after="0" w:line="240" w:lineRule="auto"/>
      </w:pPr>
      <w:r>
        <w:tab/>
      </w:r>
      <w:r>
        <w:tab/>
        <w:t>height: 20</w:t>
      </w:r>
    </w:p>
    <w:p w14:paraId="643B8CCF" w14:textId="77777777" w:rsidR="00D9227A" w:rsidRDefault="00D9227A" w:rsidP="00205869">
      <w:pPr>
        <w:shd w:val="clear" w:color="auto" w:fill="92D050"/>
        <w:spacing w:after="0" w:line="240" w:lineRule="auto"/>
      </w:pPr>
      <w:r>
        <w:tab/>
      </w:r>
      <w:r>
        <w:tab/>
        <w:t>width: 300</w:t>
      </w:r>
    </w:p>
    <w:p w14:paraId="5B95D723" w14:textId="77777777" w:rsidR="00D9227A" w:rsidRDefault="00D9227A" w:rsidP="00205869">
      <w:pPr>
        <w:shd w:val="clear" w:color="auto" w:fill="92D050"/>
        <w:spacing w:after="0" w:line="240" w:lineRule="auto"/>
      </w:pPr>
      <w:r>
        <w:tab/>
      </w:r>
      <w:r>
        <w:tab/>
        <w:t>value: 0</w:t>
      </w:r>
    </w:p>
    <w:p w14:paraId="1E6B2FCF" w14:textId="77777777" w:rsidR="00D9227A" w:rsidRDefault="00D9227A" w:rsidP="00205869">
      <w:pPr>
        <w:shd w:val="clear" w:color="auto" w:fill="92D050"/>
        <w:spacing w:after="0" w:line="240" w:lineRule="auto"/>
      </w:pPr>
      <w:r>
        <w:tab/>
      </w:r>
      <w:r>
        <w:tab/>
        <w:t>from:0</w:t>
      </w:r>
    </w:p>
    <w:p w14:paraId="1115E6BA" w14:textId="77777777" w:rsidR="00D9227A" w:rsidRDefault="00D9227A" w:rsidP="00205869">
      <w:pPr>
        <w:shd w:val="clear" w:color="auto" w:fill="92D050"/>
        <w:spacing w:after="0" w:line="240" w:lineRule="auto"/>
      </w:pPr>
      <w:r>
        <w:tab/>
      </w:r>
      <w:r>
        <w:tab/>
        <w:t>to: 255</w:t>
      </w:r>
    </w:p>
    <w:p w14:paraId="10412ED6" w14:textId="77777777" w:rsidR="00D9227A" w:rsidRDefault="00D9227A" w:rsidP="00205869">
      <w:pPr>
        <w:shd w:val="clear" w:color="auto" w:fill="92D050"/>
        <w:spacing w:after="0" w:line="240" w:lineRule="auto"/>
      </w:pPr>
      <w:r>
        <w:tab/>
      </w:r>
      <w:r>
        <w:tab/>
        <w:t>stepSize: 1</w:t>
      </w:r>
    </w:p>
    <w:p w14:paraId="2FAE833D" w14:textId="77777777" w:rsidR="00D9227A" w:rsidRDefault="00D9227A" w:rsidP="00205869">
      <w:pPr>
        <w:shd w:val="clear" w:color="auto" w:fill="92D050"/>
        <w:spacing w:after="0" w:line="240" w:lineRule="auto"/>
      </w:pPr>
      <w:r>
        <w:tab/>
      </w:r>
      <w:r>
        <w:tab/>
        <w:t>orientation: Qt.Horizontal</w:t>
      </w:r>
    </w:p>
    <w:p w14:paraId="54ED772D" w14:textId="77777777" w:rsidR="00D9227A" w:rsidRDefault="00D9227A" w:rsidP="00205869">
      <w:pPr>
        <w:shd w:val="clear" w:color="auto" w:fill="92D050"/>
        <w:spacing w:after="0" w:line="240" w:lineRule="auto"/>
      </w:pPr>
      <w:r>
        <w:tab/>
      </w:r>
      <w:r>
        <w:tab/>
        <w:t>onValueChanged: {</w:t>
      </w:r>
    </w:p>
    <w:p w14:paraId="3501E625" w14:textId="77777777" w:rsidR="00D9227A" w:rsidRDefault="00D9227A" w:rsidP="00205869">
      <w:pPr>
        <w:shd w:val="clear" w:color="auto" w:fill="92D050"/>
        <w:spacing w:after="0" w:line="240" w:lineRule="auto"/>
      </w:pPr>
      <w:r>
        <w:tab/>
      </w:r>
      <w:r>
        <w:tab/>
        <w:t>backend.analog_output(value)</w:t>
      </w:r>
    </w:p>
    <w:p w14:paraId="24E6E964" w14:textId="77777777" w:rsidR="00D9227A" w:rsidRDefault="00D9227A" w:rsidP="00205869">
      <w:pPr>
        <w:shd w:val="clear" w:color="auto" w:fill="92D050"/>
        <w:spacing w:after="0" w:line="240" w:lineRule="auto"/>
      </w:pPr>
      <w:r>
        <w:tab/>
      </w:r>
      <w:r>
        <w:tab/>
      </w:r>
    </w:p>
    <w:p w14:paraId="499473E6" w14:textId="77777777" w:rsidR="00D9227A" w:rsidRDefault="00D9227A" w:rsidP="00205869">
      <w:pPr>
        <w:shd w:val="clear" w:color="auto" w:fill="92D050"/>
        <w:spacing w:after="0" w:line="240" w:lineRule="auto"/>
      </w:pPr>
      <w:r>
        <w:tab/>
      </w:r>
      <w:r>
        <w:tab/>
        <w:t>}</w:t>
      </w:r>
    </w:p>
    <w:p w14:paraId="5F2F1ED6" w14:textId="77777777" w:rsidR="00D9227A" w:rsidRDefault="00D9227A" w:rsidP="00205869">
      <w:pPr>
        <w:shd w:val="clear" w:color="auto" w:fill="92D050"/>
        <w:spacing w:after="0" w:line="240" w:lineRule="auto"/>
      </w:pPr>
      <w:r>
        <w:tab/>
        <w:t>}</w:t>
      </w:r>
    </w:p>
    <w:p w14:paraId="0ED3D7C6" w14:textId="77777777" w:rsidR="00D9227A" w:rsidRDefault="00D9227A" w:rsidP="00205869">
      <w:pPr>
        <w:shd w:val="clear" w:color="auto" w:fill="92D050"/>
        <w:spacing w:after="0" w:line="240" w:lineRule="auto"/>
      </w:pPr>
    </w:p>
    <w:p w14:paraId="3CB2E743" w14:textId="31EF1D91" w:rsidR="00D9227A" w:rsidRDefault="00D9227A" w:rsidP="00205869">
      <w:pPr>
        <w:shd w:val="clear" w:color="auto" w:fill="92D050"/>
        <w:spacing w:after="0" w:line="240" w:lineRule="auto"/>
      </w:pPr>
      <w:r>
        <w:tab/>
        <w:t>}</w:t>
      </w:r>
    </w:p>
    <w:p w14:paraId="365ED9F8" w14:textId="77777777" w:rsidR="00D9227A" w:rsidRDefault="00D9227A" w:rsidP="00205869">
      <w:pPr>
        <w:shd w:val="clear" w:color="auto" w:fill="92D050"/>
        <w:spacing w:after="0" w:line="240" w:lineRule="auto"/>
      </w:pPr>
    </w:p>
    <w:p w14:paraId="6FDCD6C2" w14:textId="77777777" w:rsidR="00D9227A" w:rsidRDefault="00D9227A" w:rsidP="00205869">
      <w:pPr>
        <w:shd w:val="clear" w:color="auto" w:fill="92D050"/>
        <w:spacing w:after="0" w:line="240" w:lineRule="auto"/>
      </w:pPr>
      <w:r>
        <w:tab/>
        <w:t>Rectangle{</w:t>
      </w:r>
    </w:p>
    <w:p w14:paraId="0627BE40" w14:textId="77777777" w:rsidR="00D9227A" w:rsidRDefault="00D9227A" w:rsidP="00205869">
      <w:pPr>
        <w:shd w:val="clear" w:color="auto" w:fill="92D050"/>
        <w:spacing w:after="0" w:line="240" w:lineRule="auto"/>
      </w:pPr>
      <w:r>
        <w:tab/>
      </w:r>
      <w:r>
        <w:tab/>
        <w:t>x: 350</w:t>
      </w:r>
    </w:p>
    <w:p w14:paraId="3DBA54C6" w14:textId="77777777" w:rsidR="00D9227A" w:rsidRDefault="00D9227A" w:rsidP="00205869">
      <w:pPr>
        <w:shd w:val="clear" w:color="auto" w:fill="92D050"/>
        <w:spacing w:after="0" w:line="240" w:lineRule="auto"/>
      </w:pPr>
      <w:r>
        <w:tab/>
      </w:r>
      <w:r>
        <w:tab/>
        <w:t>y: 150</w:t>
      </w:r>
    </w:p>
    <w:p w14:paraId="3052FA43" w14:textId="77777777" w:rsidR="00D9227A" w:rsidRDefault="00D9227A" w:rsidP="00205869">
      <w:pPr>
        <w:shd w:val="clear" w:color="auto" w:fill="92D050"/>
        <w:spacing w:after="0" w:line="240" w:lineRule="auto"/>
      </w:pPr>
      <w:r>
        <w:tab/>
      </w:r>
      <w:r>
        <w:tab/>
        <w:t>width: 400</w:t>
      </w:r>
    </w:p>
    <w:p w14:paraId="7A579701" w14:textId="77777777" w:rsidR="00D9227A" w:rsidRDefault="00D9227A" w:rsidP="00205869">
      <w:pPr>
        <w:shd w:val="clear" w:color="auto" w:fill="92D050"/>
        <w:spacing w:after="0" w:line="240" w:lineRule="auto"/>
      </w:pPr>
      <w:r>
        <w:lastRenderedPageBreak/>
        <w:tab/>
      </w:r>
      <w:r>
        <w:tab/>
        <w:t>height:400</w:t>
      </w:r>
    </w:p>
    <w:p w14:paraId="0D490A30" w14:textId="77777777" w:rsidR="00D9227A" w:rsidRDefault="00D9227A" w:rsidP="00205869">
      <w:pPr>
        <w:shd w:val="clear" w:color="auto" w:fill="92D050"/>
        <w:spacing w:after="0" w:line="240" w:lineRule="auto"/>
      </w:pPr>
      <w:r>
        <w:tab/>
      </w:r>
      <w:r>
        <w:tab/>
        <w:t>color: "#122e55"</w:t>
      </w:r>
    </w:p>
    <w:p w14:paraId="46187AA0" w14:textId="77777777" w:rsidR="00D9227A" w:rsidRDefault="00D9227A" w:rsidP="00205869">
      <w:pPr>
        <w:shd w:val="clear" w:color="auto" w:fill="92D050"/>
        <w:spacing w:after="0" w:line="240" w:lineRule="auto"/>
      </w:pPr>
      <w:r>
        <w:tab/>
      </w:r>
    </w:p>
    <w:p w14:paraId="342525E4" w14:textId="77777777" w:rsidR="00D9227A" w:rsidRDefault="00D9227A" w:rsidP="00205869">
      <w:pPr>
        <w:shd w:val="clear" w:color="auto" w:fill="92D050"/>
        <w:spacing w:after="0" w:line="240" w:lineRule="auto"/>
      </w:pPr>
      <w:r>
        <w:tab/>
      </w:r>
      <w:r>
        <w:tab/>
        <w:t>Text{</w:t>
      </w:r>
    </w:p>
    <w:p w14:paraId="102B6689" w14:textId="77777777" w:rsidR="00D9227A" w:rsidRDefault="00D9227A" w:rsidP="00205869">
      <w:pPr>
        <w:shd w:val="clear" w:color="auto" w:fill="92D050"/>
        <w:spacing w:after="0" w:line="240" w:lineRule="auto"/>
      </w:pPr>
      <w:r>
        <w:tab/>
      </w:r>
      <w:r>
        <w:tab/>
      </w:r>
      <w:r>
        <w:tab/>
        <w:t>x:0</w:t>
      </w:r>
    </w:p>
    <w:p w14:paraId="6C094CEA" w14:textId="77777777" w:rsidR="00D9227A" w:rsidRDefault="00D9227A" w:rsidP="00205869">
      <w:pPr>
        <w:shd w:val="clear" w:color="auto" w:fill="92D050"/>
        <w:spacing w:after="0" w:line="240" w:lineRule="auto"/>
      </w:pPr>
      <w:r>
        <w:tab/>
      </w:r>
      <w:r>
        <w:tab/>
      </w:r>
      <w:r>
        <w:tab/>
        <w:t>y:0</w:t>
      </w:r>
    </w:p>
    <w:p w14:paraId="3BD8A139" w14:textId="77777777" w:rsidR="00D9227A" w:rsidRDefault="00D9227A" w:rsidP="00205869">
      <w:pPr>
        <w:shd w:val="clear" w:color="auto" w:fill="92D050"/>
        <w:spacing w:after="0" w:line="240" w:lineRule="auto"/>
      </w:pPr>
      <w:r>
        <w:tab/>
      </w:r>
      <w:r>
        <w:tab/>
      </w:r>
      <w:r>
        <w:tab/>
        <w:t>text:"DIGITAL INPUT OUTPUT"</w:t>
      </w:r>
    </w:p>
    <w:p w14:paraId="00ADD70F" w14:textId="77777777" w:rsidR="00D9227A" w:rsidRDefault="00D9227A" w:rsidP="00205869">
      <w:pPr>
        <w:shd w:val="clear" w:color="auto" w:fill="92D050"/>
        <w:spacing w:after="0" w:line="240" w:lineRule="auto"/>
      </w:pPr>
      <w:r>
        <w:tab/>
      </w:r>
      <w:r>
        <w:tab/>
      </w:r>
      <w:r>
        <w:tab/>
        <w:t>font.pixelSize:30</w:t>
      </w:r>
    </w:p>
    <w:p w14:paraId="28201BA3" w14:textId="77777777" w:rsidR="00D9227A" w:rsidRDefault="00D9227A" w:rsidP="00205869">
      <w:pPr>
        <w:shd w:val="clear" w:color="auto" w:fill="92D050"/>
        <w:spacing w:after="0" w:line="240" w:lineRule="auto"/>
      </w:pPr>
      <w:r>
        <w:tab/>
      </w:r>
      <w:r>
        <w:tab/>
      </w:r>
      <w:r>
        <w:tab/>
        <w:t>color: "white"</w:t>
      </w:r>
    </w:p>
    <w:p w14:paraId="72D1171A" w14:textId="77777777" w:rsidR="00D9227A" w:rsidRDefault="00D9227A" w:rsidP="00205869">
      <w:pPr>
        <w:shd w:val="clear" w:color="auto" w:fill="92D050"/>
        <w:spacing w:after="0" w:line="240" w:lineRule="auto"/>
      </w:pPr>
      <w:r>
        <w:tab/>
      </w:r>
      <w:r>
        <w:tab/>
        <w:t>}</w:t>
      </w:r>
    </w:p>
    <w:p w14:paraId="5A703273" w14:textId="77777777" w:rsidR="00D9227A" w:rsidRDefault="00D9227A" w:rsidP="00205869">
      <w:pPr>
        <w:shd w:val="clear" w:color="auto" w:fill="92D050"/>
        <w:spacing w:after="0" w:line="240" w:lineRule="auto"/>
      </w:pPr>
      <w:r>
        <w:tab/>
      </w:r>
      <w:r>
        <w:tab/>
      </w:r>
    </w:p>
    <w:p w14:paraId="1D4C3A86" w14:textId="77777777" w:rsidR="00D9227A" w:rsidRDefault="00D9227A" w:rsidP="00205869">
      <w:pPr>
        <w:shd w:val="clear" w:color="auto" w:fill="92D050"/>
        <w:spacing w:after="0" w:line="240" w:lineRule="auto"/>
      </w:pPr>
      <w:r>
        <w:tab/>
      </w:r>
      <w:r>
        <w:tab/>
      </w:r>
    </w:p>
    <w:p w14:paraId="106DEADE" w14:textId="77777777" w:rsidR="00D9227A" w:rsidRDefault="00D9227A" w:rsidP="00205869">
      <w:pPr>
        <w:shd w:val="clear" w:color="auto" w:fill="92D050"/>
        <w:spacing w:after="0" w:line="240" w:lineRule="auto"/>
      </w:pPr>
      <w:r>
        <w:tab/>
      </w:r>
      <w:r>
        <w:tab/>
        <w:t>Text{</w:t>
      </w:r>
    </w:p>
    <w:p w14:paraId="63D8055D" w14:textId="77777777" w:rsidR="00D9227A" w:rsidRDefault="00D9227A" w:rsidP="00205869">
      <w:pPr>
        <w:shd w:val="clear" w:color="auto" w:fill="92D050"/>
        <w:spacing w:after="0" w:line="240" w:lineRule="auto"/>
      </w:pPr>
      <w:r>
        <w:tab/>
      </w:r>
      <w:r>
        <w:tab/>
      </w:r>
      <w:r>
        <w:tab/>
        <w:t>x:0</w:t>
      </w:r>
    </w:p>
    <w:p w14:paraId="71529BE5" w14:textId="77777777" w:rsidR="00D9227A" w:rsidRDefault="00D9227A" w:rsidP="00205869">
      <w:pPr>
        <w:shd w:val="clear" w:color="auto" w:fill="92D050"/>
        <w:spacing w:after="0" w:line="240" w:lineRule="auto"/>
      </w:pPr>
      <w:r>
        <w:tab/>
      </w:r>
      <w:r>
        <w:tab/>
      </w:r>
      <w:r>
        <w:tab/>
        <w:t>y:55</w:t>
      </w:r>
    </w:p>
    <w:p w14:paraId="09339B9A" w14:textId="77777777" w:rsidR="00D9227A" w:rsidRDefault="00D9227A" w:rsidP="00205869">
      <w:pPr>
        <w:shd w:val="clear" w:color="auto" w:fill="92D050"/>
        <w:spacing w:after="0" w:line="240" w:lineRule="auto"/>
      </w:pPr>
      <w:r>
        <w:tab/>
      </w:r>
      <w:r>
        <w:tab/>
      </w:r>
      <w:r>
        <w:tab/>
        <w:t>text:"OUTPUT 1 :"</w:t>
      </w:r>
    </w:p>
    <w:p w14:paraId="1BE51CB8" w14:textId="77777777" w:rsidR="00D9227A" w:rsidRDefault="00D9227A" w:rsidP="00205869">
      <w:pPr>
        <w:shd w:val="clear" w:color="auto" w:fill="92D050"/>
        <w:spacing w:after="0" w:line="240" w:lineRule="auto"/>
      </w:pPr>
      <w:r>
        <w:tab/>
      </w:r>
      <w:r>
        <w:tab/>
      </w:r>
      <w:r>
        <w:tab/>
        <w:t>font.pixelSize:22</w:t>
      </w:r>
    </w:p>
    <w:p w14:paraId="3F8B740B" w14:textId="77777777" w:rsidR="00D9227A" w:rsidRDefault="00D9227A" w:rsidP="00205869">
      <w:pPr>
        <w:shd w:val="clear" w:color="auto" w:fill="92D050"/>
        <w:spacing w:after="0" w:line="240" w:lineRule="auto"/>
      </w:pPr>
      <w:r>
        <w:tab/>
      </w:r>
      <w:r>
        <w:tab/>
      </w:r>
      <w:r>
        <w:tab/>
        <w:t>color: "white"</w:t>
      </w:r>
    </w:p>
    <w:p w14:paraId="63EFA27C" w14:textId="77777777" w:rsidR="00D9227A" w:rsidRDefault="00D9227A" w:rsidP="00205869">
      <w:pPr>
        <w:shd w:val="clear" w:color="auto" w:fill="92D050"/>
        <w:spacing w:after="0" w:line="240" w:lineRule="auto"/>
      </w:pPr>
      <w:r>
        <w:tab/>
      </w:r>
      <w:r>
        <w:tab/>
        <w:t>}</w:t>
      </w:r>
    </w:p>
    <w:p w14:paraId="7B395CBD" w14:textId="77777777" w:rsidR="00D9227A" w:rsidRDefault="00D9227A" w:rsidP="00205869">
      <w:pPr>
        <w:shd w:val="clear" w:color="auto" w:fill="92D050"/>
        <w:spacing w:after="0" w:line="240" w:lineRule="auto"/>
      </w:pPr>
      <w:r>
        <w:tab/>
      </w:r>
      <w:r>
        <w:tab/>
      </w:r>
    </w:p>
    <w:p w14:paraId="62A7BBDD" w14:textId="77777777" w:rsidR="00D9227A" w:rsidRDefault="00D9227A" w:rsidP="00205869">
      <w:pPr>
        <w:shd w:val="clear" w:color="auto" w:fill="92D050"/>
        <w:spacing w:after="0" w:line="240" w:lineRule="auto"/>
      </w:pPr>
      <w:r>
        <w:tab/>
      </w:r>
      <w:r>
        <w:tab/>
      </w:r>
    </w:p>
    <w:p w14:paraId="57DEFB34" w14:textId="77777777" w:rsidR="00D9227A" w:rsidRDefault="00D9227A" w:rsidP="00205869">
      <w:pPr>
        <w:shd w:val="clear" w:color="auto" w:fill="92D050"/>
        <w:spacing w:after="0" w:line="240" w:lineRule="auto"/>
      </w:pPr>
      <w:r>
        <w:tab/>
      </w:r>
      <w:r>
        <w:tab/>
        <w:t>Button {</w:t>
      </w:r>
    </w:p>
    <w:p w14:paraId="2057E5A4" w14:textId="77777777" w:rsidR="00D9227A" w:rsidRDefault="00D9227A" w:rsidP="00205869">
      <w:pPr>
        <w:shd w:val="clear" w:color="auto" w:fill="92D050"/>
        <w:spacing w:after="0" w:line="240" w:lineRule="auto"/>
      </w:pPr>
      <w:r>
        <w:tab/>
      </w:r>
      <w:r>
        <w:tab/>
        <w:t>id: button1</w:t>
      </w:r>
    </w:p>
    <w:p w14:paraId="67117FB2" w14:textId="77777777" w:rsidR="00D9227A" w:rsidRDefault="00D9227A" w:rsidP="00205869">
      <w:pPr>
        <w:shd w:val="clear" w:color="auto" w:fill="92D050"/>
        <w:spacing w:after="0" w:line="240" w:lineRule="auto"/>
      </w:pPr>
      <w:r>
        <w:tab/>
      </w:r>
      <w:r>
        <w:tab/>
        <w:t>x :120</w:t>
      </w:r>
    </w:p>
    <w:p w14:paraId="255CB592" w14:textId="77777777" w:rsidR="00D9227A" w:rsidRDefault="00D9227A" w:rsidP="00205869">
      <w:pPr>
        <w:shd w:val="clear" w:color="auto" w:fill="92D050"/>
        <w:spacing w:after="0" w:line="240" w:lineRule="auto"/>
      </w:pPr>
      <w:r>
        <w:tab/>
      </w:r>
      <w:r>
        <w:tab/>
        <w:t>y :50</w:t>
      </w:r>
    </w:p>
    <w:p w14:paraId="70AE56B6" w14:textId="77777777" w:rsidR="00D9227A" w:rsidRDefault="00D9227A" w:rsidP="00205869">
      <w:pPr>
        <w:shd w:val="clear" w:color="auto" w:fill="92D050"/>
        <w:spacing w:after="0" w:line="240" w:lineRule="auto"/>
      </w:pPr>
      <w:r>
        <w:tab/>
      </w:r>
      <w:r>
        <w:tab/>
        <w:t>width : 250</w:t>
      </w:r>
    </w:p>
    <w:p w14:paraId="6B41788E" w14:textId="77777777" w:rsidR="00D9227A" w:rsidRDefault="00D9227A" w:rsidP="00205869">
      <w:pPr>
        <w:shd w:val="clear" w:color="auto" w:fill="92D050"/>
        <w:spacing w:after="0" w:line="240" w:lineRule="auto"/>
      </w:pPr>
      <w:r>
        <w:tab/>
      </w:r>
      <w:r>
        <w:tab/>
        <w:t>text: "off"</w:t>
      </w:r>
    </w:p>
    <w:p w14:paraId="49BAC3EA" w14:textId="77777777" w:rsidR="00D9227A" w:rsidRDefault="00D9227A" w:rsidP="00205869">
      <w:pPr>
        <w:shd w:val="clear" w:color="auto" w:fill="92D050"/>
        <w:spacing w:after="0" w:line="240" w:lineRule="auto"/>
      </w:pPr>
      <w:r>
        <w:tab/>
      </w:r>
      <w:r>
        <w:tab/>
        <w:t>font.pixelSize : 20</w:t>
      </w:r>
    </w:p>
    <w:p w14:paraId="1CFACA3E" w14:textId="77777777" w:rsidR="00D9227A" w:rsidRDefault="00D9227A" w:rsidP="00205869">
      <w:pPr>
        <w:shd w:val="clear" w:color="auto" w:fill="92D050"/>
        <w:spacing w:after="0" w:line="240" w:lineRule="auto"/>
      </w:pPr>
      <w:r>
        <w:tab/>
      </w:r>
      <w:r>
        <w:tab/>
      </w:r>
    </w:p>
    <w:p w14:paraId="5C2D6505" w14:textId="77777777" w:rsidR="00D9227A" w:rsidRDefault="00D9227A" w:rsidP="00205869">
      <w:pPr>
        <w:shd w:val="clear" w:color="auto" w:fill="92D050"/>
        <w:spacing w:after="0" w:line="240" w:lineRule="auto"/>
      </w:pPr>
      <w:r>
        <w:tab/>
      </w:r>
      <w:r>
        <w:tab/>
        <w:t>Rectangle{</w:t>
      </w:r>
    </w:p>
    <w:p w14:paraId="54894902" w14:textId="77777777" w:rsidR="00D9227A" w:rsidRDefault="00D9227A" w:rsidP="00205869">
      <w:pPr>
        <w:shd w:val="clear" w:color="auto" w:fill="92D050"/>
        <w:spacing w:after="0" w:line="240" w:lineRule="auto"/>
      </w:pPr>
      <w:r>
        <w:tab/>
      </w:r>
      <w:r>
        <w:tab/>
      </w:r>
      <w:r>
        <w:tab/>
        <w:t>id:button1_color</w:t>
      </w:r>
    </w:p>
    <w:p w14:paraId="31C2A38D" w14:textId="77777777" w:rsidR="00D9227A" w:rsidRDefault="00D9227A" w:rsidP="00205869">
      <w:pPr>
        <w:shd w:val="clear" w:color="auto" w:fill="92D050"/>
        <w:spacing w:after="0" w:line="240" w:lineRule="auto"/>
      </w:pPr>
      <w:r>
        <w:tab/>
      </w:r>
      <w:r>
        <w:tab/>
      </w:r>
      <w:r>
        <w:tab/>
        <w:t>width : parent.width</w:t>
      </w:r>
    </w:p>
    <w:p w14:paraId="13091930" w14:textId="77777777" w:rsidR="00D9227A" w:rsidRDefault="00D9227A" w:rsidP="00205869">
      <w:pPr>
        <w:shd w:val="clear" w:color="auto" w:fill="92D050"/>
        <w:spacing w:after="0" w:line="240" w:lineRule="auto"/>
      </w:pPr>
      <w:r>
        <w:tab/>
      </w:r>
      <w:r>
        <w:tab/>
      </w:r>
      <w:r>
        <w:tab/>
        <w:t>height: parent.height</w:t>
      </w:r>
    </w:p>
    <w:p w14:paraId="5F180C6B" w14:textId="77777777" w:rsidR="00D9227A" w:rsidRDefault="00D9227A" w:rsidP="00205869">
      <w:pPr>
        <w:shd w:val="clear" w:color="auto" w:fill="92D050"/>
        <w:spacing w:after="0" w:line="240" w:lineRule="auto"/>
      </w:pPr>
      <w:r>
        <w:tab/>
      </w:r>
      <w:r>
        <w:tab/>
      </w:r>
      <w:r>
        <w:tab/>
        <w:t>color:"#df1c39"</w:t>
      </w:r>
    </w:p>
    <w:p w14:paraId="38A157BD" w14:textId="77777777" w:rsidR="00D9227A" w:rsidRDefault="00D9227A" w:rsidP="00205869">
      <w:pPr>
        <w:shd w:val="clear" w:color="auto" w:fill="92D050"/>
        <w:spacing w:after="0" w:line="240" w:lineRule="auto"/>
      </w:pPr>
      <w:r>
        <w:lastRenderedPageBreak/>
        <w:tab/>
      </w:r>
      <w:r>
        <w:tab/>
        <w:t>}</w:t>
      </w:r>
    </w:p>
    <w:p w14:paraId="20AFB299" w14:textId="77777777" w:rsidR="00D9227A" w:rsidRDefault="00D9227A" w:rsidP="00205869">
      <w:pPr>
        <w:shd w:val="clear" w:color="auto" w:fill="92D050"/>
        <w:spacing w:after="0" w:line="240" w:lineRule="auto"/>
      </w:pPr>
      <w:r>
        <w:tab/>
      </w:r>
      <w:r>
        <w:tab/>
      </w:r>
    </w:p>
    <w:p w14:paraId="0F634F42" w14:textId="77777777" w:rsidR="00D9227A" w:rsidRDefault="00D9227A" w:rsidP="00205869">
      <w:pPr>
        <w:shd w:val="clear" w:color="auto" w:fill="92D050"/>
        <w:spacing w:after="0" w:line="240" w:lineRule="auto"/>
      </w:pPr>
      <w:r>
        <w:tab/>
      </w:r>
      <w:r>
        <w:tab/>
      </w:r>
    </w:p>
    <w:p w14:paraId="6FE448E0" w14:textId="77777777" w:rsidR="00D9227A" w:rsidRDefault="00D9227A" w:rsidP="00205869">
      <w:pPr>
        <w:shd w:val="clear" w:color="auto" w:fill="92D050"/>
        <w:spacing w:after="0" w:line="240" w:lineRule="auto"/>
      </w:pPr>
      <w:r>
        <w:tab/>
      </w:r>
      <w:r>
        <w:tab/>
        <w:t>palette {</w:t>
      </w:r>
    </w:p>
    <w:p w14:paraId="23CCB888" w14:textId="77777777" w:rsidR="00D9227A" w:rsidRDefault="00D9227A" w:rsidP="00205869">
      <w:pPr>
        <w:shd w:val="clear" w:color="auto" w:fill="92D050"/>
        <w:spacing w:after="0" w:line="240" w:lineRule="auto"/>
      </w:pPr>
      <w:r>
        <w:t xml:space="preserve">      </w:t>
      </w:r>
      <w:r>
        <w:tab/>
      </w:r>
      <w:r>
        <w:tab/>
        <w:t>button: "transparent"</w:t>
      </w:r>
    </w:p>
    <w:p w14:paraId="7FCFF652" w14:textId="77777777" w:rsidR="00D9227A" w:rsidRDefault="00D9227A" w:rsidP="00205869">
      <w:pPr>
        <w:shd w:val="clear" w:color="auto" w:fill="92D050"/>
        <w:spacing w:after="0" w:line="240" w:lineRule="auto"/>
      </w:pPr>
      <w:r>
        <w:tab/>
      </w:r>
      <w:r>
        <w:tab/>
      </w:r>
      <w:r>
        <w:tab/>
        <w:t>buttonText: "black"</w:t>
      </w:r>
    </w:p>
    <w:p w14:paraId="68299B7A" w14:textId="77777777" w:rsidR="00D9227A" w:rsidRDefault="00D9227A" w:rsidP="00205869">
      <w:pPr>
        <w:shd w:val="clear" w:color="auto" w:fill="92D050"/>
        <w:spacing w:after="0" w:line="240" w:lineRule="auto"/>
      </w:pPr>
      <w:r>
        <w:tab/>
      </w:r>
      <w:r>
        <w:tab/>
        <w:t>}</w:t>
      </w:r>
    </w:p>
    <w:p w14:paraId="1F3E828C" w14:textId="77777777" w:rsidR="00D9227A" w:rsidRDefault="00D9227A" w:rsidP="00205869">
      <w:pPr>
        <w:shd w:val="clear" w:color="auto" w:fill="92D050"/>
        <w:spacing w:after="0" w:line="240" w:lineRule="auto"/>
      </w:pPr>
      <w:r>
        <w:tab/>
      </w:r>
      <w:r>
        <w:tab/>
      </w:r>
    </w:p>
    <w:p w14:paraId="3C22E590" w14:textId="77777777" w:rsidR="00D9227A" w:rsidRDefault="00D9227A" w:rsidP="00205869">
      <w:pPr>
        <w:shd w:val="clear" w:color="auto" w:fill="92D050"/>
        <w:spacing w:after="0" w:line="240" w:lineRule="auto"/>
      </w:pPr>
      <w:r>
        <w:tab/>
      </w:r>
      <w:r>
        <w:tab/>
        <w:t>onClicked:{</w:t>
      </w:r>
    </w:p>
    <w:p w14:paraId="21CDA1B4" w14:textId="77777777" w:rsidR="00D9227A" w:rsidRDefault="00D9227A" w:rsidP="00205869">
      <w:pPr>
        <w:shd w:val="clear" w:color="auto" w:fill="92D050"/>
        <w:spacing w:after="0" w:line="240" w:lineRule="auto"/>
      </w:pPr>
      <w:r>
        <w:tab/>
      </w:r>
      <w:r>
        <w:tab/>
      </w:r>
      <w:r>
        <w:tab/>
        <w:t>if(button1.text == "on"){</w:t>
      </w:r>
    </w:p>
    <w:p w14:paraId="68C12871" w14:textId="77777777" w:rsidR="00D9227A" w:rsidRDefault="00D9227A" w:rsidP="00205869">
      <w:pPr>
        <w:shd w:val="clear" w:color="auto" w:fill="92D050"/>
        <w:spacing w:after="0" w:line="240" w:lineRule="auto"/>
      </w:pPr>
      <w:r>
        <w:tab/>
      </w:r>
      <w:r>
        <w:tab/>
      </w:r>
      <w:r>
        <w:tab/>
      </w:r>
      <w:r>
        <w:tab/>
        <w:t>text = "off";</w:t>
      </w:r>
    </w:p>
    <w:p w14:paraId="55395DC7" w14:textId="77777777" w:rsidR="00D9227A" w:rsidRDefault="00D9227A" w:rsidP="00205869">
      <w:pPr>
        <w:shd w:val="clear" w:color="auto" w:fill="92D050"/>
        <w:spacing w:after="0" w:line="240" w:lineRule="auto"/>
      </w:pPr>
      <w:r>
        <w:tab/>
      </w:r>
      <w:r>
        <w:tab/>
      </w:r>
      <w:r>
        <w:tab/>
      </w:r>
      <w:r>
        <w:tab/>
        <w:t>button1_color.color = "#df1c39"</w:t>
      </w:r>
    </w:p>
    <w:p w14:paraId="14CF7642" w14:textId="77777777" w:rsidR="00D9227A" w:rsidRDefault="00D9227A" w:rsidP="00205869">
      <w:pPr>
        <w:shd w:val="clear" w:color="auto" w:fill="92D050"/>
        <w:spacing w:after="0" w:line="240" w:lineRule="auto"/>
      </w:pPr>
      <w:r>
        <w:tab/>
      </w:r>
      <w:r>
        <w:tab/>
      </w:r>
      <w:r>
        <w:tab/>
      </w:r>
      <w:r>
        <w:tab/>
        <w:t>backend.button1("0")</w:t>
      </w:r>
    </w:p>
    <w:p w14:paraId="75F88915" w14:textId="77777777" w:rsidR="00D9227A" w:rsidRDefault="00D9227A" w:rsidP="00205869">
      <w:pPr>
        <w:shd w:val="clear" w:color="auto" w:fill="92D050"/>
        <w:spacing w:after="0" w:line="240" w:lineRule="auto"/>
      </w:pPr>
      <w:r>
        <w:tab/>
      </w:r>
      <w:r>
        <w:tab/>
      </w:r>
      <w:r>
        <w:tab/>
      </w:r>
      <w:r>
        <w:tab/>
      </w:r>
    </w:p>
    <w:p w14:paraId="5AAFD2EE" w14:textId="77777777" w:rsidR="00D9227A" w:rsidRDefault="00D9227A" w:rsidP="00205869">
      <w:pPr>
        <w:shd w:val="clear" w:color="auto" w:fill="92D050"/>
        <w:spacing w:after="0" w:line="240" w:lineRule="auto"/>
      </w:pPr>
      <w:r>
        <w:tab/>
      </w:r>
      <w:r>
        <w:tab/>
      </w:r>
      <w:r>
        <w:tab/>
        <w:t>}else</w:t>
      </w:r>
    </w:p>
    <w:p w14:paraId="263BC84F" w14:textId="77777777" w:rsidR="00D9227A" w:rsidRDefault="00D9227A" w:rsidP="00205869">
      <w:pPr>
        <w:shd w:val="clear" w:color="auto" w:fill="92D050"/>
        <w:spacing w:after="0" w:line="240" w:lineRule="auto"/>
      </w:pPr>
      <w:r>
        <w:tab/>
      </w:r>
      <w:r>
        <w:tab/>
      </w:r>
      <w:r>
        <w:tab/>
      </w:r>
      <w:r>
        <w:tab/>
        <w:t>if(button1.text == "off"){</w:t>
      </w:r>
    </w:p>
    <w:p w14:paraId="5E803BFD" w14:textId="77777777" w:rsidR="00D9227A" w:rsidRDefault="00D9227A" w:rsidP="00205869">
      <w:pPr>
        <w:shd w:val="clear" w:color="auto" w:fill="92D050"/>
        <w:spacing w:after="0" w:line="240" w:lineRule="auto"/>
      </w:pPr>
      <w:r>
        <w:tab/>
      </w:r>
      <w:r>
        <w:tab/>
      </w:r>
      <w:r>
        <w:tab/>
      </w:r>
      <w:r>
        <w:tab/>
        <w:t>text = "on";</w:t>
      </w:r>
    </w:p>
    <w:p w14:paraId="788A4913" w14:textId="77777777" w:rsidR="00D9227A" w:rsidRDefault="00D9227A" w:rsidP="00205869">
      <w:pPr>
        <w:shd w:val="clear" w:color="auto" w:fill="92D050"/>
        <w:spacing w:after="0" w:line="240" w:lineRule="auto"/>
      </w:pPr>
      <w:r>
        <w:tab/>
      </w:r>
      <w:r>
        <w:tab/>
      </w:r>
      <w:r>
        <w:tab/>
      </w:r>
      <w:r>
        <w:tab/>
        <w:t xml:space="preserve">button1_color.color = "#04f8fa" </w:t>
      </w:r>
    </w:p>
    <w:p w14:paraId="6C225AE1" w14:textId="77777777" w:rsidR="00D9227A" w:rsidRDefault="00D9227A" w:rsidP="00205869">
      <w:pPr>
        <w:shd w:val="clear" w:color="auto" w:fill="92D050"/>
        <w:spacing w:after="0" w:line="240" w:lineRule="auto"/>
      </w:pPr>
      <w:r>
        <w:tab/>
      </w:r>
      <w:r>
        <w:tab/>
      </w:r>
      <w:r>
        <w:tab/>
      </w:r>
      <w:r>
        <w:tab/>
        <w:t>backend.button1("1")</w:t>
      </w:r>
    </w:p>
    <w:p w14:paraId="7D05690A" w14:textId="77777777" w:rsidR="00D9227A" w:rsidRDefault="00D9227A" w:rsidP="00205869">
      <w:pPr>
        <w:shd w:val="clear" w:color="auto" w:fill="92D050"/>
        <w:spacing w:after="0" w:line="240" w:lineRule="auto"/>
      </w:pPr>
      <w:r>
        <w:tab/>
      </w:r>
      <w:r>
        <w:tab/>
      </w:r>
      <w:r>
        <w:tab/>
      </w:r>
      <w:r>
        <w:tab/>
        <w:t>}</w:t>
      </w:r>
    </w:p>
    <w:p w14:paraId="539B95D9" w14:textId="77777777" w:rsidR="00D9227A" w:rsidRDefault="00D9227A" w:rsidP="00205869">
      <w:pPr>
        <w:shd w:val="clear" w:color="auto" w:fill="92D050"/>
        <w:spacing w:after="0" w:line="240" w:lineRule="auto"/>
      </w:pPr>
      <w:r>
        <w:tab/>
      </w:r>
      <w:r>
        <w:tab/>
        <w:t>}</w:t>
      </w:r>
    </w:p>
    <w:p w14:paraId="12D0915B" w14:textId="77777777" w:rsidR="00D9227A" w:rsidRDefault="00D9227A" w:rsidP="00205869">
      <w:pPr>
        <w:shd w:val="clear" w:color="auto" w:fill="92D050"/>
        <w:spacing w:after="0" w:line="240" w:lineRule="auto"/>
      </w:pPr>
      <w:r>
        <w:tab/>
      </w:r>
      <w:r>
        <w:tab/>
      </w:r>
      <w:r>
        <w:tab/>
      </w:r>
    </w:p>
    <w:p w14:paraId="66651CA2" w14:textId="77777777" w:rsidR="00D9227A" w:rsidRDefault="00D9227A" w:rsidP="00205869">
      <w:pPr>
        <w:shd w:val="clear" w:color="auto" w:fill="92D050"/>
        <w:spacing w:after="0" w:line="240" w:lineRule="auto"/>
      </w:pPr>
      <w:r>
        <w:tab/>
      </w:r>
      <w:r>
        <w:tab/>
      </w:r>
      <w:r>
        <w:tab/>
      </w:r>
    </w:p>
    <w:p w14:paraId="5008651E" w14:textId="77777777" w:rsidR="00D9227A" w:rsidRDefault="00D9227A" w:rsidP="00205869">
      <w:pPr>
        <w:shd w:val="clear" w:color="auto" w:fill="92D050"/>
        <w:spacing w:after="0" w:line="240" w:lineRule="auto"/>
      </w:pPr>
      <w:r>
        <w:tab/>
        <w:t>}</w:t>
      </w:r>
    </w:p>
    <w:p w14:paraId="6D1C09CF" w14:textId="77777777" w:rsidR="00D9227A" w:rsidRDefault="00D9227A" w:rsidP="00205869">
      <w:pPr>
        <w:shd w:val="clear" w:color="auto" w:fill="92D050"/>
        <w:spacing w:after="0" w:line="240" w:lineRule="auto"/>
      </w:pPr>
      <w:r>
        <w:tab/>
      </w:r>
    </w:p>
    <w:p w14:paraId="67B14933" w14:textId="77777777" w:rsidR="00D9227A" w:rsidRDefault="00D9227A" w:rsidP="00205869">
      <w:pPr>
        <w:shd w:val="clear" w:color="auto" w:fill="92D050"/>
        <w:spacing w:after="0" w:line="240" w:lineRule="auto"/>
      </w:pPr>
      <w:r>
        <w:tab/>
      </w:r>
      <w:r>
        <w:tab/>
      </w:r>
    </w:p>
    <w:p w14:paraId="1752253D" w14:textId="77777777" w:rsidR="00D9227A" w:rsidRDefault="00D9227A" w:rsidP="00205869">
      <w:pPr>
        <w:shd w:val="clear" w:color="auto" w:fill="92D050"/>
        <w:spacing w:after="0" w:line="240" w:lineRule="auto"/>
      </w:pPr>
      <w:r>
        <w:tab/>
      </w:r>
      <w:r>
        <w:tab/>
        <w:t>Text{</w:t>
      </w:r>
    </w:p>
    <w:p w14:paraId="456B445D" w14:textId="77777777" w:rsidR="00D9227A" w:rsidRDefault="00D9227A" w:rsidP="00205869">
      <w:pPr>
        <w:shd w:val="clear" w:color="auto" w:fill="92D050"/>
        <w:spacing w:after="0" w:line="240" w:lineRule="auto"/>
      </w:pPr>
      <w:r>
        <w:tab/>
      </w:r>
      <w:r>
        <w:tab/>
      </w:r>
      <w:r>
        <w:tab/>
        <w:t>x:0</w:t>
      </w:r>
    </w:p>
    <w:p w14:paraId="3F2A8E42" w14:textId="77777777" w:rsidR="00D9227A" w:rsidRDefault="00D9227A" w:rsidP="00205869">
      <w:pPr>
        <w:shd w:val="clear" w:color="auto" w:fill="92D050"/>
        <w:spacing w:after="0" w:line="240" w:lineRule="auto"/>
      </w:pPr>
      <w:r>
        <w:tab/>
      </w:r>
      <w:r>
        <w:tab/>
      </w:r>
      <w:r>
        <w:tab/>
        <w:t>y:115</w:t>
      </w:r>
    </w:p>
    <w:p w14:paraId="5EA05816" w14:textId="77777777" w:rsidR="00D9227A" w:rsidRDefault="00D9227A" w:rsidP="00205869">
      <w:pPr>
        <w:shd w:val="clear" w:color="auto" w:fill="92D050"/>
        <w:spacing w:after="0" w:line="240" w:lineRule="auto"/>
      </w:pPr>
      <w:r>
        <w:tab/>
      </w:r>
      <w:r>
        <w:tab/>
      </w:r>
      <w:r>
        <w:tab/>
        <w:t>text:"OUTPUT 2 :"</w:t>
      </w:r>
    </w:p>
    <w:p w14:paraId="4860233A" w14:textId="77777777" w:rsidR="00D9227A" w:rsidRDefault="00D9227A" w:rsidP="00205869">
      <w:pPr>
        <w:shd w:val="clear" w:color="auto" w:fill="92D050"/>
        <w:spacing w:after="0" w:line="240" w:lineRule="auto"/>
      </w:pPr>
      <w:r>
        <w:tab/>
      </w:r>
      <w:r>
        <w:tab/>
      </w:r>
      <w:r>
        <w:tab/>
        <w:t>font.pixelSize:22</w:t>
      </w:r>
    </w:p>
    <w:p w14:paraId="2B343CBE" w14:textId="77777777" w:rsidR="00D9227A" w:rsidRDefault="00D9227A" w:rsidP="00205869">
      <w:pPr>
        <w:shd w:val="clear" w:color="auto" w:fill="92D050"/>
        <w:spacing w:after="0" w:line="240" w:lineRule="auto"/>
      </w:pPr>
      <w:r>
        <w:tab/>
      </w:r>
      <w:r>
        <w:tab/>
      </w:r>
      <w:r>
        <w:tab/>
        <w:t>color: "white"</w:t>
      </w:r>
    </w:p>
    <w:p w14:paraId="0E0B023E" w14:textId="77777777" w:rsidR="00D9227A" w:rsidRDefault="00D9227A" w:rsidP="00205869">
      <w:pPr>
        <w:shd w:val="clear" w:color="auto" w:fill="92D050"/>
        <w:spacing w:after="0" w:line="240" w:lineRule="auto"/>
      </w:pPr>
      <w:r>
        <w:tab/>
      </w:r>
      <w:r>
        <w:tab/>
        <w:t>}</w:t>
      </w:r>
    </w:p>
    <w:p w14:paraId="5761C75C" w14:textId="77777777" w:rsidR="00D9227A" w:rsidRDefault="00D9227A" w:rsidP="00205869">
      <w:pPr>
        <w:shd w:val="clear" w:color="auto" w:fill="92D050"/>
        <w:spacing w:after="0" w:line="240" w:lineRule="auto"/>
      </w:pPr>
      <w:r>
        <w:tab/>
      </w:r>
      <w:r>
        <w:tab/>
      </w:r>
    </w:p>
    <w:p w14:paraId="5D29EF29" w14:textId="77777777" w:rsidR="00D9227A" w:rsidRDefault="00D9227A" w:rsidP="00205869">
      <w:pPr>
        <w:shd w:val="clear" w:color="auto" w:fill="92D050"/>
        <w:spacing w:after="0" w:line="240" w:lineRule="auto"/>
      </w:pPr>
      <w:r>
        <w:lastRenderedPageBreak/>
        <w:tab/>
      </w:r>
      <w:r>
        <w:tab/>
      </w:r>
    </w:p>
    <w:p w14:paraId="2CC8D076" w14:textId="77777777" w:rsidR="00D9227A" w:rsidRDefault="00D9227A" w:rsidP="00205869">
      <w:pPr>
        <w:shd w:val="clear" w:color="auto" w:fill="92D050"/>
        <w:spacing w:after="0" w:line="240" w:lineRule="auto"/>
      </w:pPr>
      <w:r>
        <w:tab/>
      </w:r>
      <w:r>
        <w:tab/>
        <w:t>Button {</w:t>
      </w:r>
    </w:p>
    <w:p w14:paraId="2EF20D2B" w14:textId="77777777" w:rsidR="00D9227A" w:rsidRDefault="00D9227A" w:rsidP="00205869">
      <w:pPr>
        <w:shd w:val="clear" w:color="auto" w:fill="92D050"/>
        <w:spacing w:after="0" w:line="240" w:lineRule="auto"/>
      </w:pPr>
      <w:r>
        <w:tab/>
      </w:r>
      <w:r>
        <w:tab/>
      </w:r>
      <w:r>
        <w:tab/>
        <w:t>id: button2</w:t>
      </w:r>
    </w:p>
    <w:p w14:paraId="16EFFD58" w14:textId="77777777" w:rsidR="00D9227A" w:rsidRDefault="00D9227A" w:rsidP="00205869">
      <w:pPr>
        <w:shd w:val="clear" w:color="auto" w:fill="92D050"/>
        <w:spacing w:after="0" w:line="240" w:lineRule="auto"/>
      </w:pPr>
      <w:r>
        <w:tab/>
      </w:r>
      <w:r>
        <w:tab/>
      </w:r>
      <w:r>
        <w:tab/>
        <w:t>x :120</w:t>
      </w:r>
    </w:p>
    <w:p w14:paraId="0FD6E0D4" w14:textId="77777777" w:rsidR="00D9227A" w:rsidRDefault="00D9227A" w:rsidP="00205869">
      <w:pPr>
        <w:shd w:val="clear" w:color="auto" w:fill="92D050"/>
        <w:spacing w:after="0" w:line="240" w:lineRule="auto"/>
      </w:pPr>
      <w:r>
        <w:tab/>
      </w:r>
      <w:r>
        <w:tab/>
      </w:r>
      <w:r>
        <w:tab/>
        <w:t>y :110</w:t>
      </w:r>
    </w:p>
    <w:p w14:paraId="417BDFE9" w14:textId="77777777" w:rsidR="00D9227A" w:rsidRDefault="00D9227A" w:rsidP="00205869">
      <w:pPr>
        <w:shd w:val="clear" w:color="auto" w:fill="92D050"/>
        <w:spacing w:after="0" w:line="240" w:lineRule="auto"/>
      </w:pPr>
      <w:r>
        <w:tab/>
      </w:r>
      <w:r>
        <w:tab/>
      </w:r>
      <w:r>
        <w:tab/>
        <w:t>width : 250</w:t>
      </w:r>
    </w:p>
    <w:p w14:paraId="4849BEA4" w14:textId="77777777" w:rsidR="00D9227A" w:rsidRDefault="00D9227A" w:rsidP="00205869">
      <w:pPr>
        <w:shd w:val="clear" w:color="auto" w:fill="92D050"/>
        <w:spacing w:after="0" w:line="240" w:lineRule="auto"/>
      </w:pPr>
      <w:r>
        <w:tab/>
      </w:r>
      <w:r>
        <w:tab/>
      </w:r>
      <w:r>
        <w:tab/>
        <w:t>text: "off"</w:t>
      </w:r>
    </w:p>
    <w:p w14:paraId="502380FA" w14:textId="77777777" w:rsidR="00D9227A" w:rsidRDefault="00D9227A" w:rsidP="00205869">
      <w:pPr>
        <w:shd w:val="clear" w:color="auto" w:fill="92D050"/>
        <w:spacing w:after="0" w:line="240" w:lineRule="auto"/>
      </w:pPr>
      <w:r>
        <w:tab/>
      </w:r>
      <w:r>
        <w:tab/>
      </w:r>
      <w:r>
        <w:tab/>
        <w:t>font.pixelSize : 20</w:t>
      </w:r>
    </w:p>
    <w:p w14:paraId="7D17EA22" w14:textId="77777777" w:rsidR="00D9227A" w:rsidRDefault="00D9227A" w:rsidP="00205869">
      <w:pPr>
        <w:shd w:val="clear" w:color="auto" w:fill="92D050"/>
        <w:spacing w:after="0" w:line="240" w:lineRule="auto"/>
      </w:pPr>
      <w:r>
        <w:tab/>
      </w:r>
      <w:r>
        <w:tab/>
      </w:r>
    </w:p>
    <w:p w14:paraId="197E0919" w14:textId="77777777" w:rsidR="00D9227A" w:rsidRDefault="00D9227A" w:rsidP="00205869">
      <w:pPr>
        <w:shd w:val="clear" w:color="auto" w:fill="92D050"/>
        <w:spacing w:after="0" w:line="240" w:lineRule="auto"/>
      </w:pPr>
      <w:r>
        <w:tab/>
      </w:r>
      <w:r>
        <w:tab/>
        <w:t>Rectangle{</w:t>
      </w:r>
    </w:p>
    <w:p w14:paraId="132FC98B" w14:textId="77777777" w:rsidR="00D9227A" w:rsidRDefault="00D9227A" w:rsidP="00205869">
      <w:pPr>
        <w:shd w:val="clear" w:color="auto" w:fill="92D050"/>
        <w:spacing w:after="0" w:line="240" w:lineRule="auto"/>
      </w:pPr>
      <w:r>
        <w:tab/>
      </w:r>
      <w:r>
        <w:tab/>
      </w:r>
      <w:r>
        <w:tab/>
        <w:t>id:button2_color</w:t>
      </w:r>
    </w:p>
    <w:p w14:paraId="2B539B96" w14:textId="77777777" w:rsidR="00D9227A" w:rsidRDefault="00D9227A" w:rsidP="00205869">
      <w:pPr>
        <w:shd w:val="clear" w:color="auto" w:fill="92D050"/>
        <w:spacing w:after="0" w:line="240" w:lineRule="auto"/>
      </w:pPr>
      <w:r>
        <w:tab/>
      </w:r>
      <w:r>
        <w:tab/>
      </w:r>
      <w:r>
        <w:tab/>
        <w:t>width : parent.width</w:t>
      </w:r>
    </w:p>
    <w:p w14:paraId="418484E9" w14:textId="77777777" w:rsidR="00D9227A" w:rsidRDefault="00D9227A" w:rsidP="00205869">
      <w:pPr>
        <w:shd w:val="clear" w:color="auto" w:fill="92D050"/>
        <w:spacing w:after="0" w:line="240" w:lineRule="auto"/>
      </w:pPr>
      <w:r>
        <w:tab/>
      </w:r>
      <w:r>
        <w:tab/>
      </w:r>
      <w:r>
        <w:tab/>
        <w:t>height: parent.height</w:t>
      </w:r>
    </w:p>
    <w:p w14:paraId="13EBBA0F" w14:textId="77777777" w:rsidR="00D9227A" w:rsidRDefault="00D9227A" w:rsidP="00205869">
      <w:pPr>
        <w:shd w:val="clear" w:color="auto" w:fill="92D050"/>
        <w:spacing w:after="0" w:line="240" w:lineRule="auto"/>
      </w:pPr>
      <w:r>
        <w:tab/>
      </w:r>
      <w:r>
        <w:tab/>
      </w:r>
      <w:r>
        <w:tab/>
        <w:t>color:"#df1c39"</w:t>
      </w:r>
    </w:p>
    <w:p w14:paraId="554D9C00" w14:textId="77777777" w:rsidR="00D9227A" w:rsidRDefault="00D9227A" w:rsidP="00205869">
      <w:pPr>
        <w:shd w:val="clear" w:color="auto" w:fill="92D050"/>
        <w:spacing w:after="0" w:line="240" w:lineRule="auto"/>
      </w:pPr>
      <w:r>
        <w:tab/>
      </w:r>
      <w:r>
        <w:tab/>
        <w:t>}</w:t>
      </w:r>
    </w:p>
    <w:p w14:paraId="1D66A1F1" w14:textId="77777777" w:rsidR="00D9227A" w:rsidRDefault="00D9227A" w:rsidP="00205869">
      <w:pPr>
        <w:shd w:val="clear" w:color="auto" w:fill="92D050"/>
        <w:spacing w:after="0" w:line="240" w:lineRule="auto"/>
      </w:pPr>
      <w:r>
        <w:tab/>
      </w:r>
      <w:r>
        <w:tab/>
      </w:r>
    </w:p>
    <w:p w14:paraId="055F4A49" w14:textId="77777777" w:rsidR="00D9227A" w:rsidRDefault="00D9227A" w:rsidP="00205869">
      <w:pPr>
        <w:shd w:val="clear" w:color="auto" w:fill="92D050"/>
        <w:spacing w:after="0" w:line="240" w:lineRule="auto"/>
      </w:pPr>
      <w:r>
        <w:tab/>
      </w:r>
      <w:r>
        <w:tab/>
      </w:r>
    </w:p>
    <w:p w14:paraId="33B17AAF" w14:textId="77777777" w:rsidR="00D9227A" w:rsidRDefault="00D9227A" w:rsidP="00205869">
      <w:pPr>
        <w:shd w:val="clear" w:color="auto" w:fill="92D050"/>
        <w:spacing w:after="0" w:line="240" w:lineRule="auto"/>
      </w:pPr>
      <w:r>
        <w:tab/>
      </w:r>
      <w:r>
        <w:tab/>
        <w:t>palette {</w:t>
      </w:r>
    </w:p>
    <w:p w14:paraId="3ABC4CD6" w14:textId="77777777" w:rsidR="00D9227A" w:rsidRDefault="00D9227A" w:rsidP="00205869">
      <w:pPr>
        <w:shd w:val="clear" w:color="auto" w:fill="92D050"/>
        <w:spacing w:after="0" w:line="240" w:lineRule="auto"/>
      </w:pPr>
      <w:r>
        <w:t xml:space="preserve">      </w:t>
      </w:r>
      <w:r>
        <w:tab/>
      </w:r>
      <w:r>
        <w:tab/>
        <w:t>button: "transparent"</w:t>
      </w:r>
    </w:p>
    <w:p w14:paraId="64DC8F99" w14:textId="77777777" w:rsidR="00D9227A" w:rsidRDefault="00D9227A" w:rsidP="00205869">
      <w:pPr>
        <w:shd w:val="clear" w:color="auto" w:fill="92D050"/>
        <w:spacing w:after="0" w:line="240" w:lineRule="auto"/>
      </w:pPr>
      <w:r>
        <w:tab/>
      </w:r>
      <w:r>
        <w:tab/>
      </w:r>
      <w:r>
        <w:tab/>
        <w:t>buttonText: "black"</w:t>
      </w:r>
    </w:p>
    <w:p w14:paraId="7C7DC2F6" w14:textId="77777777" w:rsidR="00D9227A" w:rsidRDefault="00D9227A" w:rsidP="00205869">
      <w:pPr>
        <w:shd w:val="clear" w:color="auto" w:fill="92D050"/>
        <w:spacing w:after="0" w:line="240" w:lineRule="auto"/>
      </w:pPr>
      <w:r>
        <w:tab/>
      </w:r>
      <w:r>
        <w:tab/>
        <w:t>}</w:t>
      </w:r>
    </w:p>
    <w:p w14:paraId="7FAD4429" w14:textId="77777777" w:rsidR="00D9227A" w:rsidRDefault="00D9227A" w:rsidP="00205869">
      <w:pPr>
        <w:shd w:val="clear" w:color="auto" w:fill="92D050"/>
        <w:spacing w:after="0" w:line="240" w:lineRule="auto"/>
      </w:pPr>
      <w:r>
        <w:tab/>
      </w:r>
      <w:r>
        <w:tab/>
      </w:r>
    </w:p>
    <w:p w14:paraId="351CCF35" w14:textId="77777777" w:rsidR="00D9227A" w:rsidRDefault="00D9227A" w:rsidP="00205869">
      <w:pPr>
        <w:shd w:val="clear" w:color="auto" w:fill="92D050"/>
        <w:spacing w:after="0" w:line="240" w:lineRule="auto"/>
      </w:pPr>
      <w:r>
        <w:tab/>
      </w:r>
      <w:r>
        <w:tab/>
        <w:t>onClicked:{</w:t>
      </w:r>
    </w:p>
    <w:p w14:paraId="2D45F6E7" w14:textId="77777777" w:rsidR="00D9227A" w:rsidRDefault="00D9227A" w:rsidP="00205869">
      <w:pPr>
        <w:shd w:val="clear" w:color="auto" w:fill="92D050"/>
        <w:spacing w:after="0" w:line="240" w:lineRule="auto"/>
      </w:pPr>
      <w:r>
        <w:tab/>
      </w:r>
      <w:r>
        <w:tab/>
      </w:r>
      <w:r>
        <w:tab/>
        <w:t>if(button2.text == "on"){</w:t>
      </w:r>
    </w:p>
    <w:p w14:paraId="701DBCCE" w14:textId="77777777" w:rsidR="00D9227A" w:rsidRDefault="00D9227A" w:rsidP="00205869">
      <w:pPr>
        <w:shd w:val="clear" w:color="auto" w:fill="92D050"/>
        <w:spacing w:after="0" w:line="240" w:lineRule="auto"/>
      </w:pPr>
      <w:r>
        <w:tab/>
      </w:r>
      <w:r>
        <w:tab/>
      </w:r>
      <w:r>
        <w:tab/>
      </w:r>
      <w:r>
        <w:tab/>
        <w:t>text = "off";</w:t>
      </w:r>
    </w:p>
    <w:p w14:paraId="3FE11037" w14:textId="77777777" w:rsidR="00D9227A" w:rsidRDefault="00D9227A" w:rsidP="00205869">
      <w:pPr>
        <w:shd w:val="clear" w:color="auto" w:fill="92D050"/>
        <w:spacing w:after="0" w:line="240" w:lineRule="auto"/>
      </w:pPr>
      <w:r>
        <w:tab/>
      </w:r>
      <w:r>
        <w:tab/>
      </w:r>
      <w:r>
        <w:tab/>
      </w:r>
      <w:r>
        <w:tab/>
        <w:t>button2_color.color = "#df1c39"</w:t>
      </w:r>
    </w:p>
    <w:p w14:paraId="3837DEAE" w14:textId="77777777" w:rsidR="00D9227A" w:rsidRDefault="00D9227A" w:rsidP="00205869">
      <w:pPr>
        <w:shd w:val="clear" w:color="auto" w:fill="92D050"/>
        <w:spacing w:after="0" w:line="240" w:lineRule="auto"/>
      </w:pPr>
      <w:r>
        <w:tab/>
      </w:r>
      <w:r>
        <w:tab/>
      </w:r>
      <w:r>
        <w:tab/>
      </w:r>
      <w:r>
        <w:tab/>
        <w:t>backend.button2("0")</w:t>
      </w:r>
    </w:p>
    <w:p w14:paraId="526684BD" w14:textId="77777777" w:rsidR="00D9227A" w:rsidRDefault="00D9227A" w:rsidP="00205869">
      <w:pPr>
        <w:shd w:val="clear" w:color="auto" w:fill="92D050"/>
        <w:spacing w:after="0" w:line="240" w:lineRule="auto"/>
      </w:pPr>
      <w:r>
        <w:tab/>
      </w:r>
      <w:r>
        <w:tab/>
      </w:r>
      <w:r>
        <w:tab/>
      </w:r>
      <w:r>
        <w:tab/>
      </w:r>
    </w:p>
    <w:p w14:paraId="41FF2419" w14:textId="77777777" w:rsidR="00D9227A" w:rsidRDefault="00D9227A" w:rsidP="00205869">
      <w:pPr>
        <w:shd w:val="clear" w:color="auto" w:fill="92D050"/>
        <w:spacing w:after="0" w:line="240" w:lineRule="auto"/>
      </w:pPr>
      <w:r>
        <w:tab/>
      </w:r>
      <w:r>
        <w:tab/>
      </w:r>
      <w:r>
        <w:tab/>
      </w:r>
      <w:r>
        <w:tab/>
      </w:r>
    </w:p>
    <w:p w14:paraId="741899F6" w14:textId="77777777" w:rsidR="00D9227A" w:rsidRDefault="00D9227A" w:rsidP="00205869">
      <w:pPr>
        <w:shd w:val="clear" w:color="auto" w:fill="92D050"/>
        <w:spacing w:after="0" w:line="240" w:lineRule="auto"/>
      </w:pPr>
      <w:r>
        <w:tab/>
      </w:r>
      <w:r>
        <w:tab/>
      </w:r>
      <w:r>
        <w:tab/>
        <w:t>}else</w:t>
      </w:r>
    </w:p>
    <w:p w14:paraId="6ED76C20" w14:textId="77777777" w:rsidR="00D9227A" w:rsidRDefault="00D9227A" w:rsidP="00205869">
      <w:pPr>
        <w:shd w:val="clear" w:color="auto" w:fill="92D050"/>
        <w:spacing w:after="0" w:line="240" w:lineRule="auto"/>
      </w:pPr>
      <w:r>
        <w:tab/>
      </w:r>
      <w:r>
        <w:tab/>
      </w:r>
      <w:r>
        <w:tab/>
      </w:r>
      <w:r>
        <w:tab/>
        <w:t>if(button2.text == "off"){</w:t>
      </w:r>
    </w:p>
    <w:p w14:paraId="595BE7E8" w14:textId="77777777" w:rsidR="00D9227A" w:rsidRDefault="00D9227A" w:rsidP="00205869">
      <w:pPr>
        <w:shd w:val="clear" w:color="auto" w:fill="92D050"/>
        <w:spacing w:after="0" w:line="240" w:lineRule="auto"/>
      </w:pPr>
      <w:r>
        <w:tab/>
      </w:r>
      <w:r>
        <w:tab/>
      </w:r>
      <w:r>
        <w:tab/>
      </w:r>
      <w:r>
        <w:tab/>
        <w:t>text = "on";</w:t>
      </w:r>
    </w:p>
    <w:p w14:paraId="35DC98DB" w14:textId="77777777" w:rsidR="00D9227A" w:rsidRDefault="00D9227A" w:rsidP="00205869">
      <w:pPr>
        <w:shd w:val="clear" w:color="auto" w:fill="92D050"/>
        <w:spacing w:after="0" w:line="240" w:lineRule="auto"/>
      </w:pPr>
      <w:r>
        <w:tab/>
      </w:r>
      <w:r>
        <w:tab/>
      </w:r>
      <w:r>
        <w:tab/>
      </w:r>
      <w:r>
        <w:tab/>
        <w:t xml:space="preserve">button2_color.color = "#04f8fa" </w:t>
      </w:r>
    </w:p>
    <w:p w14:paraId="6AE0E0C6" w14:textId="77777777" w:rsidR="00D9227A" w:rsidRDefault="00D9227A" w:rsidP="00205869">
      <w:pPr>
        <w:shd w:val="clear" w:color="auto" w:fill="92D050"/>
        <w:spacing w:after="0" w:line="240" w:lineRule="auto"/>
      </w:pPr>
      <w:r>
        <w:tab/>
      </w:r>
      <w:r>
        <w:tab/>
      </w:r>
      <w:r>
        <w:tab/>
      </w:r>
      <w:r>
        <w:tab/>
        <w:t>backend.button2("1")</w:t>
      </w:r>
    </w:p>
    <w:p w14:paraId="501BF641" w14:textId="77777777" w:rsidR="00D9227A" w:rsidRDefault="00D9227A" w:rsidP="00205869">
      <w:pPr>
        <w:shd w:val="clear" w:color="auto" w:fill="92D050"/>
        <w:spacing w:after="0" w:line="240" w:lineRule="auto"/>
      </w:pPr>
      <w:r>
        <w:lastRenderedPageBreak/>
        <w:tab/>
      </w:r>
      <w:r>
        <w:tab/>
      </w:r>
      <w:r>
        <w:tab/>
      </w:r>
      <w:r>
        <w:tab/>
        <w:t>}</w:t>
      </w:r>
    </w:p>
    <w:p w14:paraId="5BC2EBDC" w14:textId="77777777" w:rsidR="00D9227A" w:rsidRDefault="00D9227A" w:rsidP="00205869">
      <w:pPr>
        <w:shd w:val="clear" w:color="auto" w:fill="92D050"/>
        <w:spacing w:after="0" w:line="240" w:lineRule="auto"/>
      </w:pPr>
      <w:r>
        <w:tab/>
      </w:r>
      <w:r>
        <w:tab/>
        <w:t>}</w:t>
      </w:r>
    </w:p>
    <w:p w14:paraId="1374F6F3" w14:textId="153CC479" w:rsidR="00D9227A" w:rsidRDefault="00D9227A" w:rsidP="00205869">
      <w:pPr>
        <w:shd w:val="clear" w:color="auto" w:fill="92D050"/>
        <w:spacing w:after="0" w:line="240" w:lineRule="auto"/>
      </w:pPr>
      <w:r>
        <w:tab/>
      </w:r>
      <w:r>
        <w:tab/>
      </w:r>
      <w:r>
        <w:tab/>
      </w:r>
      <w:r>
        <w:tab/>
      </w:r>
      <w:r>
        <w:tab/>
      </w:r>
    </w:p>
    <w:p w14:paraId="12D0ED60" w14:textId="6F9DEE6C" w:rsidR="00D9227A" w:rsidRDefault="00D9227A" w:rsidP="00205869">
      <w:pPr>
        <w:shd w:val="clear" w:color="auto" w:fill="92D050"/>
        <w:spacing w:after="0" w:line="240" w:lineRule="auto"/>
      </w:pPr>
      <w:r>
        <w:tab/>
        <w:t>}</w:t>
      </w:r>
    </w:p>
    <w:p w14:paraId="742F2CF3" w14:textId="77777777" w:rsidR="00D9227A" w:rsidRDefault="00D9227A" w:rsidP="00205869">
      <w:pPr>
        <w:shd w:val="clear" w:color="auto" w:fill="92D050"/>
        <w:spacing w:after="0" w:line="240" w:lineRule="auto"/>
      </w:pPr>
      <w:r>
        <w:tab/>
      </w:r>
      <w:r>
        <w:tab/>
        <w:t>Text{</w:t>
      </w:r>
    </w:p>
    <w:p w14:paraId="50DC6581" w14:textId="77777777" w:rsidR="00D9227A" w:rsidRDefault="00D9227A" w:rsidP="00205869">
      <w:pPr>
        <w:shd w:val="clear" w:color="auto" w:fill="92D050"/>
        <w:spacing w:after="0" w:line="240" w:lineRule="auto"/>
      </w:pPr>
      <w:r>
        <w:tab/>
      </w:r>
      <w:r>
        <w:tab/>
      </w:r>
      <w:r>
        <w:tab/>
        <w:t>x:0</w:t>
      </w:r>
    </w:p>
    <w:p w14:paraId="322EF030" w14:textId="77777777" w:rsidR="00D9227A" w:rsidRDefault="00D9227A" w:rsidP="00205869">
      <w:pPr>
        <w:shd w:val="clear" w:color="auto" w:fill="92D050"/>
        <w:spacing w:after="0" w:line="240" w:lineRule="auto"/>
      </w:pPr>
      <w:r>
        <w:tab/>
      </w:r>
      <w:r>
        <w:tab/>
      </w:r>
      <w:r>
        <w:tab/>
        <w:t>y:175</w:t>
      </w:r>
    </w:p>
    <w:p w14:paraId="4DC1319C" w14:textId="77777777" w:rsidR="00D9227A" w:rsidRDefault="00D9227A" w:rsidP="00205869">
      <w:pPr>
        <w:shd w:val="clear" w:color="auto" w:fill="92D050"/>
        <w:spacing w:after="0" w:line="240" w:lineRule="auto"/>
      </w:pPr>
      <w:r>
        <w:tab/>
      </w:r>
      <w:r>
        <w:tab/>
      </w:r>
      <w:r>
        <w:tab/>
        <w:t>text:"OUTPUT 3 :"</w:t>
      </w:r>
    </w:p>
    <w:p w14:paraId="07991527" w14:textId="77777777" w:rsidR="00D9227A" w:rsidRDefault="00D9227A" w:rsidP="00205869">
      <w:pPr>
        <w:shd w:val="clear" w:color="auto" w:fill="92D050"/>
        <w:spacing w:after="0" w:line="240" w:lineRule="auto"/>
      </w:pPr>
      <w:r>
        <w:tab/>
      </w:r>
      <w:r>
        <w:tab/>
      </w:r>
      <w:r>
        <w:tab/>
        <w:t>font.pixelSize:22</w:t>
      </w:r>
    </w:p>
    <w:p w14:paraId="16CD26BA" w14:textId="77777777" w:rsidR="00D9227A" w:rsidRDefault="00D9227A" w:rsidP="00205869">
      <w:pPr>
        <w:shd w:val="clear" w:color="auto" w:fill="92D050"/>
        <w:spacing w:after="0" w:line="240" w:lineRule="auto"/>
      </w:pPr>
      <w:r>
        <w:tab/>
      </w:r>
      <w:r>
        <w:tab/>
      </w:r>
      <w:r>
        <w:tab/>
        <w:t>color: "white"</w:t>
      </w:r>
    </w:p>
    <w:p w14:paraId="575371D4" w14:textId="77777777" w:rsidR="00D9227A" w:rsidRDefault="00D9227A" w:rsidP="00205869">
      <w:pPr>
        <w:shd w:val="clear" w:color="auto" w:fill="92D050"/>
        <w:spacing w:after="0" w:line="240" w:lineRule="auto"/>
      </w:pPr>
      <w:r>
        <w:tab/>
      </w:r>
      <w:r>
        <w:tab/>
        <w:t>}</w:t>
      </w:r>
    </w:p>
    <w:p w14:paraId="3742BE10" w14:textId="77777777" w:rsidR="00D9227A" w:rsidRDefault="00D9227A" w:rsidP="00205869">
      <w:pPr>
        <w:shd w:val="clear" w:color="auto" w:fill="92D050"/>
        <w:spacing w:after="0" w:line="240" w:lineRule="auto"/>
      </w:pPr>
      <w:r>
        <w:tab/>
      </w:r>
      <w:r>
        <w:tab/>
      </w:r>
    </w:p>
    <w:p w14:paraId="168242CF" w14:textId="77777777" w:rsidR="00D9227A" w:rsidRDefault="00D9227A" w:rsidP="00205869">
      <w:pPr>
        <w:shd w:val="clear" w:color="auto" w:fill="92D050"/>
        <w:spacing w:after="0" w:line="240" w:lineRule="auto"/>
      </w:pPr>
      <w:r>
        <w:tab/>
      </w:r>
      <w:r>
        <w:tab/>
      </w:r>
    </w:p>
    <w:p w14:paraId="1E49AE42" w14:textId="77777777" w:rsidR="00D9227A" w:rsidRDefault="00D9227A" w:rsidP="00205869">
      <w:pPr>
        <w:shd w:val="clear" w:color="auto" w:fill="92D050"/>
        <w:spacing w:after="0" w:line="240" w:lineRule="auto"/>
      </w:pPr>
      <w:r>
        <w:tab/>
      </w:r>
      <w:r>
        <w:tab/>
        <w:t>Button {</w:t>
      </w:r>
    </w:p>
    <w:p w14:paraId="0BAED027" w14:textId="77777777" w:rsidR="00D9227A" w:rsidRDefault="00D9227A" w:rsidP="00205869">
      <w:pPr>
        <w:shd w:val="clear" w:color="auto" w:fill="92D050"/>
        <w:spacing w:after="0" w:line="240" w:lineRule="auto"/>
      </w:pPr>
      <w:r>
        <w:tab/>
      </w:r>
      <w:r>
        <w:tab/>
      </w:r>
      <w:r>
        <w:tab/>
        <w:t>id: button3</w:t>
      </w:r>
    </w:p>
    <w:p w14:paraId="4C742828" w14:textId="77777777" w:rsidR="00D9227A" w:rsidRDefault="00D9227A" w:rsidP="00205869">
      <w:pPr>
        <w:shd w:val="clear" w:color="auto" w:fill="92D050"/>
        <w:spacing w:after="0" w:line="240" w:lineRule="auto"/>
      </w:pPr>
      <w:r>
        <w:tab/>
      </w:r>
      <w:r>
        <w:tab/>
      </w:r>
      <w:r>
        <w:tab/>
        <w:t>x :120</w:t>
      </w:r>
    </w:p>
    <w:p w14:paraId="1F356505" w14:textId="77777777" w:rsidR="00D9227A" w:rsidRDefault="00D9227A" w:rsidP="00205869">
      <w:pPr>
        <w:shd w:val="clear" w:color="auto" w:fill="92D050"/>
        <w:spacing w:after="0" w:line="240" w:lineRule="auto"/>
      </w:pPr>
      <w:r>
        <w:tab/>
      </w:r>
      <w:r>
        <w:tab/>
      </w:r>
      <w:r>
        <w:tab/>
        <w:t>y :170</w:t>
      </w:r>
    </w:p>
    <w:p w14:paraId="5E71262A" w14:textId="77777777" w:rsidR="00D9227A" w:rsidRDefault="00D9227A" w:rsidP="00205869">
      <w:pPr>
        <w:shd w:val="clear" w:color="auto" w:fill="92D050"/>
        <w:spacing w:after="0" w:line="240" w:lineRule="auto"/>
      </w:pPr>
      <w:r>
        <w:tab/>
      </w:r>
      <w:r>
        <w:tab/>
      </w:r>
      <w:r>
        <w:tab/>
        <w:t>width : 250</w:t>
      </w:r>
    </w:p>
    <w:p w14:paraId="35D1FFB0" w14:textId="77777777" w:rsidR="00D9227A" w:rsidRDefault="00D9227A" w:rsidP="00205869">
      <w:pPr>
        <w:shd w:val="clear" w:color="auto" w:fill="92D050"/>
        <w:spacing w:after="0" w:line="240" w:lineRule="auto"/>
      </w:pPr>
      <w:r>
        <w:tab/>
      </w:r>
      <w:r>
        <w:tab/>
      </w:r>
      <w:r>
        <w:tab/>
        <w:t>text: "off"</w:t>
      </w:r>
    </w:p>
    <w:p w14:paraId="544AC207" w14:textId="77777777" w:rsidR="00D9227A" w:rsidRDefault="00D9227A" w:rsidP="00205869">
      <w:pPr>
        <w:shd w:val="clear" w:color="auto" w:fill="92D050"/>
        <w:spacing w:after="0" w:line="240" w:lineRule="auto"/>
      </w:pPr>
      <w:r>
        <w:tab/>
      </w:r>
      <w:r>
        <w:tab/>
      </w:r>
      <w:r>
        <w:tab/>
        <w:t>font.pixelSize : 20</w:t>
      </w:r>
    </w:p>
    <w:p w14:paraId="53025E22" w14:textId="77777777" w:rsidR="00D9227A" w:rsidRDefault="00D9227A" w:rsidP="00205869">
      <w:pPr>
        <w:shd w:val="clear" w:color="auto" w:fill="92D050"/>
        <w:spacing w:after="0" w:line="240" w:lineRule="auto"/>
      </w:pPr>
      <w:r>
        <w:tab/>
      </w:r>
      <w:r>
        <w:tab/>
      </w:r>
    </w:p>
    <w:p w14:paraId="1CE22528" w14:textId="77777777" w:rsidR="00D9227A" w:rsidRDefault="00D9227A" w:rsidP="00205869">
      <w:pPr>
        <w:shd w:val="clear" w:color="auto" w:fill="92D050"/>
        <w:spacing w:after="0" w:line="240" w:lineRule="auto"/>
      </w:pPr>
      <w:r>
        <w:tab/>
      </w:r>
      <w:r>
        <w:tab/>
        <w:t>Rectangle{</w:t>
      </w:r>
    </w:p>
    <w:p w14:paraId="2AB82B1A" w14:textId="77777777" w:rsidR="00D9227A" w:rsidRDefault="00D9227A" w:rsidP="00205869">
      <w:pPr>
        <w:shd w:val="clear" w:color="auto" w:fill="92D050"/>
        <w:spacing w:after="0" w:line="240" w:lineRule="auto"/>
      </w:pPr>
      <w:r>
        <w:tab/>
      </w:r>
      <w:r>
        <w:tab/>
      </w:r>
      <w:r>
        <w:tab/>
        <w:t>id:button3_color</w:t>
      </w:r>
    </w:p>
    <w:p w14:paraId="765A476E" w14:textId="77777777" w:rsidR="00D9227A" w:rsidRDefault="00D9227A" w:rsidP="00205869">
      <w:pPr>
        <w:shd w:val="clear" w:color="auto" w:fill="92D050"/>
        <w:spacing w:after="0" w:line="240" w:lineRule="auto"/>
      </w:pPr>
      <w:r>
        <w:tab/>
      </w:r>
      <w:r>
        <w:tab/>
      </w:r>
      <w:r>
        <w:tab/>
        <w:t>width : parent.width</w:t>
      </w:r>
    </w:p>
    <w:p w14:paraId="00732FA4" w14:textId="77777777" w:rsidR="00D9227A" w:rsidRDefault="00D9227A" w:rsidP="00205869">
      <w:pPr>
        <w:shd w:val="clear" w:color="auto" w:fill="92D050"/>
        <w:spacing w:after="0" w:line="240" w:lineRule="auto"/>
      </w:pPr>
      <w:r>
        <w:tab/>
      </w:r>
      <w:r>
        <w:tab/>
      </w:r>
      <w:r>
        <w:tab/>
        <w:t>height: parent.height</w:t>
      </w:r>
    </w:p>
    <w:p w14:paraId="5DF7509D" w14:textId="77777777" w:rsidR="00D9227A" w:rsidRDefault="00D9227A" w:rsidP="00205869">
      <w:pPr>
        <w:shd w:val="clear" w:color="auto" w:fill="92D050"/>
        <w:spacing w:after="0" w:line="240" w:lineRule="auto"/>
      </w:pPr>
      <w:r>
        <w:tab/>
      </w:r>
      <w:r>
        <w:tab/>
      </w:r>
      <w:r>
        <w:tab/>
        <w:t>color:"#df1c39"</w:t>
      </w:r>
    </w:p>
    <w:p w14:paraId="73DC6D0D" w14:textId="77777777" w:rsidR="00D9227A" w:rsidRDefault="00D9227A" w:rsidP="00205869">
      <w:pPr>
        <w:shd w:val="clear" w:color="auto" w:fill="92D050"/>
        <w:spacing w:after="0" w:line="240" w:lineRule="auto"/>
      </w:pPr>
      <w:r>
        <w:tab/>
      </w:r>
      <w:r>
        <w:tab/>
        <w:t>}</w:t>
      </w:r>
    </w:p>
    <w:p w14:paraId="6A50851B" w14:textId="77777777" w:rsidR="00D9227A" w:rsidRDefault="00D9227A" w:rsidP="00205869">
      <w:pPr>
        <w:shd w:val="clear" w:color="auto" w:fill="92D050"/>
        <w:spacing w:after="0" w:line="240" w:lineRule="auto"/>
      </w:pPr>
      <w:r>
        <w:tab/>
      </w:r>
      <w:r>
        <w:tab/>
      </w:r>
    </w:p>
    <w:p w14:paraId="2E0F408A" w14:textId="77777777" w:rsidR="00D9227A" w:rsidRDefault="00D9227A" w:rsidP="00205869">
      <w:pPr>
        <w:shd w:val="clear" w:color="auto" w:fill="92D050"/>
        <w:spacing w:after="0" w:line="240" w:lineRule="auto"/>
      </w:pPr>
      <w:r>
        <w:tab/>
      </w:r>
      <w:r>
        <w:tab/>
      </w:r>
    </w:p>
    <w:p w14:paraId="1A2BBEE8" w14:textId="77777777" w:rsidR="00D9227A" w:rsidRDefault="00D9227A" w:rsidP="00205869">
      <w:pPr>
        <w:shd w:val="clear" w:color="auto" w:fill="92D050"/>
        <w:spacing w:after="0" w:line="240" w:lineRule="auto"/>
      </w:pPr>
      <w:r>
        <w:tab/>
      </w:r>
      <w:r>
        <w:tab/>
        <w:t>palette {</w:t>
      </w:r>
    </w:p>
    <w:p w14:paraId="1B479CC8" w14:textId="77777777" w:rsidR="00D9227A" w:rsidRDefault="00D9227A" w:rsidP="00205869">
      <w:pPr>
        <w:shd w:val="clear" w:color="auto" w:fill="92D050"/>
        <w:spacing w:after="0" w:line="240" w:lineRule="auto"/>
      </w:pPr>
      <w:r>
        <w:t xml:space="preserve">      </w:t>
      </w:r>
      <w:r>
        <w:tab/>
      </w:r>
      <w:r>
        <w:tab/>
        <w:t>button: "transparent"</w:t>
      </w:r>
    </w:p>
    <w:p w14:paraId="2556579C" w14:textId="77777777" w:rsidR="00D9227A" w:rsidRDefault="00D9227A" w:rsidP="00205869">
      <w:pPr>
        <w:shd w:val="clear" w:color="auto" w:fill="92D050"/>
        <w:spacing w:after="0" w:line="240" w:lineRule="auto"/>
      </w:pPr>
      <w:r>
        <w:tab/>
      </w:r>
      <w:r>
        <w:tab/>
      </w:r>
      <w:r>
        <w:tab/>
        <w:t>buttonText: "black"</w:t>
      </w:r>
    </w:p>
    <w:p w14:paraId="7C6BC2ED" w14:textId="77777777" w:rsidR="00D9227A" w:rsidRDefault="00D9227A" w:rsidP="00205869">
      <w:pPr>
        <w:shd w:val="clear" w:color="auto" w:fill="92D050"/>
        <w:spacing w:after="0" w:line="240" w:lineRule="auto"/>
      </w:pPr>
      <w:r>
        <w:tab/>
      </w:r>
      <w:r>
        <w:tab/>
        <w:t>}</w:t>
      </w:r>
    </w:p>
    <w:p w14:paraId="4D21F456" w14:textId="77777777" w:rsidR="00D9227A" w:rsidRDefault="00D9227A" w:rsidP="00205869">
      <w:pPr>
        <w:shd w:val="clear" w:color="auto" w:fill="92D050"/>
        <w:spacing w:after="0" w:line="240" w:lineRule="auto"/>
      </w:pPr>
      <w:r>
        <w:tab/>
      </w:r>
      <w:r>
        <w:tab/>
      </w:r>
    </w:p>
    <w:p w14:paraId="2AA752FF" w14:textId="77777777" w:rsidR="00D9227A" w:rsidRDefault="00D9227A" w:rsidP="00205869">
      <w:pPr>
        <w:shd w:val="clear" w:color="auto" w:fill="92D050"/>
        <w:spacing w:after="0" w:line="240" w:lineRule="auto"/>
      </w:pPr>
      <w:r>
        <w:lastRenderedPageBreak/>
        <w:tab/>
      </w:r>
      <w:r>
        <w:tab/>
        <w:t>onClicked:{</w:t>
      </w:r>
    </w:p>
    <w:p w14:paraId="7027CC9D" w14:textId="77777777" w:rsidR="00D9227A" w:rsidRDefault="00D9227A" w:rsidP="00205869">
      <w:pPr>
        <w:shd w:val="clear" w:color="auto" w:fill="92D050"/>
        <w:spacing w:after="0" w:line="240" w:lineRule="auto"/>
      </w:pPr>
      <w:r>
        <w:tab/>
      </w:r>
      <w:r>
        <w:tab/>
      </w:r>
      <w:r>
        <w:tab/>
        <w:t>if(button3.text == "on"){</w:t>
      </w:r>
    </w:p>
    <w:p w14:paraId="41E183EB" w14:textId="77777777" w:rsidR="00D9227A" w:rsidRDefault="00D9227A" w:rsidP="00205869">
      <w:pPr>
        <w:shd w:val="clear" w:color="auto" w:fill="92D050"/>
        <w:spacing w:after="0" w:line="240" w:lineRule="auto"/>
      </w:pPr>
      <w:r>
        <w:tab/>
      </w:r>
      <w:r>
        <w:tab/>
      </w:r>
      <w:r>
        <w:tab/>
      </w:r>
      <w:r>
        <w:tab/>
        <w:t>text = "off";</w:t>
      </w:r>
    </w:p>
    <w:p w14:paraId="038EA2F8" w14:textId="77777777" w:rsidR="00D9227A" w:rsidRDefault="00D9227A" w:rsidP="00205869">
      <w:pPr>
        <w:shd w:val="clear" w:color="auto" w:fill="92D050"/>
        <w:spacing w:after="0" w:line="240" w:lineRule="auto"/>
      </w:pPr>
      <w:r>
        <w:tab/>
      </w:r>
      <w:r>
        <w:tab/>
      </w:r>
      <w:r>
        <w:tab/>
      </w:r>
      <w:r>
        <w:tab/>
        <w:t>button3_color.color = "#df1c39"</w:t>
      </w:r>
    </w:p>
    <w:p w14:paraId="120EBA58" w14:textId="77777777" w:rsidR="00D9227A" w:rsidRDefault="00D9227A" w:rsidP="00205869">
      <w:pPr>
        <w:shd w:val="clear" w:color="auto" w:fill="92D050"/>
        <w:spacing w:after="0" w:line="240" w:lineRule="auto"/>
      </w:pPr>
      <w:r>
        <w:tab/>
      </w:r>
      <w:r>
        <w:tab/>
      </w:r>
      <w:r>
        <w:tab/>
      </w:r>
      <w:r>
        <w:tab/>
        <w:t>backend.button3("0")</w:t>
      </w:r>
    </w:p>
    <w:p w14:paraId="5A0F88ED" w14:textId="77777777" w:rsidR="00D9227A" w:rsidRDefault="00D9227A" w:rsidP="00205869">
      <w:pPr>
        <w:shd w:val="clear" w:color="auto" w:fill="92D050"/>
        <w:spacing w:after="0" w:line="240" w:lineRule="auto"/>
      </w:pPr>
      <w:r>
        <w:tab/>
      </w:r>
      <w:r>
        <w:tab/>
      </w:r>
      <w:r>
        <w:tab/>
      </w:r>
      <w:r>
        <w:tab/>
      </w:r>
    </w:p>
    <w:p w14:paraId="2104C677" w14:textId="77777777" w:rsidR="00D9227A" w:rsidRDefault="00D9227A" w:rsidP="00205869">
      <w:pPr>
        <w:shd w:val="clear" w:color="auto" w:fill="92D050"/>
        <w:spacing w:after="0" w:line="240" w:lineRule="auto"/>
      </w:pPr>
      <w:r>
        <w:tab/>
      </w:r>
      <w:r>
        <w:tab/>
      </w:r>
      <w:r>
        <w:tab/>
        <w:t>}else</w:t>
      </w:r>
    </w:p>
    <w:p w14:paraId="4F3E78F4" w14:textId="77777777" w:rsidR="00D9227A" w:rsidRDefault="00D9227A" w:rsidP="00205869">
      <w:pPr>
        <w:shd w:val="clear" w:color="auto" w:fill="92D050"/>
        <w:spacing w:after="0" w:line="240" w:lineRule="auto"/>
      </w:pPr>
      <w:r>
        <w:tab/>
      </w:r>
      <w:r>
        <w:tab/>
      </w:r>
      <w:r>
        <w:tab/>
      </w:r>
      <w:r>
        <w:tab/>
        <w:t>if(button3.text == "off"){</w:t>
      </w:r>
    </w:p>
    <w:p w14:paraId="2AB30B8C" w14:textId="77777777" w:rsidR="00D9227A" w:rsidRDefault="00D9227A" w:rsidP="00205869">
      <w:pPr>
        <w:shd w:val="clear" w:color="auto" w:fill="92D050"/>
        <w:spacing w:after="0" w:line="240" w:lineRule="auto"/>
      </w:pPr>
      <w:r>
        <w:tab/>
      </w:r>
      <w:r>
        <w:tab/>
      </w:r>
      <w:r>
        <w:tab/>
      </w:r>
      <w:r>
        <w:tab/>
        <w:t>text = "on";</w:t>
      </w:r>
    </w:p>
    <w:p w14:paraId="31CECAB5" w14:textId="77777777" w:rsidR="00D9227A" w:rsidRDefault="00D9227A" w:rsidP="00205869">
      <w:pPr>
        <w:shd w:val="clear" w:color="auto" w:fill="92D050"/>
        <w:spacing w:after="0" w:line="240" w:lineRule="auto"/>
      </w:pPr>
      <w:r>
        <w:tab/>
      </w:r>
      <w:r>
        <w:tab/>
      </w:r>
      <w:r>
        <w:tab/>
      </w:r>
      <w:r>
        <w:tab/>
        <w:t xml:space="preserve">button3_color.color = "#04f8fa" </w:t>
      </w:r>
    </w:p>
    <w:p w14:paraId="65435B37" w14:textId="77777777" w:rsidR="00D9227A" w:rsidRDefault="00D9227A" w:rsidP="00205869">
      <w:pPr>
        <w:shd w:val="clear" w:color="auto" w:fill="92D050"/>
        <w:spacing w:after="0" w:line="240" w:lineRule="auto"/>
      </w:pPr>
      <w:r>
        <w:tab/>
      </w:r>
      <w:r>
        <w:tab/>
      </w:r>
      <w:r>
        <w:tab/>
      </w:r>
      <w:r>
        <w:tab/>
        <w:t>backend.button3("1")</w:t>
      </w:r>
    </w:p>
    <w:p w14:paraId="640F4889" w14:textId="77777777" w:rsidR="00D9227A" w:rsidRDefault="00D9227A" w:rsidP="00205869">
      <w:pPr>
        <w:shd w:val="clear" w:color="auto" w:fill="92D050"/>
        <w:spacing w:after="0" w:line="240" w:lineRule="auto"/>
      </w:pPr>
      <w:r>
        <w:tab/>
      </w:r>
      <w:r>
        <w:tab/>
      </w:r>
      <w:r>
        <w:tab/>
      </w:r>
      <w:r>
        <w:tab/>
        <w:t>}</w:t>
      </w:r>
    </w:p>
    <w:p w14:paraId="395E9DC4" w14:textId="77777777" w:rsidR="00D9227A" w:rsidRDefault="00D9227A" w:rsidP="00205869">
      <w:pPr>
        <w:shd w:val="clear" w:color="auto" w:fill="92D050"/>
        <w:spacing w:after="0" w:line="240" w:lineRule="auto"/>
      </w:pPr>
      <w:r>
        <w:tab/>
      </w:r>
      <w:r>
        <w:tab/>
        <w:t>}</w:t>
      </w:r>
    </w:p>
    <w:p w14:paraId="7DD7348D" w14:textId="77777777" w:rsidR="00D9227A" w:rsidRDefault="00D9227A" w:rsidP="00205869">
      <w:pPr>
        <w:shd w:val="clear" w:color="auto" w:fill="92D050"/>
        <w:spacing w:after="0" w:line="240" w:lineRule="auto"/>
      </w:pPr>
      <w:r>
        <w:tab/>
      </w:r>
      <w:r>
        <w:tab/>
      </w:r>
      <w:r>
        <w:tab/>
      </w:r>
    </w:p>
    <w:p w14:paraId="440808F2" w14:textId="77777777" w:rsidR="00D9227A" w:rsidRDefault="00D9227A" w:rsidP="00205869">
      <w:pPr>
        <w:shd w:val="clear" w:color="auto" w:fill="92D050"/>
        <w:spacing w:after="0" w:line="240" w:lineRule="auto"/>
      </w:pPr>
      <w:r>
        <w:tab/>
      </w:r>
      <w:r>
        <w:tab/>
      </w:r>
      <w:r>
        <w:tab/>
      </w:r>
    </w:p>
    <w:p w14:paraId="034C1258" w14:textId="77777777" w:rsidR="00D9227A" w:rsidRDefault="00D9227A" w:rsidP="00205869">
      <w:pPr>
        <w:shd w:val="clear" w:color="auto" w:fill="92D050"/>
        <w:spacing w:after="0" w:line="240" w:lineRule="auto"/>
      </w:pPr>
      <w:r>
        <w:tab/>
        <w:t>}</w:t>
      </w:r>
    </w:p>
    <w:p w14:paraId="18687910" w14:textId="77777777" w:rsidR="00D9227A" w:rsidRDefault="00D9227A" w:rsidP="00205869">
      <w:pPr>
        <w:shd w:val="clear" w:color="auto" w:fill="92D050"/>
        <w:spacing w:after="0" w:line="240" w:lineRule="auto"/>
      </w:pPr>
      <w:r>
        <w:tab/>
      </w:r>
    </w:p>
    <w:p w14:paraId="7AF90C0A" w14:textId="77777777" w:rsidR="00D9227A" w:rsidRDefault="00D9227A" w:rsidP="00205869">
      <w:pPr>
        <w:shd w:val="clear" w:color="auto" w:fill="92D050"/>
        <w:spacing w:after="0" w:line="240" w:lineRule="auto"/>
      </w:pPr>
      <w:r>
        <w:tab/>
      </w:r>
    </w:p>
    <w:p w14:paraId="3F4FD970" w14:textId="77777777" w:rsidR="00D9227A" w:rsidRDefault="00D9227A" w:rsidP="00205869">
      <w:pPr>
        <w:shd w:val="clear" w:color="auto" w:fill="92D050"/>
        <w:spacing w:after="0" w:line="240" w:lineRule="auto"/>
      </w:pPr>
      <w:r>
        <w:tab/>
        <w:t>Rectangle{</w:t>
      </w:r>
    </w:p>
    <w:p w14:paraId="755576A0" w14:textId="77777777" w:rsidR="00D9227A" w:rsidRDefault="00D9227A" w:rsidP="00205869">
      <w:pPr>
        <w:shd w:val="clear" w:color="auto" w:fill="92D050"/>
        <w:spacing w:after="0" w:line="240" w:lineRule="auto"/>
      </w:pPr>
      <w:r>
        <w:tab/>
      </w:r>
      <w:r>
        <w:tab/>
      </w:r>
      <w:r>
        <w:tab/>
        <w:t>id:sensor1_color</w:t>
      </w:r>
    </w:p>
    <w:p w14:paraId="6AB4C944" w14:textId="77777777" w:rsidR="00D9227A" w:rsidRDefault="00D9227A" w:rsidP="00205869">
      <w:pPr>
        <w:shd w:val="clear" w:color="auto" w:fill="92D050"/>
        <w:spacing w:after="0" w:line="240" w:lineRule="auto"/>
      </w:pPr>
      <w:r>
        <w:tab/>
      </w:r>
      <w:r>
        <w:tab/>
      </w:r>
      <w:r>
        <w:tab/>
        <w:t>x: 30</w:t>
      </w:r>
    </w:p>
    <w:p w14:paraId="349A1A55" w14:textId="77777777" w:rsidR="00D9227A" w:rsidRDefault="00D9227A" w:rsidP="00205869">
      <w:pPr>
        <w:shd w:val="clear" w:color="auto" w:fill="92D050"/>
        <w:spacing w:after="0" w:line="240" w:lineRule="auto"/>
      </w:pPr>
      <w:r>
        <w:tab/>
      </w:r>
      <w:r>
        <w:tab/>
      </w:r>
      <w:r>
        <w:tab/>
        <w:t>y:250</w:t>
      </w:r>
    </w:p>
    <w:p w14:paraId="16F1068C" w14:textId="77777777" w:rsidR="00D9227A" w:rsidRDefault="00D9227A" w:rsidP="00205869">
      <w:pPr>
        <w:shd w:val="clear" w:color="auto" w:fill="92D050"/>
        <w:spacing w:after="0" w:line="240" w:lineRule="auto"/>
      </w:pPr>
      <w:r>
        <w:tab/>
      </w:r>
      <w:r>
        <w:tab/>
      </w:r>
      <w:r>
        <w:tab/>
        <w:t>width : 120</w:t>
      </w:r>
    </w:p>
    <w:p w14:paraId="3794F044" w14:textId="77777777" w:rsidR="00D9227A" w:rsidRDefault="00D9227A" w:rsidP="00205869">
      <w:pPr>
        <w:shd w:val="clear" w:color="auto" w:fill="92D050"/>
        <w:spacing w:after="0" w:line="240" w:lineRule="auto"/>
      </w:pPr>
      <w:r>
        <w:tab/>
      </w:r>
      <w:r>
        <w:tab/>
      </w:r>
      <w:r>
        <w:tab/>
        <w:t>height: 130</w:t>
      </w:r>
    </w:p>
    <w:p w14:paraId="67D23E83" w14:textId="77777777" w:rsidR="00D9227A" w:rsidRDefault="00D9227A" w:rsidP="00205869">
      <w:pPr>
        <w:shd w:val="clear" w:color="auto" w:fill="92D050"/>
        <w:spacing w:after="0" w:line="240" w:lineRule="auto"/>
      </w:pPr>
      <w:r>
        <w:tab/>
      </w:r>
      <w:r>
        <w:tab/>
      </w:r>
      <w:r>
        <w:tab/>
        <w:t>color: backend.get_input1_color()</w:t>
      </w:r>
    </w:p>
    <w:p w14:paraId="07B51151" w14:textId="77777777" w:rsidR="00D9227A" w:rsidRDefault="00D9227A" w:rsidP="00205869">
      <w:pPr>
        <w:shd w:val="clear" w:color="auto" w:fill="92D050"/>
        <w:spacing w:after="0" w:line="240" w:lineRule="auto"/>
      </w:pPr>
      <w:r>
        <w:tab/>
      </w:r>
      <w:r>
        <w:tab/>
      </w:r>
      <w:r>
        <w:tab/>
      </w:r>
    </w:p>
    <w:p w14:paraId="48660F37" w14:textId="77777777" w:rsidR="00D9227A" w:rsidRDefault="00D9227A" w:rsidP="00205869">
      <w:pPr>
        <w:shd w:val="clear" w:color="auto" w:fill="92D050"/>
        <w:spacing w:after="0" w:line="240" w:lineRule="auto"/>
      </w:pPr>
      <w:r>
        <w:tab/>
      </w:r>
      <w:r>
        <w:tab/>
      </w:r>
      <w:r>
        <w:tab/>
        <w:t>Image{</w:t>
      </w:r>
    </w:p>
    <w:p w14:paraId="0E629311" w14:textId="77777777" w:rsidR="00D9227A" w:rsidRDefault="00D9227A" w:rsidP="00205869">
      <w:pPr>
        <w:shd w:val="clear" w:color="auto" w:fill="92D050"/>
        <w:spacing w:after="0" w:line="240" w:lineRule="auto"/>
      </w:pPr>
      <w:r>
        <w:tab/>
      </w:r>
      <w:r>
        <w:tab/>
      </w:r>
      <w:r>
        <w:tab/>
        <w:t>width : parent.width</w:t>
      </w:r>
    </w:p>
    <w:p w14:paraId="76B09DBB" w14:textId="77777777" w:rsidR="00D9227A" w:rsidRDefault="00D9227A" w:rsidP="00205869">
      <w:pPr>
        <w:shd w:val="clear" w:color="auto" w:fill="92D050"/>
        <w:spacing w:after="0" w:line="240" w:lineRule="auto"/>
      </w:pPr>
      <w:r>
        <w:tab/>
      </w:r>
      <w:r>
        <w:tab/>
      </w:r>
      <w:r>
        <w:tab/>
        <w:t>height : 90</w:t>
      </w:r>
    </w:p>
    <w:p w14:paraId="70A015BA" w14:textId="77777777" w:rsidR="00D9227A" w:rsidRDefault="00D9227A" w:rsidP="00205869">
      <w:pPr>
        <w:shd w:val="clear" w:color="auto" w:fill="92D050"/>
        <w:spacing w:after="0" w:line="240" w:lineRule="auto"/>
      </w:pPr>
      <w:r>
        <w:tab/>
      </w:r>
      <w:r>
        <w:tab/>
      </w:r>
      <w:r>
        <w:tab/>
        <w:t>source:"sensor.png"</w:t>
      </w:r>
    </w:p>
    <w:p w14:paraId="486E7815" w14:textId="77777777" w:rsidR="00D9227A" w:rsidRDefault="00D9227A" w:rsidP="00205869">
      <w:pPr>
        <w:shd w:val="clear" w:color="auto" w:fill="92D050"/>
        <w:spacing w:after="0" w:line="240" w:lineRule="auto"/>
      </w:pPr>
      <w:r>
        <w:tab/>
      </w:r>
      <w:r>
        <w:tab/>
      </w:r>
      <w:r>
        <w:tab/>
        <w:t>}</w:t>
      </w:r>
    </w:p>
    <w:p w14:paraId="51018CAD" w14:textId="77777777" w:rsidR="00D9227A" w:rsidRDefault="00D9227A" w:rsidP="00205869">
      <w:pPr>
        <w:shd w:val="clear" w:color="auto" w:fill="92D050"/>
        <w:spacing w:after="0" w:line="240" w:lineRule="auto"/>
      </w:pPr>
      <w:r>
        <w:tab/>
      </w:r>
      <w:r>
        <w:tab/>
      </w:r>
      <w:r>
        <w:tab/>
        <w:t>Text {</w:t>
      </w:r>
    </w:p>
    <w:p w14:paraId="437EBAE3" w14:textId="77777777" w:rsidR="00D9227A" w:rsidRDefault="00D9227A" w:rsidP="00205869">
      <w:pPr>
        <w:shd w:val="clear" w:color="auto" w:fill="92D050"/>
        <w:spacing w:after="0" w:line="240" w:lineRule="auto"/>
      </w:pPr>
      <w:r>
        <w:tab/>
      </w:r>
      <w:r>
        <w:tab/>
      </w:r>
      <w:r>
        <w:tab/>
        <w:t>anchors.horizontalCenter: parent.horizontalCenter</w:t>
      </w:r>
    </w:p>
    <w:p w14:paraId="6FD481D6" w14:textId="77777777" w:rsidR="00D9227A" w:rsidRDefault="00D9227A" w:rsidP="00205869">
      <w:pPr>
        <w:shd w:val="clear" w:color="auto" w:fill="92D050"/>
        <w:spacing w:after="0" w:line="240" w:lineRule="auto"/>
      </w:pPr>
      <w:r>
        <w:tab/>
      </w:r>
      <w:r>
        <w:tab/>
      </w:r>
      <w:r>
        <w:tab/>
        <w:t>y: 95</w:t>
      </w:r>
    </w:p>
    <w:p w14:paraId="4685D3BF" w14:textId="77777777" w:rsidR="00D9227A" w:rsidRDefault="00D9227A" w:rsidP="00205869">
      <w:pPr>
        <w:shd w:val="clear" w:color="auto" w:fill="92D050"/>
        <w:spacing w:after="0" w:line="240" w:lineRule="auto"/>
      </w:pPr>
      <w:r>
        <w:lastRenderedPageBreak/>
        <w:tab/>
      </w:r>
      <w:r>
        <w:tab/>
      </w:r>
      <w:r>
        <w:tab/>
        <w:t>text : "INPUT 1"</w:t>
      </w:r>
    </w:p>
    <w:p w14:paraId="17191A89" w14:textId="77777777" w:rsidR="00D9227A" w:rsidRDefault="00D9227A" w:rsidP="00205869">
      <w:pPr>
        <w:shd w:val="clear" w:color="auto" w:fill="92D050"/>
        <w:spacing w:after="0" w:line="240" w:lineRule="auto"/>
      </w:pPr>
      <w:r>
        <w:tab/>
      </w:r>
      <w:r>
        <w:tab/>
      </w:r>
      <w:r>
        <w:tab/>
        <w:t>color : "white"</w:t>
      </w:r>
    </w:p>
    <w:p w14:paraId="391BAC92" w14:textId="77777777" w:rsidR="00D9227A" w:rsidRDefault="00D9227A" w:rsidP="00205869">
      <w:pPr>
        <w:shd w:val="clear" w:color="auto" w:fill="92D050"/>
        <w:spacing w:after="0" w:line="240" w:lineRule="auto"/>
      </w:pPr>
      <w:r>
        <w:tab/>
      </w:r>
      <w:r>
        <w:tab/>
      </w:r>
      <w:r>
        <w:tab/>
        <w:t>font.pixelSize : 23</w:t>
      </w:r>
    </w:p>
    <w:p w14:paraId="75B83CB8" w14:textId="77777777" w:rsidR="00D9227A" w:rsidRDefault="00D9227A" w:rsidP="00205869">
      <w:pPr>
        <w:shd w:val="clear" w:color="auto" w:fill="92D050"/>
        <w:spacing w:after="0" w:line="240" w:lineRule="auto"/>
      </w:pPr>
      <w:r>
        <w:tab/>
      </w:r>
      <w:r>
        <w:tab/>
      </w:r>
      <w:r>
        <w:tab/>
        <w:t>}</w:t>
      </w:r>
    </w:p>
    <w:p w14:paraId="37FE5D53" w14:textId="77777777" w:rsidR="00D9227A" w:rsidRDefault="00D9227A" w:rsidP="00205869">
      <w:pPr>
        <w:shd w:val="clear" w:color="auto" w:fill="92D050"/>
        <w:spacing w:after="0" w:line="240" w:lineRule="auto"/>
      </w:pPr>
      <w:r>
        <w:tab/>
      </w:r>
      <w:r>
        <w:tab/>
      </w:r>
      <w:r>
        <w:tab/>
      </w:r>
    </w:p>
    <w:p w14:paraId="344F0402" w14:textId="77777777" w:rsidR="00D9227A" w:rsidRDefault="00D9227A" w:rsidP="00205869">
      <w:pPr>
        <w:shd w:val="clear" w:color="auto" w:fill="92D050"/>
        <w:spacing w:after="0" w:line="240" w:lineRule="auto"/>
      </w:pPr>
      <w:r>
        <w:tab/>
      </w:r>
      <w:r>
        <w:tab/>
        <w:t>}</w:t>
      </w:r>
    </w:p>
    <w:p w14:paraId="565985CF" w14:textId="77777777" w:rsidR="00D9227A" w:rsidRDefault="00D9227A" w:rsidP="00205869">
      <w:pPr>
        <w:shd w:val="clear" w:color="auto" w:fill="92D050"/>
        <w:spacing w:after="0" w:line="240" w:lineRule="auto"/>
      </w:pPr>
      <w:r>
        <w:tab/>
      </w:r>
    </w:p>
    <w:p w14:paraId="436F422C" w14:textId="77777777" w:rsidR="00D9227A" w:rsidRDefault="00D9227A" w:rsidP="00205869">
      <w:pPr>
        <w:shd w:val="clear" w:color="auto" w:fill="92D050"/>
        <w:spacing w:after="0" w:line="240" w:lineRule="auto"/>
      </w:pPr>
      <w:r>
        <w:tab/>
      </w:r>
    </w:p>
    <w:p w14:paraId="1E4A6203" w14:textId="77777777" w:rsidR="00D9227A" w:rsidRDefault="00D9227A" w:rsidP="00205869">
      <w:pPr>
        <w:shd w:val="clear" w:color="auto" w:fill="92D050"/>
        <w:spacing w:after="0" w:line="240" w:lineRule="auto"/>
      </w:pPr>
      <w:r>
        <w:tab/>
        <w:t>Rectangle{</w:t>
      </w:r>
    </w:p>
    <w:p w14:paraId="269EC045" w14:textId="77777777" w:rsidR="00D9227A" w:rsidRDefault="00D9227A" w:rsidP="00205869">
      <w:pPr>
        <w:shd w:val="clear" w:color="auto" w:fill="92D050"/>
        <w:spacing w:after="0" w:line="240" w:lineRule="auto"/>
      </w:pPr>
      <w:r>
        <w:tab/>
      </w:r>
      <w:r>
        <w:tab/>
      </w:r>
      <w:r>
        <w:tab/>
        <w:t>id:sensor2_color</w:t>
      </w:r>
    </w:p>
    <w:p w14:paraId="3342CCDE" w14:textId="77777777" w:rsidR="00D9227A" w:rsidRDefault="00D9227A" w:rsidP="00205869">
      <w:pPr>
        <w:shd w:val="clear" w:color="auto" w:fill="92D050"/>
        <w:spacing w:after="0" w:line="240" w:lineRule="auto"/>
      </w:pPr>
      <w:r>
        <w:tab/>
      </w:r>
      <w:r>
        <w:tab/>
      </w:r>
      <w:r>
        <w:tab/>
        <w:t>x: 220</w:t>
      </w:r>
    </w:p>
    <w:p w14:paraId="24BA2429" w14:textId="77777777" w:rsidR="00D9227A" w:rsidRDefault="00D9227A" w:rsidP="00205869">
      <w:pPr>
        <w:shd w:val="clear" w:color="auto" w:fill="92D050"/>
        <w:spacing w:after="0" w:line="240" w:lineRule="auto"/>
      </w:pPr>
      <w:r>
        <w:tab/>
      </w:r>
      <w:r>
        <w:tab/>
      </w:r>
      <w:r>
        <w:tab/>
        <w:t>y:250</w:t>
      </w:r>
    </w:p>
    <w:p w14:paraId="140A05A0" w14:textId="77777777" w:rsidR="00D9227A" w:rsidRDefault="00D9227A" w:rsidP="00205869">
      <w:pPr>
        <w:shd w:val="clear" w:color="auto" w:fill="92D050"/>
        <w:spacing w:after="0" w:line="240" w:lineRule="auto"/>
      </w:pPr>
      <w:r>
        <w:tab/>
      </w:r>
      <w:r>
        <w:tab/>
      </w:r>
      <w:r>
        <w:tab/>
        <w:t>width : 120</w:t>
      </w:r>
    </w:p>
    <w:p w14:paraId="5F867E99" w14:textId="77777777" w:rsidR="00D9227A" w:rsidRDefault="00D9227A" w:rsidP="00205869">
      <w:pPr>
        <w:shd w:val="clear" w:color="auto" w:fill="92D050"/>
        <w:spacing w:after="0" w:line="240" w:lineRule="auto"/>
      </w:pPr>
      <w:r>
        <w:tab/>
      </w:r>
      <w:r>
        <w:tab/>
      </w:r>
      <w:r>
        <w:tab/>
        <w:t>height: 130</w:t>
      </w:r>
    </w:p>
    <w:p w14:paraId="45B3AB9E" w14:textId="77777777" w:rsidR="00D9227A" w:rsidRDefault="00D9227A" w:rsidP="00205869">
      <w:pPr>
        <w:shd w:val="clear" w:color="auto" w:fill="92D050"/>
        <w:spacing w:after="0" w:line="240" w:lineRule="auto"/>
      </w:pPr>
      <w:r>
        <w:tab/>
      </w:r>
      <w:r>
        <w:tab/>
      </w:r>
      <w:r>
        <w:tab/>
        <w:t>color:backend.get_input2_color()</w:t>
      </w:r>
    </w:p>
    <w:p w14:paraId="18CBA5CA" w14:textId="77777777" w:rsidR="00D9227A" w:rsidRDefault="00D9227A" w:rsidP="00205869">
      <w:pPr>
        <w:shd w:val="clear" w:color="auto" w:fill="92D050"/>
        <w:spacing w:after="0" w:line="240" w:lineRule="auto"/>
      </w:pPr>
      <w:r>
        <w:tab/>
      </w:r>
      <w:r>
        <w:tab/>
      </w:r>
      <w:r>
        <w:tab/>
      </w:r>
    </w:p>
    <w:p w14:paraId="57A4049B" w14:textId="77777777" w:rsidR="00D9227A" w:rsidRDefault="00D9227A" w:rsidP="00205869">
      <w:pPr>
        <w:shd w:val="clear" w:color="auto" w:fill="92D050"/>
        <w:spacing w:after="0" w:line="240" w:lineRule="auto"/>
      </w:pPr>
      <w:r>
        <w:tab/>
      </w:r>
      <w:r>
        <w:tab/>
      </w:r>
      <w:r>
        <w:tab/>
        <w:t>Image{</w:t>
      </w:r>
    </w:p>
    <w:p w14:paraId="4A51A06D" w14:textId="77777777" w:rsidR="00D9227A" w:rsidRDefault="00D9227A" w:rsidP="00205869">
      <w:pPr>
        <w:shd w:val="clear" w:color="auto" w:fill="92D050"/>
        <w:spacing w:after="0" w:line="240" w:lineRule="auto"/>
      </w:pPr>
      <w:r>
        <w:tab/>
      </w:r>
      <w:r>
        <w:tab/>
      </w:r>
      <w:r>
        <w:tab/>
        <w:t>width : parent.width</w:t>
      </w:r>
    </w:p>
    <w:p w14:paraId="38844193" w14:textId="77777777" w:rsidR="00D9227A" w:rsidRDefault="00D9227A" w:rsidP="00205869">
      <w:pPr>
        <w:shd w:val="clear" w:color="auto" w:fill="92D050"/>
        <w:spacing w:after="0" w:line="240" w:lineRule="auto"/>
      </w:pPr>
      <w:r>
        <w:tab/>
      </w:r>
      <w:r>
        <w:tab/>
      </w:r>
      <w:r>
        <w:tab/>
        <w:t>height : 90</w:t>
      </w:r>
    </w:p>
    <w:p w14:paraId="44D48549" w14:textId="77777777" w:rsidR="00D9227A" w:rsidRDefault="00D9227A" w:rsidP="00205869">
      <w:pPr>
        <w:shd w:val="clear" w:color="auto" w:fill="92D050"/>
        <w:spacing w:after="0" w:line="240" w:lineRule="auto"/>
      </w:pPr>
      <w:r>
        <w:tab/>
      </w:r>
      <w:r>
        <w:tab/>
      </w:r>
      <w:r>
        <w:tab/>
        <w:t>source:"sensor.png"</w:t>
      </w:r>
    </w:p>
    <w:p w14:paraId="280A160A" w14:textId="77777777" w:rsidR="00D9227A" w:rsidRDefault="00D9227A" w:rsidP="00205869">
      <w:pPr>
        <w:shd w:val="clear" w:color="auto" w:fill="92D050"/>
        <w:spacing w:after="0" w:line="240" w:lineRule="auto"/>
      </w:pPr>
      <w:r>
        <w:tab/>
      </w:r>
      <w:r>
        <w:tab/>
      </w:r>
      <w:r>
        <w:tab/>
        <w:t>}</w:t>
      </w:r>
    </w:p>
    <w:p w14:paraId="25FC5347" w14:textId="77777777" w:rsidR="00D9227A" w:rsidRDefault="00D9227A" w:rsidP="00205869">
      <w:pPr>
        <w:shd w:val="clear" w:color="auto" w:fill="92D050"/>
        <w:spacing w:after="0" w:line="240" w:lineRule="auto"/>
      </w:pPr>
      <w:r>
        <w:tab/>
      </w:r>
      <w:r>
        <w:tab/>
      </w:r>
      <w:r>
        <w:tab/>
      </w:r>
    </w:p>
    <w:p w14:paraId="5C1395DF" w14:textId="77777777" w:rsidR="00D9227A" w:rsidRDefault="00D9227A" w:rsidP="00205869">
      <w:pPr>
        <w:shd w:val="clear" w:color="auto" w:fill="92D050"/>
        <w:spacing w:after="0" w:line="240" w:lineRule="auto"/>
      </w:pPr>
      <w:r>
        <w:tab/>
      </w:r>
      <w:r>
        <w:tab/>
      </w:r>
      <w:r>
        <w:tab/>
        <w:t>Text {</w:t>
      </w:r>
    </w:p>
    <w:p w14:paraId="766965FF" w14:textId="77777777" w:rsidR="00D9227A" w:rsidRDefault="00D9227A" w:rsidP="00205869">
      <w:pPr>
        <w:shd w:val="clear" w:color="auto" w:fill="92D050"/>
        <w:spacing w:after="0" w:line="240" w:lineRule="auto"/>
      </w:pPr>
      <w:r>
        <w:tab/>
      </w:r>
      <w:r>
        <w:tab/>
      </w:r>
      <w:r>
        <w:tab/>
        <w:t>anchors.horizontalCenter: parent.horizontalCenter</w:t>
      </w:r>
    </w:p>
    <w:p w14:paraId="447AED9C" w14:textId="77777777" w:rsidR="00D9227A" w:rsidRDefault="00D9227A" w:rsidP="00205869">
      <w:pPr>
        <w:shd w:val="clear" w:color="auto" w:fill="92D050"/>
        <w:spacing w:after="0" w:line="240" w:lineRule="auto"/>
      </w:pPr>
      <w:r>
        <w:tab/>
      </w:r>
      <w:r>
        <w:tab/>
      </w:r>
      <w:r>
        <w:tab/>
        <w:t>y: 95</w:t>
      </w:r>
    </w:p>
    <w:p w14:paraId="3AFA4AD2" w14:textId="77777777" w:rsidR="00D9227A" w:rsidRDefault="00D9227A" w:rsidP="00205869">
      <w:pPr>
        <w:shd w:val="clear" w:color="auto" w:fill="92D050"/>
        <w:spacing w:after="0" w:line="240" w:lineRule="auto"/>
      </w:pPr>
      <w:r>
        <w:tab/>
      </w:r>
      <w:r>
        <w:tab/>
      </w:r>
      <w:r>
        <w:tab/>
        <w:t>text : "INPUT 2"</w:t>
      </w:r>
    </w:p>
    <w:p w14:paraId="2F152944" w14:textId="77777777" w:rsidR="00D9227A" w:rsidRDefault="00D9227A" w:rsidP="00205869">
      <w:pPr>
        <w:shd w:val="clear" w:color="auto" w:fill="92D050"/>
        <w:spacing w:after="0" w:line="240" w:lineRule="auto"/>
      </w:pPr>
      <w:r>
        <w:tab/>
      </w:r>
      <w:r>
        <w:tab/>
      </w:r>
      <w:r>
        <w:tab/>
        <w:t>color : "white"</w:t>
      </w:r>
    </w:p>
    <w:p w14:paraId="59DCDA69" w14:textId="77777777" w:rsidR="00D9227A" w:rsidRDefault="00D9227A" w:rsidP="00205869">
      <w:pPr>
        <w:shd w:val="clear" w:color="auto" w:fill="92D050"/>
        <w:spacing w:after="0" w:line="240" w:lineRule="auto"/>
      </w:pPr>
      <w:r>
        <w:tab/>
      </w:r>
      <w:r>
        <w:tab/>
      </w:r>
      <w:r>
        <w:tab/>
        <w:t>font.pixelSize : 23</w:t>
      </w:r>
    </w:p>
    <w:p w14:paraId="08B3DDA4" w14:textId="77777777" w:rsidR="00D9227A" w:rsidRDefault="00D9227A" w:rsidP="00205869">
      <w:pPr>
        <w:shd w:val="clear" w:color="auto" w:fill="92D050"/>
        <w:spacing w:after="0" w:line="240" w:lineRule="auto"/>
      </w:pPr>
      <w:r>
        <w:tab/>
      </w:r>
      <w:r>
        <w:tab/>
      </w:r>
      <w:r>
        <w:tab/>
        <w:t>}</w:t>
      </w:r>
    </w:p>
    <w:p w14:paraId="774A9AD7" w14:textId="77777777" w:rsidR="00D9227A" w:rsidRDefault="00D9227A" w:rsidP="00205869">
      <w:pPr>
        <w:shd w:val="clear" w:color="auto" w:fill="92D050"/>
        <w:spacing w:after="0" w:line="240" w:lineRule="auto"/>
      </w:pPr>
      <w:r>
        <w:tab/>
      </w:r>
      <w:r>
        <w:tab/>
      </w:r>
      <w:r>
        <w:tab/>
      </w:r>
    </w:p>
    <w:p w14:paraId="04232824" w14:textId="77777777" w:rsidR="00D9227A" w:rsidRDefault="00D9227A" w:rsidP="00205869">
      <w:pPr>
        <w:shd w:val="clear" w:color="auto" w:fill="92D050"/>
        <w:spacing w:after="0" w:line="240" w:lineRule="auto"/>
      </w:pPr>
      <w:r>
        <w:tab/>
      </w:r>
      <w:r>
        <w:tab/>
        <w:t>}</w:t>
      </w:r>
    </w:p>
    <w:p w14:paraId="53C78E45" w14:textId="77777777" w:rsidR="00D9227A" w:rsidRDefault="00D9227A" w:rsidP="00205869">
      <w:pPr>
        <w:shd w:val="clear" w:color="auto" w:fill="92D050"/>
        <w:spacing w:after="0" w:line="240" w:lineRule="auto"/>
      </w:pPr>
      <w:r>
        <w:tab/>
      </w:r>
    </w:p>
    <w:p w14:paraId="29A9D8D1" w14:textId="77777777" w:rsidR="00D9227A" w:rsidRDefault="00D9227A" w:rsidP="00205869">
      <w:pPr>
        <w:shd w:val="clear" w:color="auto" w:fill="92D050"/>
        <w:spacing w:after="0" w:line="240" w:lineRule="auto"/>
      </w:pPr>
      <w:r>
        <w:tab/>
      </w:r>
    </w:p>
    <w:p w14:paraId="73EF850B" w14:textId="77777777" w:rsidR="00D9227A" w:rsidRDefault="00D9227A" w:rsidP="00205869">
      <w:pPr>
        <w:shd w:val="clear" w:color="auto" w:fill="92D050"/>
        <w:spacing w:after="0" w:line="240" w:lineRule="auto"/>
      </w:pPr>
      <w:r>
        <w:tab/>
      </w:r>
    </w:p>
    <w:p w14:paraId="46CFDCE6" w14:textId="77777777" w:rsidR="00D9227A" w:rsidRDefault="00D9227A" w:rsidP="00205869">
      <w:pPr>
        <w:shd w:val="clear" w:color="auto" w:fill="92D050"/>
        <w:spacing w:after="0" w:line="240" w:lineRule="auto"/>
      </w:pPr>
      <w:r>
        <w:lastRenderedPageBreak/>
        <w:tab/>
        <w:t>}</w:t>
      </w:r>
    </w:p>
    <w:p w14:paraId="2F5A3E98" w14:textId="77777777" w:rsidR="00D9227A" w:rsidRDefault="00D9227A" w:rsidP="00205869">
      <w:pPr>
        <w:shd w:val="clear" w:color="auto" w:fill="92D050"/>
        <w:spacing w:after="0" w:line="240" w:lineRule="auto"/>
      </w:pPr>
    </w:p>
    <w:p w14:paraId="34201B4C" w14:textId="77777777" w:rsidR="00D9227A" w:rsidRDefault="00D9227A" w:rsidP="00205869">
      <w:pPr>
        <w:shd w:val="clear" w:color="auto" w:fill="92D050"/>
        <w:spacing w:after="0" w:line="240" w:lineRule="auto"/>
      </w:pPr>
      <w:r>
        <w:tab/>
      </w:r>
    </w:p>
    <w:p w14:paraId="4EC3F06D" w14:textId="77777777" w:rsidR="00D9227A" w:rsidRDefault="00D9227A" w:rsidP="00205869">
      <w:pPr>
        <w:shd w:val="clear" w:color="auto" w:fill="92D050"/>
        <w:spacing w:after="0" w:line="240" w:lineRule="auto"/>
      </w:pPr>
      <w:r>
        <w:tab/>
        <w:t>Rectangle{</w:t>
      </w:r>
    </w:p>
    <w:p w14:paraId="4DEB59D1" w14:textId="77777777" w:rsidR="00D9227A" w:rsidRDefault="00D9227A" w:rsidP="00205869">
      <w:pPr>
        <w:shd w:val="clear" w:color="auto" w:fill="92D050"/>
        <w:spacing w:after="0" w:line="240" w:lineRule="auto"/>
      </w:pPr>
      <w:r>
        <w:tab/>
      </w:r>
      <w:r>
        <w:tab/>
        <w:t>x: 800</w:t>
      </w:r>
    </w:p>
    <w:p w14:paraId="58E1870F" w14:textId="77777777" w:rsidR="00D9227A" w:rsidRDefault="00D9227A" w:rsidP="00205869">
      <w:pPr>
        <w:shd w:val="clear" w:color="auto" w:fill="92D050"/>
        <w:spacing w:after="0" w:line="240" w:lineRule="auto"/>
      </w:pPr>
      <w:r>
        <w:tab/>
      </w:r>
      <w:r>
        <w:tab/>
        <w:t>y: 150</w:t>
      </w:r>
    </w:p>
    <w:p w14:paraId="5F072603" w14:textId="77777777" w:rsidR="00D9227A" w:rsidRDefault="00D9227A" w:rsidP="00205869">
      <w:pPr>
        <w:shd w:val="clear" w:color="auto" w:fill="92D050"/>
        <w:spacing w:after="0" w:line="240" w:lineRule="auto"/>
      </w:pPr>
      <w:r>
        <w:tab/>
      </w:r>
      <w:r>
        <w:tab/>
        <w:t>width: 180</w:t>
      </w:r>
    </w:p>
    <w:p w14:paraId="304A1995" w14:textId="77777777" w:rsidR="00D9227A" w:rsidRDefault="00D9227A" w:rsidP="00205869">
      <w:pPr>
        <w:shd w:val="clear" w:color="auto" w:fill="92D050"/>
        <w:spacing w:after="0" w:line="240" w:lineRule="auto"/>
      </w:pPr>
      <w:r>
        <w:tab/>
      </w:r>
      <w:r>
        <w:tab/>
        <w:t>height:400</w:t>
      </w:r>
    </w:p>
    <w:p w14:paraId="25C43076" w14:textId="77777777" w:rsidR="00D9227A" w:rsidRDefault="00D9227A" w:rsidP="00205869">
      <w:pPr>
        <w:shd w:val="clear" w:color="auto" w:fill="92D050"/>
        <w:spacing w:after="0" w:line="240" w:lineRule="auto"/>
      </w:pPr>
      <w:r>
        <w:tab/>
      </w:r>
      <w:r>
        <w:tab/>
        <w:t>color: "#122e55"</w:t>
      </w:r>
    </w:p>
    <w:p w14:paraId="7283F5B5" w14:textId="77777777" w:rsidR="00D9227A" w:rsidRDefault="00D9227A" w:rsidP="00205869">
      <w:pPr>
        <w:shd w:val="clear" w:color="auto" w:fill="92D050"/>
        <w:spacing w:after="0" w:line="240" w:lineRule="auto"/>
      </w:pPr>
      <w:r>
        <w:tab/>
      </w:r>
    </w:p>
    <w:p w14:paraId="4B760E99" w14:textId="77777777" w:rsidR="00D9227A" w:rsidRDefault="00D9227A" w:rsidP="00205869">
      <w:pPr>
        <w:shd w:val="clear" w:color="auto" w:fill="92D050"/>
        <w:spacing w:after="0" w:line="240" w:lineRule="auto"/>
      </w:pPr>
      <w:r>
        <w:tab/>
      </w:r>
      <w:r>
        <w:tab/>
        <w:t>Text{</w:t>
      </w:r>
    </w:p>
    <w:p w14:paraId="0B1AE884" w14:textId="77777777" w:rsidR="00D9227A" w:rsidRDefault="00D9227A" w:rsidP="00205869">
      <w:pPr>
        <w:shd w:val="clear" w:color="auto" w:fill="92D050"/>
        <w:spacing w:after="0" w:line="240" w:lineRule="auto"/>
      </w:pPr>
      <w:r>
        <w:tab/>
      </w:r>
      <w:r>
        <w:tab/>
      </w:r>
      <w:r>
        <w:tab/>
        <w:t>anchors.horizontalCenter: parent.horizontalCenter</w:t>
      </w:r>
    </w:p>
    <w:p w14:paraId="2256B6C5" w14:textId="77777777" w:rsidR="00D9227A" w:rsidRDefault="00D9227A" w:rsidP="00205869">
      <w:pPr>
        <w:shd w:val="clear" w:color="auto" w:fill="92D050"/>
        <w:spacing w:after="0" w:line="240" w:lineRule="auto"/>
      </w:pPr>
      <w:r>
        <w:tab/>
      </w:r>
      <w:r>
        <w:tab/>
      </w:r>
      <w:r>
        <w:tab/>
        <w:t>y:0</w:t>
      </w:r>
    </w:p>
    <w:p w14:paraId="73AE5A7C" w14:textId="77777777" w:rsidR="00D9227A" w:rsidRDefault="00D9227A" w:rsidP="00205869">
      <w:pPr>
        <w:shd w:val="clear" w:color="auto" w:fill="92D050"/>
        <w:spacing w:after="0" w:line="240" w:lineRule="auto"/>
      </w:pPr>
      <w:r>
        <w:tab/>
      </w:r>
      <w:r>
        <w:tab/>
      </w:r>
      <w:r>
        <w:tab/>
        <w:t>text:"ANALOG INPUT"</w:t>
      </w:r>
    </w:p>
    <w:p w14:paraId="02D24CB9" w14:textId="77777777" w:rsidR="00D9227A" w:rsidRDefault="00D9227A" w:rsidP="00205869">
      <w:pPr>
        <w:shd w:val="clear" w:color="auto" w:fill="92D050"/>
        <w:spacing w:after="0" w:line="240" w:lineRule="auto"/>
      </w:pPr>
      <w:r>
        <w:tab/>
      </w:r>
      <w:r>
        <w:tab/>
      </w:r>
      <w:r>
        <w:tab/>
        <w:t>font.pixelSize:24</w:t>
      </w:r>
    </w:p>
    <w:p w14:paraId="58D60A7B" w14:textId="77777777" w:rsidR="00D9227A" w:rsidRDefault="00D9227A" w:rsidP="00205869">
      <w:pPr>
        <w:shd w:val="clear" w:color="auto" w:fill="92D050"/>
        <w:spacing w:after="0" w:line="240" w:lineRule="auto"/>
      </w:pPr>
      <w:r>
        <w:tab/>
      </w:r>
      <w:r>
        <w:tab/>
      </w:r>
      <w:r>
        <w:tab/>
        <w:t>color: "white"</w:t>
      </w:r>
    </w:p>
    <w:p w14:paraId="265CF025" w14:textId="77777777" w:rsidR="00D9227A" w:rsidRDefault="00D9227A" w:rsidP="00205869">
      <w:pPr>
        <w:shd w:val="clear" w:color="auto" w:fill="92D050"/>
        <w:spacing w:after="0" w:line="240" w:lineRule="auto"/>
      </w:pPr>
      <w:r>
        <w:tab/>
      </w:r>
      <w:r>
        <w:tab/>
        <w:t>}</w:t>
      </w:r>
    </w:p>
    <w:p w14:paraId="567595A7" w14:textId="77777777" w:rsidR="00D9227A" w:rsidRDefault="00D9227A" w:rsidP="00205869">
      <w:pPr>
        <w:shd w:val="clear" w:color="auto" w:fill="92D050"/>
        <w:spacing w:after="0" w:line="240" w:lineRule="auto"/>
      </w:pPr>
      <w:r>
        <w:tab/>
      </w:r>
      <w:r>
        <w:tab/>
      </w:r>
    </w:p>
    <w:p w14:paraId="77FB1C2E" w14:textId="77777777" w:rsidR="00D9227A" w:rsidRDefault="00D9227A" w:rsidP="00205869">
      <w:pPr>
        <w:shd w:val="clear" w:color="auto" w:fill="92D050"/>
        <w:spacing w:after="0" w:line="240" w:lineRule="auto"/>
      </w:pPr>
      <w:r>
        <w:tab/>
      </w:r>
      <w:r>
        <w:tab/>
      </w:r>
    </w:p>
    <w:p w14:paraId="7774FBDB" w14:textId="77777777" w:rsidR="00D9227A" w:rsidRDefault="00D9227A" w:rsidP="00205869">
      <w:pPr>
        <w:shd w:val="clear" w:color="auto" w:fill="92D050"/>
        <w:spacing w:after="0" w:line="240" w:lineRule="auto"/>
      </w:pPr>
      <w:r>
        <w:tab/>
      </w:r>
      <w:r>
        <w:tab/>
        <w:t>Gauge {</w:t>
      </w:r>
    </w:p>
    <w:p w14:paraId="5DEEF72B" w14:textId="77777777" w:rsidR="00D9227A" w:rsidRDefault="00D9227A" w:rsidP="00205869">
      <w:pPr>
        <w:shd w:val="clear" w:color="auto" w:fill="92D050"/>
        <w:spacing w:after="0" w:line="240" w:lineRule="auto"/>
      </w:pPr>
      <w:r>
        <w:tab/>
      </w:r>
      <w:r>
        <w:tab/>
        <w:t>id : gauge2</w:t>
      </w:r>
    </w:p>
    <w:p w14:paraId="338D1B24" w14:textId="77777777" w:rsidR="00D9227A" w:rsidRDefault="00D9227A" w:rsidP="00205869">
      <w:pPr>
        <w:shd w:val="clear" w:color="auto" w:fill="92D050"/>
        <w:spacing w:after="0" w:line="240" w:lineRule="auto"/>
      </w:pPr>
      <w:r>
        <w:tab/>
      </w:r>
      <w:r>
        <w:tab/>
        <w:t>x: 30</w:t>
      </w:r>
    </w:p>
    <w:p w14:paraId="47570AD8" w14:textId="77777777" w:rsidR="00D9227A" w:rsidRDefault="00D9227A" w:rsidP="00205869">
      <w:pPr>
        <w:shd w:val="clear" w:color="auto" w:fill="92D050"/>
        <w:spacing w:after="0" w:line="240" w:lineRule="auto"/>
      </w:pPr>
      <w:r>
        <w:tab/>
      </w:r>
      <w:r>
        <w:tab/>
        <w:t>y: 45</w:t>
      </w:r>
    </w:p>
    <w:p w14:paraId="7147E758" w14:textId="77777777" w:rsidR="00D9227A" w:rsidRDefault="00D9227A" w:rsidP="00205869">
      <w:pPr>
        <w:shd w:val="clear" w:color="auto" w:fill="92D050"/>
        <w:spacing w:after="0" w:line="240" w:lineRule="auto"/>
      </w:pPr>
      <w:r>
        <w:tab/>
      </w:r>
      <w:r>
        <w:tab/>
        <w:t>height : 270</w:t>
      </w:r>
    </w:p>
    <w:p w14:paraId="6E8303DE" w14:textId="77777777" w:rsidR="00D9227A" w:rsidRDefault="00D9227A" w:rsidP="00205869">
      <w:pPr>
        <w:shd w:val="clear" w:color="auto" w:fill="92D050"/>
        <w:spacing w:after="0" w:line="240" w:lineRule="auto"/>
      </w:pPr>
      <w:r>
        <w:tab/>
      </w:r>
      <w:r>
        <w:tab/>
        <w:t>width : 150</w:t>
      </w:r>
    </w:p>
    <w:p w14:paraId="333840E1" w14:textId="77777777" w:rsidR="00D9227A" w:rsidRDefault="00D9227A" w:rsidP="00205869">
      <w:pPr>
        <w:shd w:val="clear" w:color="auto" w:fill="92D050"/>
        <w:spacing w:after="0" w:line="240" w:lineRule="auto"/>
      </w:pPr>
      <w:r>
        <w:tab/>
      </w:r>
      <w:r>
        <w:tab/>
        <w:t>minimumValue: 0</w:t>
      </w:r>
    </w:p>
    <w:p w14:paraId="101DBA81" w14:textId="77777777" w:rsidR="00D9227A" w:rsidRDefault="00D9227A" w:rsidP="00205869">
      <w:pPr>
        <w:shd w:val="clear" w:color="auto" w:fill="92D050"/>
        <w:spacing w:after="0" w:line="240" w:lineRule="auto"/>
      </w:pPr>
      <w:r>
        <w:tab/>
      </w:r>
      <w:r>
        <w:tab/>
        <w:t>tickmarkStepSize: 205</w:t>
      </w:r>
    </w:p>
    <w:p w14:paraId="5F889445" w14:textId="77777777" w:rsidR="00D9227A" w:rsidRDefault="00D9227A" w:rsidP="00205869">
      <w:pPr>
        <w:shd w:val="clear" w:color="auto" w:fill="92D050"/>
        <w:spacing w:after="0" w:line="240" w:lineRule="auto"/>
      </w:pPr>
      <w:r>
        <w:tab/>
      </w:r>
      <w:r>
        <w:tab/>
        <w:t>value: pot_val.text</w:t>
      </w:r>
    </w:p>
    <w:p w14:paraId="15ACF7C1" w14:textId="77777777" w:rsidR="00D9227A" w:rsidRDefault="00D9227A" w:rsidP="00205869">
      <w:pPr>
        <w:shd w:val="clear" w:color="auto" w:fill="92D050"/>
        <w:spacing w:after="0" w:line="240" w:lineRule="auto"/>
      </w:pPr>
      <w:r>
        <w:tab/>
      </w:r>
      <w:r>
        <w:tab/>
        <w:t>maximumValue: 1023</w:t>
      </w:r>
    </w:p>
    <w:p w14:paraId="27A9750A" w14:textId="77777777" w:rsidR="00D9227A" w:rsidRDefault="00D9227A" w:rsidP="00205869">
      <w:pPr>
        <w:shd w:val="clear" w:color="auto" w:fill="92D050"/>
        <w:spacing w:after="0" w:line="240" w:lineRule="auto"/>
      </w:pPr>
      <w:r>
        <w:tab/>
      </w:r>
      <w:r>
        <w:tab/>
      </w:r>
    </w:p>
    <w:p w14:paraId="2AFBD6E0" w14:textId="77777777" w:rsidR="00D9227A" w:rsidRDefault="00D9227A" w:rsidP="00205869">
      <w:pPr>
        <w:shd w:val="clear" w:color="auto" w:fill="92D050"/>
        <w:spacing w:after="0" w:line="240" w:lineRule="auto"/>
      </w:pPr>
      <w:r>
        <w:tab/>
      </w:r>
      <w:r>
        <w:tab/>
      </w:r>
    </w:p>
    <w:p w14:paraId="1A6F2BD7" w14:textId="77777777" w:rsidR="00D9227A" w:rsidRDefault="00D9227A" w:rsidP="00205869">
      <w:pPr>
        <w:shd w:val="clear" w:color="auto" w:fill="92D050"/>
        <w:spacing w:after="0" w:line="240" w:lineRule="auto"/>
      </w:pPr>
      <w:r>
        <w:tab/>
      </w:r>
      <w:r>
        <w:tab/>
        <w:t>style: GaugeStyle {</w:t>
      </w:r>
    </w:p>
    <w:p w14:paraId="35F19020" w14:textId="77777777" w:rsidR="00D9227A" w:rsidRDefault="00D9227A" w:rsidP="00205869">
      <w:pPr>
        <w:shd w:val="clear" w:color="auto" w:fill="92D050"/>
        <w:spacing w:after="0" w:line="240" w:lineRule="auto"/>
      </w:pPr>
      <w:r>
        <w:tab/>
      </w:r>
      <w:r>
        <w:tab/>
      </w:r>
      <w:r>
        <w:tab/>
      </w:r>
    </w:p>
    <w:p w14:paraId="0F32FE3C" w14:textId="77777777" w:rsidR="00D9227A" w:rsidRDefault="00D9227A" w:rsidP="00205869">
      <w:pPr>
        <w:shd w:val="clear" w:color="auto" w:fill="92D050"/>
        <w:spacing w:after="0" w:line="240" w:lineRule="auto"/>
      </w:pPr>
      <w:r>
        <w:tab/>
      </w:r>
      <w:r>
        <w:tab/>
      </w:r>
      <w:r>
        <w:tab/>
        <w:t>valueBar: Rectangle {</w:t>
      </w:r>
    </w:p>
    <w:p w14:paraId="324FF8C6" w14:textId="77777777" w:rsidR="00D9227A" w:rsidRDefault="00D9227A" w:rsidP="00205869">
      <w:pPr>
        <w:shd w:val="clear" w:color="auto" w:fill="92D050"/>
        <w:spacing w:after="0" w:line="240" w:lineRule="auto"/>
      </w:pPr>
      <w:r>
        <w:lastRenderedPageBreak/>
        <w:tab/>
      </w:r>
      <w:r>
        <w:tab/>
      </w:r>
      <w:r>
        <w:tab/>
      </w:r>
      <w:r>
        <w:tab/>
        <w:t>antialiasing: true</w:t>
      </w:r>
    </w:p>
    <w:p w14:paraId="41078784" w14:textId="77777777" w:rsidR="00D9227A" w:rsidRDefault="00D9227A" w:rsidP="00205869">
      <w:pPr>
        <w:shd w:val="clear" w:color="auto" w:fill="92D050"/>
        <w:spacing w:after="0" w:line="240" w:lineRule="auto"/>
      </w:pPr>
      <w:r>
        <w:tab/>
      </w:r>
      <w:r>
        <w:tab/>
      </w:r>
      <w:r>
        <w:tab/>
      </w:r>
      <w:r>
        <w:tab/>
        <w:t>color: "#04f8fa"</w:t>
      </w:r>
    </w:p>
    <w:p w14:paraId="58E6A6A6" w14:textId="77777777" w:rsidR="00D9227A" w:rsidRDefault="00D9227A" w:rsidP="00205869">
      <w:pPr>
        <w:shd w:val="clear" w:color="auto" w:fill="92D050"/>
        <w:spacing w:after="0" w:line="240" w:lineRule="auto"/>
      </w:pPr>
      <w:r>
        <w:tab/>
      </w:r>
      <w:r>
        <w:tab/>
      </w:r>
      <w:r>
        <w:tab/>
      </w:r>
      <w:r>
        <w:tab/>
        <w:t>implicitWidth: 70</w:t>
      </w:r>
    </w:p>
    <w:p w14:paraId="23940406" w14:textId="77777777" w:rsidR="00D9227A" w:rsidRDefault="00D9227A" w:rsidP="00205869">
      <w:pPr>
        <w:shd w:val="clear" w:color="auto" w:fill="92D050"/>
        <w:spacing w:after="0" w:line="240" w:lineRule="auto"/>
      </w:pPr>
      <w:r>
        <w:tab/>
      </w:r>
      <w:r>
        <w:tab/>
      </w:r>
      <w:r>
        <w:tab/>
        <w:t>}</w:t>
      </w:r>
      <w:r>
        <w:tab/>
      </w:r>
    </w:p>
    <w:p w14:paraId="006B2C3B" w14:textId="77777777" w:rsidR="00D9227A" w:rsidRDefault="00D9227A" w:rsidP="00205869">
      <w:pPr>
        <w:shd w:val="clear" w:color="auto" w:fill="92D050"/>
        <w:spacing w:after="0" w:line="240" w:lineRule="auto"/>
      </w:pPr>
      <w:r>
        <w:tab/>
      </w:r>
      <w:r>
        <w:tab/>
      </w:r>
    </w:p>
    <w:p w14:paraId="2A8C82F1" w14:textId="77777777" w:rsidR="00D9227A" w:rsidRDefault="00D9227A" w:rsidP="00205869">
      <w:pPr>
        <w:shd w:val="clear" w:color="auto" w:fill="92D050"/>
        <w:spacing w:after="0" w:line="240" w:lineRule="auto"/>
      </w:pPr>
      <w:r>
        <w:tab/>
      </w:r>
      <w:r>
        <w:tab/>
        <w:t>}</w:t>
      </w:r>
    </w:p>
    <w:p w14:paraId="6B88112B" w14:textId="77777777" w:rsidR="00D9227A" w:rsidRDefault="00D9227A" w:rsidP="00205869">
      <w:pPr>
        <w:shd w:val="clear" w:color="auto" w:fill="92D050"/>
        <w:spacing w:after="0" w:line="240" w:lineRule="auto"/>
      </w:pPr>
      <w:r>
        <w:tab/>
      </w:r>
      <w:r>
        <w:tab/>
      </w:r>
    </w:p>
    <w:p w14:paraId="5E079E1C" w14:textId="77777777" w:rsidR="00D9227A" w:rsidRDefault="00D9227A" w:rsidP="00205869">
      <w:pPr>
        <w:shd w:val="clear" w:color="auto" w:fill="92D050"/>
        <w:spacing w:after="0" w:line="240" w:lineRule="auto"/>
      </w:pPr>
      <w:r>
        <w:tab/>
        <w:t>}</w:t>
      </w:r>
    </w:p>
    <w:p w14:paraId="65498797" w14:textId="77777777" w:rsidR="00D9227A" w:rsidRDefault="00D9227A" w:rsidP="00205869">
      <w:pPr>
        <w:shd w:val="clear" w:color="auto" w:fill="92D050"/>
        <w:spacing w:after="0" w:line="240" w:lineRule="auto"/>
      </w:pPr>
      <w:r>
        <w:tab/>
      </w:r>
    </w:p>
    <w:p w14:paraId="50E38984" w14:textId="77777777" w:rsidR="00D9227A" w:rsidRDefault="00D9227A" w:rsidP="00205869">
      <w:pPr>
        <w:shd w:val="clear" w:color="auto" w:fill="92D050"/>
        <w:spacing w:after="0" w:line="240" w:lineRule="auto"/>
      </w:pPr>
      <w:r>
        <w:tab/>
        <w:t>Text{</w:t>
      </w:r>
    </w:p>
    <w:p w14:paraId="441F68BE" w14:textId="77777777" w:rsidR="00D9227A" w:rsidRDefault="00D9227A" w:rsidP="00205869">
      <w:pPr>
        <w:shd w:val="clear" w:color="auto" w:fill="92D050"/>
        <w:spacing w:after="0" w:line="240" w:lineRule="auto"/>
      </w:pPr>
      <w:r>
        <w:tab/>
      </w:r>
      <w:r>
        <w:tab/>
        <w:t>id : pot_val</w:t>
      </w:r>
    </w:p>
    <w:p w14:paraId="0402080F" w14:textId="77777777" w:rsidR="00D9227A" w:rsidRDefault="00D9227A" w:rsidP="00205869">
      <w:pPr>
        <w:shd w:val="clear" w:color="auto" w:fill="92D050"/>
        <w:spacing w:after="0" w:line="240" w:lineRule="auto"/>
      </w:pPr>
      <w:r>
        <w:tab/>
      </w:r>
      <w:r>
        <w:tab/>
        <w:t>anchors.horizontalCenter: parent.horizontalCenter</w:t>
      </w:r>
    </w:p>
    <w:p w14:paraId="5CFBE26B" w14:textId="77777777" w:rsidR="00D9227A" w:rsidRDefault="00D9227A" w:rsidP="00205869">
      <w:pPr>
        <w:shd w:val="clear" w:color="auto" w:fill="92D050"/>
        <w:spacing w:after="0" w:line="240" w:lineRule="auto"/>
      </w:pPr>
      <w:r>
        <w:tab/>
      </w:r>
      <w:r>
        <w:tab/>
        <w:t xml:space="preserve">y:330 </w:t>
      </w:r>
    </w:p>
    <w:p w14:paraId="4629FAD6" w14:textId="77777777" w:rsidR="00D9227A" w:rsidRDefault="00D9227A" w:rsidP="00205869">
      <w:pPr>
        <w:shd w:val="clear" w:color="auto" w:fill="92D050"/>
        <w:spacing w:after="0" w:line="240" w:lineRule="auto"/>
      </w:pPr>
      <w:r>
        <w:tab/>
      </w:r>
      <w:r>
        <w:tab/>
        <w:t>font.pixelSize:33</w:t>
      </w:r>
    </w:p>
    <w:p w14:paraId="5388C705" w14:textId="77777777" w:rsidR="00D9227A" w:rsidRDefault="00D9227A" w:rsidP="00205869">
      <w:pPr>
        <w:shd w:val="clear" w:color="auto" w:fill="92D050"/>
        <w:spacing w:after="0" w:line="240" w:lineRule="auto"/>
      </w:pPr>
      <w:r>
        <w:tab/>
      </w:r>
      <w:r>
        <w:tab/>
        <w:t>color :"white"</w:t>
      </w:r>
    </w:p>
    <w:p w14:paraId="0F8808D7" w14:textId="7ACF3077" w:rsidR="00D9227A" w:rsidRDefault="00D9227A" w:rsidP="00205869">
      <w:pPr>
        <w:shd w:val="clear" w:color="auto" w:fill="92D050"/>
        <w:spacing w:after="0" w:line="240" w:lineRule="auto"/>
      </w:pPr>
      <w:r>
        <w:tab/>
        <w:t>}</w:t>
      </w:r>
    </w:p>
    <w:p w14:paraId="3D0FBFA6" w14:textId="3A3CB9F8" w:rsidR="00D9227A" w:rsidRDefault="00D9227A" w:rsidP="00205869">
      <w:pPr>
        <w:shd w:val="clear" w:color="auto" w:fill="92D050"/>
        <w:spacing w:after="0" w:line="240" w:lineRule="auto"/>
      </w:pPr>
      <w:r>
        <w:tab/>
        <w:t>}</w:t>
      </w:r>
    </w:p>
    <w:p w14:paraId="20381C66" w14:textId="77777777" w:rsidR="00D9227A" w:rsidRDefault="00D9227A" w:rsidP="00205869">
      <w:pPr>
        <w:shd w:val="clear" w:color="auto" w:fill="92D050"/>
        <w:spacing w:after="0" w:line="240" w:lineRule="auto"/>
      </w:pPr>
      <w:r>
        <w:tab/>
        <w:t>Text{</w:t>
      </w:r>
    </w:p>
    <w:p w14:paraId="23A62769" w14:textId="77777777" w:rsidR="00D9227A" w:rsidRDefault="00D9227A" w:rsidP="00205869">
      <w:pPr>
        <w:shd w:val="clear" w:color="auto" w:fill="92D050"/>
        <w:spacing w:after="0" w:line="240" w:lineRule="auto"/>
      </w:pPr>
      <w:r>
        <w:tab/>
        <w:t>x:0</w:t>
      </w:r>
    </w:p>
    <w:p w14:paraId="38429D05" w14:textId="77777777" w:rsidR="00D9227A" w:rsidRDefault="00D9227A" w:rsidP="00205869">
      <w:pPr>
        <w:shd w:val="clear" w:color="auto" w:fill="92D050"/>
        <w:spacing w:after="0" w:line="240" w:lineRule="auto"/>
      </w:pPr>
      <w:r>
        <w:tab/>
        <w:t>y:570</w:t>
      </w:r>
    </w:p>
    <w:p w14:paraId="6E8E934B" w14:textId="77777777" w:rsidR="00D9227A" w:rsidRDefault="00D9227A" w:rsidP="00205869">
      <w:pPr>
        <w:shd w:val="clear" w:color="auto" w:fill="92D050"/>
        <w:spacing w:after="0" w:line="240" w:lineRule="auto"/>
      </w:pPr>
      <w:r>
        <w:tab/>
        <w:t>text:"FREE SOFTWARE, FOR EDUCATIONAL PURPOSE"</w:t>
      </w:r>
    </w:p>
    <w:p w14:paraId="46DD7F45" w14:textId="7C0A91C5" w:rsidR="00D9227A" w:rsidRDefault="00D9227A" w:rsidP="00205869">
      <w:pPr>
        <w:shd w:val="clear" w:color="auto" w:fill="92D050"/>
        <w:spacing w:after="0" w:line="240" w:lineRule="auto"/>
      </w:pPr>
      <w:r>
        <w:tab/>
        <w:t>font.pixelSize:20</w:t>
      </w:r>
    </w:p>
    <w:p w14:paraId="3A684F43" w14:textId="77777777" w:rsidR="00D9227A" w:rsidRDefault="00D9227A" w:rsidP="00205869">
      <w:pPr>
        <w:shd w:val="clear" w:color="auto" w:fill="92D050"/>
        <w:spacing w:after="0" w:line="240" w:lineRule="auto"/>
      </w:pPr>
      <w:r>
        <w:tab/>
        <w:t>color :"#04f8fa"</w:t>
      </w:r>
    </w:p>
    <w:p w14:paraId="4EB584F9" w14:textId="77777777" w:rsidR="00D9227A" w:rsidRDefault="00D9227A" w:rsidP="00205869">
      <w:pPr>
        <w:shd w:val="clear" w:color="auto" w:fill="92D050"/>
        <w:spacing w:after="0" w:line="240" w:lineRule="auto"/>
      </w:pPr>
      <w:r>
        <w:tab/>
        <w:t>}</w:t>
      </w:r>
    </w:p>
    <w:p w14:paraId="24BB10D0" w14:textId="77777777" w:rsidR="00D9227A" w:rsidRDefault="00D9227A" w:rsidP="00205869">
      <w:pPr>
        <w:shd w:val="clear" w:color="auto" w:fill="92D050"/>
        <w:spacing w:after="0" w:line="240" w:lineRule="auto"/>
      </w:pPr>
      <w:r>
        <w:tab/>
      </w:r>
    </w:p>
    <w:p w14:paraId="3780B290" w14:textId="77777777" w:rsidR="00D9227A" w:rsidRDefault="00D9227A" w:rsidP="00205869">
      <w:pPr>
        <w:shd w:val="clear" w:color="auto" w:fill="92D050"/>
        <w:spacing w:after="0" w:line="240" w:lineRule="auto"/>
      </w:pPr>
      <w:r>
        <w:tab/>
        <w:t>Timer{</w:t>
      </w:r>
    </w:p>
    <w:p w14:paraId="5F4EFE3A" w14:textId="77777777" w:rsidR="00D9227A" w:rsidRDefault="00D9227A" w:rsidP="00205869">
      <w:pPr>
        <w:shd w:val="clear" w:color="auto" w:fill="92D050"/>
        <w:spacing w:after="0" w:line="240" w:lineRule="auto"/>
      </w:pPr>
      <w:r>
        <w:tab/>
      </w:r>
      <w:r>
        <w:tab/>
        <w:t>id:tmgauge</w:t>
      </w:r>
    </w:p>
    <w:p w14:paraId="747BCE95" w14:textId="77777777" w:rsidR="00D9227A" w:rsidRDefault="00D9227A" w:rsidP="00205869">
      <w:pPr>
        <w:shd w:val="clear" w:color="auto" w:fill="92D050"/>
        <w:spacing w:after="0" w:line="240" w:lineRule="auto"/>
      </w:pPr>
      <w:r>
        <w:tab/>
      </w:r>
      <w:r>
        <w:tab/>
        <w:t>interval: 50</w:t>
      </w:r>
    </w:p>
    <w:p w14:paraId="4CB13053" w14:textId="77777777" w:rsidR="00D9227A" w:rsidRDefault="00D9227A" w:rsidP="00205869">
      <w:pPr>
        <w:shd w:val="clear" w:color="auto" w:fill="92D050"/>
        <w:spacing w:after="0" w:line="240" w:lineRule="auto"/>
      </w:pPr>
      <w:r>
        <w:tab/>
      </w:r>
      <w:r>
        <w:tab/>
        <w:t>repeat: true</w:t>
      </w:r>
    </w:p>
    <w:p w14:paraId="4497C648" w14:textId="77777777" w:rsidR="00D9227A" w:rsidRDefault="00D9227A" w:rsidP="00205869">
      <w:pPr>
        <w:shd w:val="clear" w:color="auto" w:fill="92D050"/>
        <w:spacing w:after="0" w:line="240" w:lineRule="auto"/>
      </w:pPr>
      <w:r>
        <w:tab/>
      </w:r>
      <w:r>
        <w:tab/>
        <w:t>running: true</w:t>
      </w:r>
    </w:p>
    <w:p w14:paraId="0D9E81BD" w14:textId="77777777" w:rsidR="00D9227A" w:rsidRDefault="00D9227A" w:rsidP="00205869">
      <w:pPr>
        <w:shd w:val="clear" w:color="auto" w:fill="92D050"/>
        <w:spacing w:after="0" w:line="240" w:lineRule="auto"/>
      </w:pPr>
      <w:r>
        <w:tab/>
      </w:r>
      <w:r>
        <w:tab/>
        <w:t>onTriggered: {</w:t>
      </w:r>
    </w:p>
    <w:p w14:paraId="14E3F160" w14:textId="77777777" w:rsidR="00D9227A" w:rsidRDefault="00D9227A" w:rsidP="00205869">
      <w:pPr>
        <w:shd w:val="clear" w:color="auto" w:fill="92D050"/>
        <w:spacing w:after="0" w:line="240" w:lineRule="auto"/>
      </w:pPr>
      <w:r>
        <w:tab/>
      </w:r>
      <w:r>
        <w:tab/>
        <w:t>pot_val.text = backend.get_analog()</w:t>
      </w:r>
    </w:p>
    <w:p w14:paraId="07AFAED2" w14:textId="77777777" w:rsidR="00D9227A" w:rsidRDefault="00D9227A" w:rsidP="00205869">
      <w:pPr>
        <w:shd w:val="clear" w:color="auto" w:fill="92D050"/>
        <w:spacing w:after="0" w:line="240" w:lineRule="auto"/>
      </w:pPr>
      <w:r>
        <w:tab/>
      </w:r>
      <w:r>
        <w:tab/>
        <w:t>sensor1_color.color = backend.get_input1_color()</w:t>
      </w:r>
    </w:p>
    <w:p w14:paraId="79D25194" w14:textId="77777777" w:rsidR="00D9227A" w:rsidRDefault="00D9227A" w:rsidP="00205869">
      <w:pPr>
        <w:shd w:val="clear" w:color="auto" w:fill="92D050"/>
        <w:spacing w:after="0" w:line="240" w:lineRule="auto"/>
      </w:pPr>
      <w:r>
        <w:tab/>
      </w:r>
      <w:r>
        <w:tab/>
        <w:t>sensor2_color.color = backend.get_input2_color()</w:t>
      </w:r>
    </w:p>
    <w:p w14:paraId="149089D0" w14:textId="77777777" w:rsidR="00D9227A" w:rsidRDefault="00D9227A" w:rsidP="00205869">
      <w:pPr>
        <w:shd w:val="clear" w:color="auto" w:fill="92D050"/>
        <w:spacing w:after="0" w:line="240" w:lineRule="auto"/>
      </w:pPr>
      <w:r>
        <w:lastRenderedPageBreak/>
        <w:tab/>
      </w:r>
      <w:r>
        <w:tab/>
        <w:t>}</w:t>
      </w:r>
    </w:p>
    <w:p w14:paraId="0803AB89" w14:textId="77777777" w:rsidR="00D9227A" w:rsidRDefault="00D9227A" w:rsidP="00205869">
      <w:pPr>
        <w:shd w:val="clear" w:color="auto" w:fill="92D050"/>
        <w:spacing w:after="0" w:line="240" w:lineRule="auto"/>
      </w:pPr>
      <w:r>
        <w:tab/>
        <w:t>}</w:t>
      </w:r>
    </w:p>
    <w:p w14:paraId="0FD85860" w14:textId="77777777" w:rsidR="00D9227A" w:rsidRDefault="00D9227A" w:rsidP="00205869">
      <w:pPr>
        <w:shd w:val="clear" w:color="auto" w:fill="92D050"/>
        <w:spacing w:after="0" w:line="240" w:lineRule="auto"/>
      </w:pPr>
      <w:r>
        <w:tab/>
      </w:r>
    </w:p>
    <w:p w14:paraId="79C317CA" w14:textId="77777777" w:rsidR="00D9227A" w:rsidRDefault="00D9227A" w:rsidP="00205869">
      <w:pPr>
        <w:shd w:val="clear" w:color="auto" w:fill="92D050"/>
        <w:spacing w:after="0" w:line="240" w:lineRule="auto"/>
      </w:pPr>
      <w:r>
        <w:t>}</w:t>
      </w:r>
    </w:p>
    <w:p w14:paraId="4C749412" w14:textId="77777777" w:rsidR="00D9227A" w:rsidRDefault="00D9227A" w:rsidP="00D9227A"/>
    <w:p w14:paraId="2F6161C3" w14:textId="391D9CB8" w:rsidR="00D9227A" w:rsidRDefault="00D9227A" w:rsidP="00D9227A"/>
    <w:p w14:paraId="40120C52" w14:textId="0F6F7897" w:rsidR="00BD5EA5" w:rsidRDefault="00BD5EA5" w:rsidP="00D9227A"/>
    <w:p w14:paraId="25DDBD90" w14:textId="1E3FA351" w:rsidR="00BD5EA5" w:rsidRDefault="00BD5EA5" w:rsidP="00BD5EA5">
      <w:r>
        <w:t>Program Arduino :</w:t>
      </w:r>
    </w:p>
    <w:p w14:paraId="0FA3B44D" w14:textId="77777777" w:rsidR="001C760D" w:rsidRDefault="001C760D" w:rsidP="00205869">
      <w:pPr>
        <w:shd w:val="clear" w:color="auto" w:fill="00B0F0"/>
        <w:spacing w:line="240" w:lineRule="auto"/>
      </w:pPr>
      <w:r>
        <w:t>///////////////////////////////////////////////////////////////////////////////</w:t>
      </w:r>
    </w:p>
    <w:p w14:paraId="1648ABB7" w14:textId="77777777" w:rsidR="001C760D" w:rsidRDefault="001C760D" w:rsidP="00205869">
      <w:pPr>
        <w:shd w:val="clear" w:color="auto" w:fill="00B0F0"/>
        <w:spacing w:line="240" w:lineRule="auto"/>
      </w:pPr>
      <w:r>
        <w:t>/////// PROGRAM FIRMWARE ARDUINO PYTHON //////////////////////////////////////</w:t>
      </w:r>
    </w:p>
    <w:p w14:paraId="7CF058BA" w14:textId="77777777" w:rsidR="001C760D" w:rsidRDefault="001C760D" w:rsidP="00205869">
      <w:pPr>
        <w:shd w:val="clear" w:color="auto" w:fill="00B0F0"/>
        <w:spacing w:line="240" w:lineRule="auto"/>
      </w:pPr>
      <w:r>
        <w:t>/////// written by : muhammad husni     /////////////////////////////////////</w:t>
      </w:r>
    </w:p>
    <w:p w14:paraId="2B88E230" w14:textId="77777777" w:rsidR="001C760D" w:rsidRDefault="001C760D" w:rsidP="00205869">
      <w:pPr>
        <w:shd w:val="clear" w:color="auto" w:fill="00B0F0"/>
        <w:spacing w:line="240" w:lineRule="auto"/>
      </w:pPr>
      <w:r>
        <w:t>/////// FOR EDUCATIONAL PURPOSE         ////////////////////////////////////</w:t>
      </w:r>
    </w:p>
    <w:p w14:paraId="3D5A26C7" w14:textId="77777777" w:rsidR="001C760D" w:rsidRDefault="001C760D" w:rsidP="00205869">
      <w:pPr>
        <w:shd w:val="clear" w:color="auto" w:fill="00B0F0"/>
        <w:spacing w:line="240" w:lineRule="auto"/>
      </w:pPr>
      <w:r>
        <w:t xml:space="preserve">/////////////////////////////////////////////////////////////////////////// </w:t>
      </w:r>
    </w:p>
    <w:p w14:paraId="458AB20B" w14:textId="77777777" w:rsidR="001C760D" w:rsidRDefault="001C760D" w:rsidP="00205869">
      <w:pPr>
        <w:shd w:val="clear" w:color="auto" w:fill="00B0F0"/>
        <w:spacing w:line="240" w:lineRule="auto"/>
      </w:pPr>
    </w:p>
    <w:p w14:paraId="74DD220A" w14:textId="77777777" w:rsidR="001C760D" w:rsidRDefault="001C760D" w:rsidP="00205869">
      <w:pPr>
        <w:shd w:val="clear" w:color="auto" w:fill="00B0F0"/>
        <w:spacing w:line="240" w:lineRule="auto"/>
      </w:pPr>
      <w:r>
        <w:t>///////////////DEKLARASI VARIABEL////////////////////////////////////////////</w:t>
      </w:r>
    </w:p>
    <w:p w14:paraId="626FD5DD" w14:textId="77777777" w:rsidR="001C760D" w:rsidRDefault="001C760D" w:rsidP="00205869">
      <w:pPr>
        <w:shd w:val="clear" w:color="auto" w:fill="00B0F0"/>
        <w:spacing w:line="240" w:lineRule="auto"/>
      </w:pPr>
      <w:r>
        <w:t>String myString;</w:t>
      </w:r>
    </w:p>
    <w:p w14:paraId="776C5F6A" w14:textId="77777777" w:rsidR="001C760D" w:rsidRDefault="001C760D" w:rsidP="00205869">
      <w:pPr>
        <w:shd w:val="clear" w:color="auto" w:fill="00B0F0"/>
        <w:spacing w:line="240" w:lineRule="auto"/>
      </w:pPr>
      <w:r>
        <w:t>char c;</w:t>
      </w:r>
    </w:p>
    <w:p w14:paraId="13956770" w14:textId="77777777" w:rsidR="001C760D" w:rsidRDefault="001C760D" w:rsidP="00205869">
      <w:pPr>
        <w:shd w:val="clear" w:color="auto" w:fill="00B0F0"/>
        <w:spacing w:line="240" w:lineRule="auto"/>
      </w:pPr>
      <w:r>
        <w:t>String data_buffer;</w:t>
      </w:r>
    </w:p>
    <w:p w14:paraId="65ADE5F6" w14:textId="77777777" w:rsidR="001C760D" w:rsidRDefault="001C760D" w:rsidP="00205869">
      <w:pPr>
        <w:shd w:val="clear" w:color="auto" w:fill="00B0F0"/>
        <w:spacing w:line="240" w:lineRule="auto"/>
      </w:pPr>
      <w:r>
        <w:t>int Index1,Index2,Index3,Index4,Index5,Index6, Index7, Index8, Index9;</w:t>
      </w:r>
    </w:p>
    <w:p w14:paraId="5B5C09FF" w14:textId="77777777" w:rsidR="001C760D" w:rsidRDefault="001C760D" w:rsidP="00205869">
      <w:pPr>
        <w:shd w:val="clear" w:color="auto" w:fill="00B0F0"/>
        <w:spacing w:line="240" w:lineRule="auto"/>
      </w:pPr>
      <w:r>
        <w:t>String secondValue, thirdValue, fourthValue, fifthValue, sixthValue, seventhValue, eighthValue, firstValue;</w:t>
      </w:r>
    </w:p>
    <w:p w14:paraId="74F87099" w14:textId="77777777" w:rsidR="001C760D" w:rsidRDefault="001C760D" w:rsidP="00205869">
      <w:pPr>
        <w:shd w:val="clear" w:color="auto" w:fill="00B0F0"/>
        <w:spacing w:line="240" w:lineRule="auto"/>
      </w:pPr>
      <w:r>
        <w:t>unsigned long time_send;</w:t>
      </w:r>
    </w:p>
    <w:p w14:paraId="7A048C2C" w14:textId="77777777" w:rsidR="001C760D" w:rsidRDefault="001C760D" w:rsidP="00205869">
      <w:pPr>
        <w:shd w:val="clear" w:color="auto" w:fill="00B0F0"/>
        <w:spacing w:line="240" w:lineRule="auto"/>
      </w:pPr>
      <w:r>
        <w:t>unsigned long prev_time_send;</w:t>
      </w:r>
    </w:p>
    <w:p w14:paraId="1B827816" w14:textId="77777777" w:rsidR="001C760D" w:rsidRDefault="001C760D" w:rsidP="00205869">
      <w:pPr>
        <w:shd w:val="clear" w:color="auto" w:fill="00B0F0"/>
        <w:spacing w:line="240" w:lineRule="auto"/>
      </w:pPr>
    </w:p>
    <w:p w14:paraId="7745A075" w14:textId="77777777" w:rsidR="001C760D" w:rsidRDefault="001C760D" w:rsidP="00205869">
      <w:pPr>
        <w:shd w:val="clear" w:color="auto" w:fill="00B0F0"/>
        <w:spacing w:line="240" w:lineRule="auto"/>
      </w:pPr>
      <w:r>
        <w:lastRenderedPageBreak/>
        <w:t>int led1 = 13;</w:t>
      </w:r>
    </w:p>
    <w:p w14:paraId="452998BF" w14:textId="77777777" w:rsidR="001C760D" w:rsidRDefault="001C760D" w:rsidP="00205869">
      <w:pPr>
        <w:shd w:val="clear" w:color="auto" w:fill="00B0F0"/>
        <w:spacing w:line="240" w:lineRule="auto"/>
      </w:pPr>
      <w:r>
        <w:t>int led2 = 12;</w:t>
      </w:r>
    </w:p>
    <w:p w14:paraId="67D5B51F" w14:textId="77777777" w:rsidR="001C760D" w:rsidRDefault="001C760D" w:rsidP="00205869">
      <w:pPr>
        <w:shd w:val="clear" w:color="auto" w:fill="00B0F0"/>
        <w:spacing w:line="240" w:lineRule="auto"/>
      </w:pPr>
      <w:r>
        <w:t>int led3 = 11;</w:t>
      </w:r>
    </w:p>
    <w:p w14:paraId="0C924905" w14:textId="77777777" w:rsidR="001C760D" w:rsidRDefault="001C760D" w:rsidP="00205869">
      <w:pPr>
        <w:shd w:val="clear" w:color="auto" w:fill="00B0F0"/>
        <w:spacing w:line="240" w:lineRule="auto"/>
      </w:pPr>
      <w:r>
        <w:t>int led_pwm = 10;</w:t>
      </w:r>
    </w:p>
    <w:p w14:paraId="630807BA" w14:textId="77777777" w:rsidR="001C760D" w:rsidRDefault="001C760D" w:rsidP="00205869">
      <w:pPr>
        <w:shd w:val="clear" w:color="auto" w:fill="00B0F0"/>
        <w:spacing w:line="240" w:lineRule="auto"/>
      </w:pPr>
    </w:p>
    <w:p w14:paraId="461D4C47" w14:textId="77777777" w:rsidR="001C760D" w:rsidRDefault="001C760D" w:rsidP="00205869">
      <w:pPr>
        <w:shd w:val="clear" w:color="auto" w:fill="00B0F0"/>
        <w:spacing w:line="240" w:lineRule="auto"/>
      </w:pPr>
      <w:r>
        <w:t>int led1_status;</w:t>
      </w:r>
    </w:p>
    <w:p w14:paraId="6D04143C" w14:textId="77777777" w:rsidR="001C760D" w:rsidRDefault="001C760D" w:rsidP="00205869">
      <w:pPr>
        <w:shd w:val="clear" w:color="auto" w:fill="00B0F0"/>
        <w:spacing w:line="240" w:lineRule="auto"/>
      </w:pPr>
      <w:r>
        <w:t>int led2_status;</w:t>
      </w:r>
    </w:p>
    <w:p w14:paraId="508936D6" w14:textId="77777777" w:rsidR="001C760D" w:rsidRDefault="001C760D" w:rsidP="00205869">
      <w:pPr>
        <w:shd w:val="clear" w:color="auto" w:fill="00B0F0"/>
        <w:spacing w:line="240" w:lineRule="auto"/>
      </w:pPr>
      <w:r>
        <w:t>int led3_status;</w:t>
      </w:r>
    </w:p>
    <w:p w14:paraId="7B8DAB2A" w14:textId="2B90ABD9" w:rsidR="001C760D" w:rsidRDefault="001C760D" w:rsidP="00205869">
      <w:pPr>
        <w:shd w:val="clear" w:color="auto" w:fill="00B0F0"/>
        <w:spacing w:line="240" w:lineRule="auto"/>
      </w:pPr>
      <w:r>
        <w:t>int led_pwm_val;</w:t>
      </w:r>
    </w:p>
    <w:p w14:paraId="04EC7734" w14:textId="77777777" w:rsidR="001C760D" w:rsidRDefault="001C760D" w:rsidP="00205869">
      <w:pPr>
        <w:shd w:val="clear" w:color="auto" w:fill="00B0F0"/>
        <w:spacing w:line="240" w:lineRule="auto"/>
      </w:pPr>
      <w:r>
        <w:t>int button1=9;</w:t>
      </w:r>
    </w:p>
    <w:p w14:paraId="34DC72CF" w14:textId="3C873F35" w:rsidR="001C760D" w:rsidRDefault="001C760D" w:rsidP="00205869">
      <w:pPr>
        <w:shd w:val="clear" w:color="auto" w:fill="00B0F0"/>
        <w:spacing w:line="240" w:lineRule="auto"/>
      </w:pPr>
      <w:r>
        <w:t>int button2=8;</w:t>
      </w:r>
    </w:p>
    <w:p w14:paraId="082D2C45" w14:textId="77777777" w:rsidR="001C760D" w:rsidRDefault="001C760D" w:rsidP="00205869">
      <w:pPr>
        <w:shd w:val="clear" w:color="auto" w:fill="00B0F0"/>
        <w:spacing w:line="240" w:lineRule="auto"/>
      </w:pPr>
      <w:r>
        <w:t>int pot = A0;</w:t>
      </w:r>
    </w:p>
    <w:p w14:paraId="772671B5" w14:textId="77777777" w:rsidR="001C760D" w:rsidRDefault="001C760D" w:rsidP="00205869">
      <w:pPr>
        <w:shd w:val="clear" w:color="auto" w:fill="00B0F0"/>
        <w:spacing w:line="240" w:lineRule="auto"/>
      </w:pPr>
    </w:p>
    <w:p w14:paraId="18E52AF0" w14:textId="77777777" w:rsidR="001C760D" w:rsidRDefault="001C760D" w:rsidP="00205869">
      <w:pPr>
        <w:shd w:val="clear" w:color="auto" w:fill="00B0F0"/>
        <w:spacing w:line="240" w:lineRule="auto"/>
      </w:pPr>
      <w:r>
        <w:t xml:space="preserve">void setup() {              </w:t>
      </w:r>
    </w:p>
    <w:p w14:paraId="2AACE82B" w14:textId="77777777" w:rsidR="001C760D" w:rsidRDefault="001C760D" w:rsidP="00205869">
      <w:pPr>
        <w:shd w:val="clear" w:color="auto" w:fill="00B0F0"/>
        <w:spacing w:line="240" w:lineRule="auto"/>
      </w:pPr>
      <w:r>
        <w:t xml:space="preserve">  //inisialisasi baud rate serial</w:t>
      </w:r>
    </w:p>
    <w:p w14:paraId="46538F30" w14:textId="77777777" w:rsidR="001C760D" w:rsidRDefault="001C760D" w:rsidP="00205869">
      <w:pPr>
        <w:shd w:val="clear" w:color="auto" w:fill="00B0F0"/>
        <w:spacing w:line="240" w:lineRule="auto"/>
      </w:pPr>
      <w:r>
        <w:t xml:space="preserve">   Serial.begin(9600);</w:t>
      </w:r>
    </w:p>
    <w:p w14:paraId="0EA90EEA" w14:textId="77777777" w:rsidR="001C760D" w:rsidRDefault="001C760D" w:rsidP="00205869">
      <w:pPr>
        <w:shd w:val="clear" w:color="auto" w:fill="00B0F0"/>
        <w:spacing w:line="240" w:lineRule="auto"/>
      </w:pPr>
    </w:p>
    <w:p w14:paraId="06ADDEC2" w14:textId="77777777" w:rsidR="001C760D" w:rsidRDefault="001C760D" w:rsidP="00205869">
      <w:pPr>
        <w:shd w:val="clear" w:color="auto" w:fill="00B0F0"/>
        <w:spacing w:line="240" w:lineRule="auto"/>
      </w:pPr>
      <w:r>
        <w:t xml:space="preserve">  //inisialisasi pin input dan output</w:t>
      </w:r>
    </w:p>
    <w:p w14:paraId="57477159" w14:textId="77777777" w:rsidR="001C760D" w:rsidRDefault="001C760D" w:rsidP="00205869">
      <w:pPr>
        <w:shd w:val="clear" w:color="auto" w:fill="00B0F0"/>
        <w:spacing w:line="240" w:lineRule="auto"/>
      </w:pPr>
      <w:r>
        <w:t xml:space="preserve">   pinMode(led1, OUTPUT);</w:t>
      </w:r>
    </w:p>
    <w:p w14:paraId="6AD43800" w14:textId="77777777" w:rsidR="001C760D" w:rsidRDefault="001C760D" w:rsidP="00205869">
      <w:pPr>
        <w:shd w:val="clear" w:color="auto" w:fill="00B0F0"/>
        <w:spacing w:line="240" w:lineRule="auto"/>
      </w:pPr>
      <w:r>
        <w:t xml:space="preserve">   pinMode(led2, OUTPUT);</w:t>
      </w:r>
    </w:p>
    <w:p w14:paraId="6A753B94" w14:textId="77777777" w:rsidR="001C760D" w:rsidRDefault="001C760D" w:rsidP="00205869">
      <w:pPr>
        <w:shd w:val="clear" w:color="auto" w:fill="00B0F0"/>
        <w:spacing w:line="240" w:lineRule="auto"/>
      </w:pPr>
      <w:r>
        <w:t xml:space="preserve">   pinMode(led3, OUTPUT);</w:t>
      </w:r>
    </w:p>
    <w:p w14:paraId="2E7B860B" w14:textId="77777777" w:rsidR="001C760D" w:rsidRDefault="001C760D" w:rsidP="00205869">
      <w:pPr>
        <w:shd w:val="clear" w:color="auto" w:fill="00B0F0"/>
        <w:spacing w:line="240" w:lineRule="auto"/>
      </w:pPr>
      <w:r>
        <w:t xml:space="preserve">   pinMode(led_pwm, OUTPUT);</w:t>
      </w:r>
    </w:p>
    <w:p w14:paraId="53D20F57" w14:textId="77777777" w:rsidR="001C760D" w:rsidRDefault="001C760D" w:rsidP="00205869">
      <w:pPr>
        <w:shd w:val="clear" w:color="auto" w:fill="00B0F0"/>
        <w:spacing w:line="240" w:lineRule="auto"/>
      </w:pPr>
      <w:r>
        <w:t xml:space="preserve">   pinMode(button1, INPUT_PULLUP);</w:t>
      </w:r>
    </w:p>
    <w:p w14:paraId="3CA3510D" w14:textId="77777777" w:rsidR="001C760D" w:rsidRDefault="001C760D" w:rsidP="00205869">
      <w:pPr>
        <w:shd w:val="clear" w:color="auto" w:fill="00B0F0"/>
        <w:spacing w:line="240" w:lineRule="auto"/>
      </w:pPr>
      <w:r>
        <w:t xml:space="preserve">   pinMode(button2, INPUT_PULLUP);</w:t>
      </w:r>
    </w:p>
    <w:p w14:paraId="4B666D3A" w14:textId="634CC196" w:rsidR="001C760D" w:rsidRDefault="001C760D" w:rsidP="00205869">
      <w:pPr>
        <w:shd w:val="clear" w:color="auto" w:fill="00B0F0"/>
        <w:spacing w:line="240" w:lineRule="auto"/>
      </w:pPr>
      <w:r>
        <w:t xml:space="preserve">  }</w:t>
      </w:r>
    </w:p>
    <w:p w14:paraId="33792D34" w14:textId="77777777" w:rsidR="001C760D" w:rsidRDefault="001C760D" w:rsidP="00205869">
      <w:pPr>
        <w:shd w:val="clear" w:color="auto" w:fill="00B0F0"/>
        <w:spacing w:line="240" w:lineRule="auto"/>
      </w:pPr>
      <w:r>
        <w:lastRenderedPageBreak/>
        <w:t>void loop() {</w:t>
      </w:r>
    </w:p>
    <w:p w14:paraId="4AC7E348" w14:textId="77777777" w:rsidR="001C760D" w:rsidRDefault="001C760D" w:rsidP="00205869">
      <w:pPr>
        <w:shd w:val="clear" w:color="auto" w:fill="00B0F0"/>
        <w:spacing w:line="240" w:lineRule="auto"/>
      </w:pPr>
    </w:p>
    <w:p w14:paraId="71670E41" w14:textId="77777777" w:rsidR="001C760D" w:rsidRDefault="001C760D" w:rsidP="00205869">
      <w:pPr>
        <w:shd w:val="clear" w:color="auto" w:fill="00B0F0"/>
        <w:spacing w:line="240" w:lineRule="auto"/>
      </w:pPr>
      <w:r>
        <w:t xml:space="preserve">  //program untuk menerima data serial</w:t>
      </w:r>
    </w:p>
    <w:p w14:paraId="199AD04C" w14:textId="77777777" w:rsidR="001C760D" w:rsidRDefault="001C760D" w:rsidP="00205869">
      <w:pPr>
        <w:shd w:val="clear" w:color="auto" w:fill="00B0F0"/>
        <w:spacing w:line="240" w:lineRule="auto"/>
      </w:pPr>
      <w:r>
        <w:t xml:space="preserve">  while (Serial.available()&gt;0){</w:t>
      </w:r>
    </w:p>
    <w:p w14:paraId="6335B0AD" w14:textId="77777777" w:rsidR="001C760D" w:rsidRDefault="001C760D" w:rsidP="00205869">
      <w:pPr>
        <w:shd w:val="clear" w:color="auto" w:fill="00B0F0"/>
        <w:spacing w:line="240" w:lineRule="auto"/>
      </w:pPr>
      <w:r>
        <w:t xml:space="preserve">    delay(10);</w:t>
      </w:r>
    </w:p>
    <w:p w14:paraId="1DC7B81D" w14:textId="77777777" w:rsidR="001C760D" w:rsidRDefault="001C760D" w:rsidP="00205869">
      <w:pPr>
        <w:shd w:val="clear" w:color="auto" w:fill="00B0F0"/>
        <w:spacing w:line="240" w:lineRule="auto"/>
      </w:pPr>
      <w:r>
        <w:t xml:space="preserve">    c = Serial.read();</w:t>
      </w:r>
    </w:p>
    <w:p w14:paraId="11EEED28" w14:textId="77777777" w:rsidR="001C760D" w:rsidRDefault="001C760D" w:rsidP="00205869">
      <w:pPr>
        <w:shd w:val="clear" w:color="auto" w:fill="00B0F0"/>
        <w:spacing w:line="240" w:lineRule="auto"/>
      </w:pPr>
      <w:r>
        <w:t xml:space="preserve">    myString += c;</w:t>
      </w:r>
    </w:p>
    <w:p w14:paraId="160CC8FD" w14:textId="77777777" w:rsidR="001C760D" w:rsidRDefault="001C760D" w:rsidP="00205869">
      <w:pPr>
        <w:shd w:val="clear" w:color="auto" w:fill="00B0F0"/>
        <w:spacing w:line="240" w:lineRule="auto"/>
      </w:pPr>
      <w:r>
        <w:t xml:space="preserve">    data_buffer = myString;</w:t>
      </w:r>
    </w:p>
    <w:p w14:paraId="54A04D2A" w14:textId="72F605E3" w:rsidR="001C760D" w:rsidRDefault="001C760D" w:rsidP="00205869">
      <w:pPr>
        <w:shd w:val="clear" w:color="auto" w:fill="00B0F0"/>
        <w:spacing w:line="240" w:lineRule="auto"/>
      </w:pPr>
      <w:r>
        <w:t xml:space="preserve">  }</w:t>
      </w:r>
    </w:p>
    <w:p w14:paraId="24BD2272" w14:textId="77777777" w:rsidR="001C760D" w:rsidRDefault="001C760D" w:rsidP="00205869">
      <w:pPr>
        <w:shd w:val="clear" w:color="auto" w:fill="00B0F0"/>
        <w:spacing w:line="240" w:lineRule="auto"/>
      </w:pPr>
      <w:r>
        <w:t xml:space="preserve">  //memisah misahkan data (parsing) serial yang diterima</w:t>
      </w:r>
    </w:p>
    <w:p w14:paraId="06DF2F42" w14:textId="77777777" w:rsidR="001C760D" w:rsidRDefault="001C760D" w:rsidP="00205869">
      <w:pPr>
        <w:shd w:val="clear" w:color="auto" w:fill="00B0F0"/>
        <w:spacing w:line="240" w:lineRule="auto"/>
      </w:pPr>
      <w:r>
        <w:t xml:space="preserve">  if (myString.length()&gt;0){</w:t>
      </w:r>
    </w:p>
    <w:p w14:paraId="3B24A129" w14:textId="77777777" w:rsidR="001C760D" w:rsidRDefault="001C760D" w:rsidP="00205869">
      <w:pPr>
        <w:shd w:val="clear" w:color="auto" w:fill="00B0F0"/>
        <w:spacing w:line="240" w:lineRule="auto"/>
      </w:pPr>
      <w:r>
        <w:t xml:space="preserve">    Index1 = myString.indexOf('*');</w:t>
      </w:r>
    </w:p>
    <w:p w14:paraId="074785DA" w14:textId="77777777" w:rsidR="001C760D" w:rsidRDefault="001C760D" w:rsidP="00205869">
      <w:pPr>
        <w:shd w:val="clear" w:color="auto" w:fill="00B0F0"/>
        <w:spacing w:line="240" w:lineRule="auto"/>
      </w:pPr>
      <w:r>
        <w:t xml:space="preserve">    Index2 = myString.indexOf('|', Index1+1);</w:t>
      </w:r>
    </w:p>
    <w:p w14:paraId="5DE6BB82" w14:textId="77777777" w:rsidR="001C760D" w:rsidRDefault="001C760D" w:rsidP="00205869">
      <w:pPr>
        <w:shd w:val="clear" w:color="auto" w:fill="00B0F0"/>
        <w:spacing w:line="240" w:lineRule="auto"/>
      </w:pPr>
      <w:r>
        <w:t xml:space="preserve">    Index3 = myString.indexOf('|', Index2+1);</w:t>
      </w:r>
    </w:p>
    <w:p w14:paraId="77B456B8" w14:textId="77777777" w:rsidR="001C760D" w:rsidRDefault="001C760D" w:rsidP="00205869">
      <w:pPr>
        <w:shd w:val="clear" w:color="auto" w:fill="00B0F0"/>
        <w:spacing w:line="240" w:lineRule="auto"/>
      </w:pPr>
      <w:r>
        <w:t xml:space="preserve">    Index4 = myString.indexOf('|', Index3+1);</w:t>
      </w:r>
    </w:p>
    <w:p w14:paraId="5C6FD1A5" w14:textId="77777777" w:rsidR="001C760D" w:rsidRDefault="001C760D" w:rsidP="00205869">
      <w:pPr>
        <w:shd w:val="clear" w:color="auto" w:fill="00B0F0"/>
        <w:spacing w:line="240" w:lineRule="auto"/>
      </w:pPr>
      <w:r>
        <w:t xml:space="preserve">    Index5 = myString.indexOf('|', Index4+1);</w:t>
      </w:r>
    </w:p>
    <w:p w14:paraId="48CA8A12" w14:textId="77777777" w:rsidR="001C760D" w:rsidRDefault="001C760D" w:rsidP="00205869">
      <w:pPr>
        <w:shd w:val="clear" w:color="auto" w:fill="00B0F0"/>
        <w:spacing w:line="240" w:lineRule="auto"/>
      </w:pPr>
    </w:p>
    <w:p w14:paraId="1D1FBA4B" w14:textId="77777777" w:rsidR="001C760D" w:rsidRDefault="001C760D" w:rsidP="00205869">
      <w:pPr>
        <w:shd w:val="clear" w:color="auto" w:fill="00B0F0"/>
        <w:spacing w:line="240" w:lineRule="auto"/>
      </w:pPr>
      <w:r>
        <w:t xml:space="preserve">    secondValue = myString.substring(Index1+1, Index2);</w:t>
      </w:r>
    </w:p>
    <w:p w14:paraId="653A9C58" w14:textId="77777777" w:rsidR="001C760D" w:rsidRDefault="001C760D" w:rsidP="00205869">
      <w:pPr>
        <w:shd w:val="clear" w:color="auto" w:fill="00B0F0"/>
        <w:spacing w:line="240" w:lineRule="auto"/>
      </w:pPr>
      <w:r>
        <w:t xml:space="preserve">    thirdValue = myString.substring(Index2+1, Index3);</w:t>
      </w:r>
    </w:p>
    <w:p w14:paraId="148CD8A7" w14:textId="77777777" w:rsidR="001C760D" w:rsidRDefault="001C760D" w:rsidP="00205869">
      <w:pPr>
        <w:shd w:val="clear" w:color="auto" w:fill="00B0F0"/>
        <w:spacing w:line="240" w:lineRule="auto"/>
      </w:pPr>
      <w:r>
        <w:t xml:space="preserve">    fourthValue = myString.substring(Index3+1, Index4);</w:t>
      </w:r>
    </w:p>
    <w:p w14:paraId="7A603BBB" w14:textId="77777777" w:rsidR="001C760D" w:rsidRDefault="001C760D" w:rsidP="00205869">
      <w:pPr>
        <w:shd w:val="clear" w:color="auto" w:fill="00B0F0"/>
        <w:spacing w:line="240" w:lineRule="auto"/>
      </w:pPr>
      <w:r>
        <w:t xml:space="preserve">    firstValue = myString.substring(Index4+1, Index5);</w:t>
      </w:r>
    </w:p>
    <w:p w14:paraId="58E0768F" w14:textId="77777777" w:rsidR="001C760D" w:rsidRDefault="001C760D" w:rsidP="00205869">
      <w:pPr>
        <w:shd w:val="clear" w:color="auto" w:fill="00B0F0"/>
        <w:spacing w:line="240" w:lineRule="auto"/>
      </w:pPr>
      <w:r>
        <w:t xml:space="preserve">    myString="";</w:t>
      </w:r>
    </w:p>
    <w:p w14:paraId="3922A4EB" w14:textId="048EBD04" w:rsidR="001C760D" w:rsidRDefault="001C760D" w:rsidP="00205869">
      <w:pPr>
        <w:shd w:val="clear" w:color="auto" w:fill="00B0F0"/>
        <w:spacing w:line="240" w:lineRule="auto"/>
      </w:pPr>
      <w:r>
        <w:t xml:space="preserve">  }</w:t>
      </w:r>
    </w:p>
    <w:p w14:paraId="011DA1B1" w14:textId="77777777" w:rsidR="001C760D" w:rsidRDefault="001C760D" w:rsidP="00205869">
      <w:pPr>
        <w:shd w:val="clear" w:color="auto" w:fill="00B0F0"/>
        <w:spacing w:line="240" w:lineRule="auto"/>
      </w:pPr>
      <w:r>
        <w:t xml:space="preserve"> //mengirim data serial dari arduino ke python</w:t>
      </w:r>
    </w:p>
    <w:p w14:paraId="68D0C05D" w14:textId="77777777" w:rsidR="001C760D" w:rsidRDefault="001C760D" w:rsidP="00205869">
      <w:pPr>
        <w:shd w:val="clear" w:color="auto" w:fill="00B0F0"/>
        <w:spacing w:line="240" w:lineRule="auto"/>
      </w:pPr>
      <w:r>
        <w:t xml:space="preserve">  time_send = millis() - prev_time_send;</w:t>
      </w:r>
    </w:p>
    <w:p w14:paraId="2B70B16A" w14:textId="77777777" w:rsidR="001C760D" w:rsidRDefault="001C760D" w:rsidP="00205869">
      <w:pPr>
        <w:shd w:val="clear" w:color="auto" w:fill="00B0F0"/>
        <w:spacing w:line="240" w:lineRule="auto"/>
      </w:pPr>
      <w:r>
        <w:lastRenderedPageBreak/>
        <w:t xml:space="preserve">  if (time_send &gt; 500){</w:t>
      </w:r>
    </w:p>
    <w:p w14:paraId="1D52F797" w14:textId="77777777" w:rsidR="001C760D" w:rsidRDefault="001C760D" w:rsidP="00205869">
      <w:pPr>
        <w:shd w:val="clear" w:color="auto" w:fill="00B0F0"/>
        <w:spacing w:line="240" w:lineRule="auto"/>
      </w:pPr>
      <w:r>
        <w:t xml:space="preserve">    Serial.print(analogRead(pot));</w:t>
      </w:r>
    </w:p>
    <w:p w14:paraId="12F12BA8" w14:textId="77777777" w:rsidR="001C760D" w:rsidRDefault="001C760D" w:rsidP="00205869">
      <w:pPr>
        <w:shd w:val="clear" w:color="auto" w:fill="00B0F0"/>
        <w:spacing w:line="240" w:lineRule="auto"/>
      </w:pPr>
      <w:r>
        <w:t xml:space="preserve">    Serial.print(":");</w:t>
      </w:r>
    </w:p>
    <w:p w14:paraId="492490AA" w14:textId="77777777" w:rsidR="001C760D" w:rsidRDefault="001C760D" w:rsidP="00205869">
      <w:pPr>
        <w:shd w:val="clear" w:color="auto" w:fill="00B0F0"/>
        <w:spacing w:line="240" w:lineRule="auto"/>
      </w:pPr>
      <w:r>
        <w:t xml:space="preserve">    Serial.print(!digitalRead(button1));</w:t>
      </w:r>
    </w:p>
    <w:p w14:paraId="1ACEB249" w14:textId="77777777" w:rsidR="001C760D" w:rsidRDefault="001C760D" w:rsidP="00205869">
      <w:pPr>
        <w:shd w:val="clear" w:color="auto" w:fill="00B0F0"/>
        <w:spacing w:line="240" w:lineRule="auto"/>
      </w:pPr>
      <w:r>
        <w:t xml:space="preserve">    Serial.print(":");</w:t>
      </w:r>
    </w:p>
    <w:p w14:paraId="069A5CE9" w14:textId="77777777" w:rsidR="001C760D" w:rsidRDefault="001C760D" w:rsidP="00205869">
      <w:pPr>
        <w:shd w:val="clear" w:color="auto" w:fill="00B0F0"/>
        <w:spacing w:line="240" w:lineRule="auto"/>
      </w:pPr>
      <w:r>
        <w:t xml:space="preserve">    Serial.print(!digitalRead(button2));</w:t>
      </w:r>
    </w:p>
    <w:p w14:paraId="6AEB0792" w14:textId="77777777" w:rsidR="001C760D" w:rsidRDefault="001C760D" w:rsidP="00205869">
      <w:pPr>
        <w:shd w:val="clear" w:color="auto" w:fill="00B0F0"/>
        <w:spacing w:line="240" w:lineRule="auto"/>
      </w:pPr>
      <w:r>
        <w:t xml:space="preserve">  </w:t>
      </w:r>
    </w:p>
    <w:p w14:paraId="558E5D54" w14:textId="77777777" w:rsidR="001C760D" w:rsidRDefault="001C760D" w:rsidP="00205869">
      <w:pPr>
        <w:shd w:val="clear" w:color="auto" w:fill="00B0F0"/>
        <w:spacing w:line="240" w:lineRule="auto"/>
      </w:pPr>
      <w:r>
        <w:t xml:space="preserve">    Serial.println("");</w:t>
      </w:r>
    </w:p>
    <w:p w14:paraId="519F51EE" w14:textId="77777777" w:rsidR="001C760D" w:rsidRDefault="001C760D" w:rsidP="00205869">
      <w:pPr>
        <w:shd w:val="clear" w:color="auto" w:fill="00B0F0"/>
        <w:spacing w:line="240" w:lineRule="auto"/>
      </w:pPr>
      <w:r>
        <w:t xml:space="preserve">    prev_time_send = millis();</w:t>
      </w:r>
    </w:p>
    <w:p w14:paraId="6816FF4F" w14:textId="77777777" w:rsidR="001C760D" w:rsidRDefault="001C760D" w:rsidP="00205869">
      <w:pPr>
        <w:shd w:val="clear" w:color="auto" w:fill="00B0F0"/>
        <w:spacing w:line="240" w:lineRule="auto"/>
      </w:pPr>
      <w:r>
        <w:t>}</w:t>
      </w:r>
    </w:p>
    <w:p w14:paraId="554D7076" w14:textId="77777777" w:rsidR="001C760D" w:rsidRDefault="001C760D" w:rsidP="00205869">
      <w:pPr>
        <w:shd w:val="clear" w:color="auto" w:fill="00B0F0"/>
        <w:spacing w:line="240" w:lineRule="auto"/>
      </w:pPr>
    </w:p>
    <w:p w14:paraId="16E034E3" w14:textId="77777777" w:rsidR="001C760D" w:rsidRDefault="001C760D" w:rsidP="00205869">
      <w:pPr>
        <w:shd w:val="clear" w:color="auto" w:fill="00B0F0"/>
        <w:spacing w:line="240" w:lineRule="auto"/>
      </w:pPr>
    </w:p>
    <w:p w14:paraId="3259B006" w14:textId="77777777" w:rsidR="001C760D" w:rsidRDefault="001C760D" w:rsidP="00205869">
      <w:pPr>
        <w:shd w:val="clear" w:color="auto" w:fill="00B0F0"/>
        <w:spacing w:line="240" w:lineRule="auto"/>
      </w:pPr>
      <w:r>
        <w:t>//mengolah data serial yang sudah diparsing</w:t>
      </w:r>
    </w:p>
    <w:p w14:paraId="35C29B90" w14:textId="77777777" w:rsidR="001C760D" w:rsidRDefault="001C760D" w:rsidP="00205869">
      <w:pPr>
        <w:shd w:val="clear" w:color="auto" w:fill="00B0F0"/>
        <w:spacing w:line="240" w:lineRule="auto"/>
      </w:pPr>
      <w:r>
        <w:t>led1_status = fourthValue.toInt();</w:t>
      </w:r>
    </w:p>
    <w:p w14:paraId="05D6C4CC" w14:textId="77777777" w:rsidR="001C760D" w:rsidRDefault="001C760D" w:rsidP="00205869">
      <w:pPr>
        <w:shd w:val="clear" w:color="auto" w:fill="00B0F0"/>
        <w:spacing w:line="240" w:lineRule="auto"/>
      </w:pPr>
      <w:r>
        <w:t>led2_status = thirdValue.toInt();</w:t>
      </w:r>
    </w:p>
    <w:p w14:paraId="1B4885A7" w14:textId="77777777" w:rsidR="001C760D" w:rsidRDefault="001C760D" w:rsidP="00205869">
      <w:pPr>
        <w:shd w:val="clear" w:color="auto" w:fill="00B0F0"/>
        <w:spacing w:line="240" w:lineRule="auto"/>
      </w:pPr>
      <w:r>
        <w:t>led3_status = secondValue.toInt();</w:t>
      </w:r>
    </w:p>
    <w:p w14:paraId="483C0C58" w14:textId="77777777" w:rsidR="001C760D" w:rsidRDefault="001C760D" w:rsidP="00205869">
      <w:pPr>
        <w:shd w:val="clear" w:color="auto" w:fill="00B0F0"/>
        <w:spacing w:line="240" w:lineRule="auto"/>
      </w:pPr>
      <w:r>
        <w:t>led_pwm_val = firstValue.toInt();</w:t>
      </w:r>
    </w:p>
    <w:p w14:paraId="4F353C2D" w14:textId="77777777" w:rsidR="001C760D" w:rsidRDefault="001C760D" w:rsidP="00205869">
      <w:pPr>
        <w:shd w:val="clear" w:color="auto" w:fill="00B0F0"/>
        <w:spacing w:line="240" w:lineRule="auto"/>
      </w:pPr>
      <w:r>
        <w:t>//mentransfer data ke pin output</w:t>
      </w:r>
    </w:p>
    <w:p w14:paraId="48525E91" w14:textId="77777777" w:rsidR="001C760D" w:rsidRDefault="001C760D" w:rsidP="00205869">
      <w:pPr>
        <w:shd w:val="clear" w:color="auto" w:fill="00B0F0"/>
        <w:spacing w:line="240" w:lineRule="auto"/>
      </w:pPr>
      <w:r>
        <w:t>digitalWrite(led1, led1_status);</w:t>
      </w:r>
    </w:p>
    <w:p w14:paraId="1B02C0D0" w14:textId="77777777" w:rsidR="001C760D" w:rsidRDefault="001C760D" w:rsidP="00205869">
      <w:pPr>
        <w:shd w:val="clear" w:color="auto" w:fill="00B0F0"/>
        <w:spacing w:line="240" w:lineRule="auto"/>
      </w:pPr>
      <w:r>
        <w:t>digitalWrite(led2, led2_status);</w:t>
      </w:r>
    </w:p>
    <w:p w14:paraId="53ABA0C3" w14:textId="77777777" w:rsidR="001C760D" w:rsidRDefault="001C760D" w:rsidP="00205869">
      <w:pPr>
        <w:shd w:val="clear" w:color="auto" w:fill="00B0F0"/>
        <w:spacing w:line="240" w:lineRule="auto"/>
      </w:pPr>
      <w:r>
        <w:t>digitalWrite(led3, led3_status);</w:t>
      </w:r>
    </w:p>
    <w:p w14:paraId="7A433154" w14:textId="77777777" w:rsidR="001C760D" w:rsidRDefault="001C760D" w:rsidP="00205869">
      <w:pPr>
        <w:shd w:val="clear" w:color="auto" w:fill="00B0F0"/>
        <w:spacing w:line="240" w:lineRule="auto"/>
      </w:pPr>
      <w:r>
        <w:t>analogWrite(led_pwm, led_pwm_val);</w:t>
      </w:r>
    </w:p>
    <w:p w14:paraId="0A692D3A" w14:textId="13B1998E" w:rsidR="001C760D" w:rsidRDefault="001C760D" w:rsidP="00205869">
      <w:pPr>
        <w:shd w:val="clear" w:color="auto" w:fill="00B0F0"/>
        <w:spacing w:line="240" w:lineRule="auto"/>
      </w:pPr>
      <w:r>
        <w:t>}</w:t>
      </w:r>
    </w:p>
    <w:p w14:paraId="1F5C9EC0" w14:textId="3F42EE23" w:rsidR="00D41C50" w:rsidRDefault="00D41C50" w:rsidP="00D41C50">
      <w:pPr>
        <w:spacing w:line="240" w:lineRule="auto"/>
      </w:pPr>
    </w:p>
    <w:p w14:paraId="7ED51E91" w14:textId="77777777" w:rsidR="00D41C50" w:rsidRDefault="00D41C50" w:rsidP="00D41C50">
      <w:pPr>
        <w:spacing w:line="240" w:lineRule="auto"/>
      </w:pPr>
    </w:p>
    <w:p w14:paraId="167215D4" w14:textId="789E59CC" w:rsidR="00A8170D" w:rsidRDefault="00176F19" w:rsidP="00AA3D15">
      <w:pPr>
        <w:pStyle w:val="Heading1"/>
        <w:numPr>
          <w:ilvl w:val="0"/>
          <w:numId w:val="0"/>
        </w:numPr>
      </w:pPr>
      <w:bookmarkStart w:id="79" w:name="_Toc116646552"/>
      <w:r>
        <w:lastRenderedPageBreak/>
        <w:t>Daftar Pustaka</w:t>
      </w:r>
      <w:bookmarkEnd w:id="79"/>
    </w:p>
    <w:p w14:paraId="21F3E454" w14:textId="0E7F5D41"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fldChar w:fldCharType="begin" w:fldLock="1"/>
      </w:r>
      <w:r>
        <w:instrText xml:space="preserve">ADDIN Mendeley Bibliography CSL_BIBLIOGRAPHY </w:instrText>
      </w:r>
      <w:r>
        <w:fldChar w:fldCharType="separate"/>
      </w:r>
      <w:r w:rsidRPr="00A8170D">
        <w:rPr>
          <w:rFonts w:eastAsia="Arial Unicode MS" w:cs="Arial Unicode MS"/>
          <w:noProof/>
          <w:szCs w:val="24"/>
        </w:rPr>
        <w:t>[1]</w:t>
      </w:r>
      <w:r w:rsidRPr="00A8170D">
        <w:rPr>
          <w:rFonts w:eastAsia="Arial Unicode MS" w:cs="Arial Unicode MS"/>
          <w:noProof/>
          <w:szCs w:val="24"/>
        </w:rPr>
        <w:tab/>
        <w:t xml:space="preserve">A. Sitio, A. Sindar, M. Marbun, and D. Tiara, “Pengenalan Data Scientist Pada Peserta PKBM AL HABIB Melalui Belajar Dasar Coding Python,” </w:t>
      </w:r>
      <w:r w:rsidRPr="00A8170D">
        <w:rPr>
          <w:rFonts w:eastAsia="Arial Unicode MS" w:cs="Arial Unicode MS"/>
          <w:i/>
          <w:iCs/>
          <w:noProof/>
          <w:szCs w:val="24"/>
        </w:rPr>
        <w:t>J. Pengabdi. Pada Masy.</w:t>
      </w:r>
      <w:r w:rsidRPr="00A8170D">
        <w:rPr>
          <w:rFonts w:eastAsia="Arial Unicode MS" w:cs="Arial Unicode MS"/>
          <w:noProof/>
          <w:szCs w:val="24"/>
        </w:rPr>
        <w:t>, vol. 7, no. 1, pp. 194–200, 2022, doi: 10.30653/002.202271.44.</w:t>
      </w:r>
    </w:p>
    <w:p w14:paraId="248B4122"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2]</w:t>
      </w:r>
      <w:r w:rsidRPr="00A8170D">
        <w:rPr>
          <w:rFonts w:eastAsia="Arial Unicode MS" w:cs="Arial Unicode MS"/>
          <w:noProof/>
          <w:szCs w:val="24"/>
        </w:rPr>
        <w:tab/>
        <w:t xml:space="preserve">J. Olsen, “How to ( and why ) use Python to teach introductory Calculus,” </w:t>
      </w:r>
      <w:r w:rsidRPr="00A8170D">
        <w:rPr>
          <w:rFonts w:eastAsia="Arial Unicode MS" w:cs="Arial Unicode MS"/>
          <w:i/>
          <w:iCs/>
          <w:noProof/>
          <w:szCs w:val="24"/>
        </w:rPr>
        <w:t>Pedagog. inspirationskonferensen-Genombrottet</w:t>
      </w:r>
      <w:r w:rsidRPr="00A8170D">
        <w:rPr>
          <w:rFonts w:eastAsia="Arial Unicode MS" w:cs="Arial Unicode MS"/>
          <w:noProof/>
          <w:szCs w:val="24"/>
        </w:rPr>
        <w:t>, pp. 1–2, 2018, [Online]. Available: https://130.235.140.198/pige/article/view/21266.</w:t>
      </w:r>
    </w:p>
    <w:p w14:paraId="0D4E8E4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3]</w:t>
      </w:r>
      <w:r w:rsidRPr="00A8170D">
        <w:rPr>
          <w:rFonts w:eastAsia="Arial Unicode MS" w:cs="Arial Unicode MS"/>
          <w:noProof/>
          <w:szCs w:val="24"/>
        </w:rPr>
        <w:tab/>
        <w:t xml:space="preserve">M. Eroglu S., Toprak S., Urgan O, MD, Ozge E. Onur, MD, Arzu Denizbasi, MD, Haldun Akoglu, MD, Cigdem Ozpolat, MD, Ebru Akoglu, </w:t>
      </w:r>
      <w:r w:rsidRPr="00A8170D">
        <w:rPr>
          <w:rFonts w:eastAsia="Arial Unicode MS" w:cs="Arial Unicode MS"/>
          <w:i/>
          <w:iCs/>
          <w:noProof/>
          <w:szCs w:val="24"/>
        </w:rPr>
        <w:t>Learning Python 5th</w:t>
      </w:r>
      <w:r w:rsidRPr="00A8170D">
        <w:rPr>
          <w:rFonts w:eastAsia="Arial Unicode MS" w:cs="Arial Unicode MS"/>
          <w:noProof/>
          <w:szCs w:val="24"/>
        </w:rPr>
        <w:t>, vol. 33. 2012.</w:t>
      </w:r>
    </w:p>
    <w:p w14:paraId="19B59E07"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4]</w:t>
      </w:r>
      <w:r w:rsidRPr="00A8170D">
        <w:rPr>
          <w:rFonts w:eastAsia="Arial Unicode MS" w:cs="Arial Unicode MS"/>
          <w:noProof/>
          <w:szCs w:val="24"/>
        </w:rPr>
        <w:tab/>
        <w:t xml:space="preserve">J. V. Guttag, </w:t>
      </w:r>
      <w:r w:rsidRPr="00A8170D">
        <w:rPr>
          <w:rFonts w:eastAsia="Arial Unicode MS" w:cs="Arial Unicode MS"/>
          <w:i/>
          <w:iCs/>
          <w:noProof/>
          <w:szCs w:val="24"/>
        </w:rPr>
        <w:t>Introduction to computation and programming using python</w:t>
      </w:r>
      <w:r w:rsidRPr="00A8170D">
        <w:rPr>
          <w:rFonts w:eastAsia="Arial Unicode MS" w:cs="Arial Unicode MS"/>
          <w:noProof/>
          <w:szCs w:val="24"/>
        </w:rPr>
        <w:t>, vol. 1. MIT Press, 2013.</w:t>
      </w:r>
    </w:p>
    <w:p w14:paraId="677C30A8"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5]</w:t>
      </w:r>
      <w:r w:rsidRPr="00A8170D">
        <w:rPr>
          <w:rFonts w:eastAsia="Arial Unicode MS" w:cs="Arial Unicode MS"/>
          <w:noProof/>
          <w:szCs w:val="24"/>
        </w:rPr>
        <w:tab/>
        <w:t xml:space="preserve">C. Ozgur, T. Colliau, G. Rogers, and Z. Hughes, “MatLab vs. Python vs. R,” </w:t>
      </w:r>
      <w:r w:rsidRPr="00A8170D">
        <w:rPr>
          <w:rFonts w:eastAsia="Arial Unicode MS" w:cs="Arial Unicode MS"/>
          <w:i/>
          <w:iCs/>
          <w:noProof/>
          <w:szCs w:val="24"/>
        </w:rPr>
        <w:t>J. Data Sci.</w:t>
      </w:r>
      <w:r w:rsidRPr="00A8170D">
        <w:rPr>
          <w:rFonts w:eastAsia="Arial Unicode MS" w:cs="Arial Unicode MS"/>
          <w:noProof/>
          <w:szCs w:val="24"/>
        </w:rPr>
        <w:t>, vol. 15, no. 3, pp. 355–372, 2021, doi: 10.6339/jds.201707_15(3).0001.</w:t>
      </w:r>
    </w:p>
    <w:p w14:paraId="22638D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6]</w:t>
      </w:r>
      <w:r w:rsidRPr="00A8170D">
        <w:rPr>
          <w:rFonts w:eastAsia="Arial Unicode MS" w:cs="Arial Unicode MS"/>
          <w:noProof/>
          <w:szCs w:val="24"/>
        </w:rPr>
        <w:tab/>
        <w:t xml:space="preserve">C. Sotomayor-Beltran, G. W. Z. Segura, and A. Roman-Gonzalez, “Why should Python be a compulsory introductory programming course in Lima (Peru) universities?,” in </w:t>
      </w:r>
      <w:r w:rsidRPr="00A8170D">
        <w:rPr>
          <w:rFonts w:eastAsia="Arial Unicode MS" w:cs="Arial Unicode MS"/>
          <w:i/>
          <w:iCs/>
          <w:noProof/>
          <w:szCs w:val="24"/>
        </w:rPr>
        <w:t>IEEE ICA-ACCA 2018 - IEEE International Conference on Automation/23rd Congress of the Chilean Association of Automatic Control: Towards an Industry 4.0 - Proceedings</w:t>
      </w:r>
      <w:r w:rsidRPr="00A8170D">
        <w:rPr>
          <w:rFonts w:eastAsia="Arial Unicode MS" w:cs="Arial Unicode MS"/>
          <w:noProof/>
          <w:szCs w:val="24"/>
        </w:rPr>
        <w:t>, 2019, pp. 1–4, doi: 10.1109/ICA-ACCA.2018.8609808.</w:t>
      </w:r>
    </w:p>
    <w:p w14:paraId="6029D44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7]</w:t>
      </w:r>
      <w:r w:rsidRPr="00A8170D">
        <w:rPr>
          <w:rFonts w:eastAsia="Arial Unicode MS" w:cs="Arial Unicode MS"/>
          <w:noProof/>
          <w:szCs w:val="24"/>
        </w:rPr>
        <w:tab/>
        <w:t xml:space="preserve">A. Rawat, “A Review on Python Programming,” </w:t>
      </w:r>
      <w:r w:rsidRPr="00A8170D">
        <w:rPr>
          <w:rFonts w:eastAsia="Arial Unicode MS" w:cs="Arial Unicode MS"/>
          <w:i/>
          <w:iCs/>
          <w:noProof/>
          <w:szCs w:val="24"/>
        </w:rPr>
        <w:t>Int. J. Res. Eng. Sci. Manag.</w:t>
      </w:r>
      <w:r w:rsidRPr="00A8170D">
        <w:rPr>
          <w:rFonts w:eastAsia="Arial Unicode MS" w:cs="Arial Unicode MS"/>
          <w:noProof/>
          <w:szCs w:val="24"/>
        </w:rPr>
        <w:t>, vol. 3, no. 12, pp. 8–11, 2020, [Online]. Available: https://www.ijresm.com.</w:t>
      </w:r>
    </w:p>
    <w:p w14:paraId="3FC15E7E"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8]</w:t>
      </w:r>
      <w:r w:rsidRPr="00A8170D">
        <w:rPr>
          <w:rFonts w:eastAsia="Arial Unicode MS" w:cs="Arial Unicode MS"/>
          <w:noProof/>
          <w:szCs w:val="24"/>
        </w:rPr>
        <w:tab/>
        <w:t>Tiobe.com, “TIOBE index for February 2018,” 2018. https://www.tiobe.com/tiobe-index/. (accessed Mar. 17, 2022).</w:t>
      </w:r>
    </w:p>
    <w:p w14:paraId="7852D22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9]</w:t>
      </w:r>
      <w:r w:rsidRPr="00A8170D">
        <w:rPr>
          <w:rFonts w:eastAsia="Arial Unicode MS" w:cs="Arial Unicode MS"/>
          <w:noProof/>
          <w:szCs w:val="24"/>
        </w:rPr>
        <w:tab/>
        <w:t>N. Diakopoulos and S. Cass, “Interactive: The Top Programming Languages 2017,” 2017. https://spectrum.ieee.org/static/interactive-the-top-programming- languages-2017 (accessed Mar. 17, 2022).</w:t>
      </w:r>
    </w:p>
    <w:p w14:paraId="1C55F05A"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0]</w:t>
      </w:r>
      <w:r w:rsidRPr="00A8170D">
        <w:rPr>
          <w:rFonts w:eastAsia="Arial Unicode MS" w:cs="Arial Unicode MS"/>
          <w:noProof/>
          <w:szCs w:val="24"/>
        </w:rPr>
        <w:tab/>
        <w:t>Octoverse.github.com, “The State of Octoverse 2017,” 2017. https://octoverse.github.com/ (accessed Mar. 17, 2022).</w:t>
      </w:r>
    </w:p>
    <w:p w14:paraId="27F264A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lastRenderedPageBreak/>
        <w:t>[11]</w:t>
      </w:r>
      <w:r w:rsidRPr="00A8170D">
        <w:rPr>
          <w:rFonts w:eastAsia="Arial Unicode MS" w:cs="Arial Unicode MS"/>
          <w:noProof/>
          <w:szCs w:val="24"/>
        </w:rPr>
        <w:tab/>
        <w:t>Insights.stackoverflow.com, “Developer Survey Results 2017,” 2017. https://insights.stackoverflow.com/survey/2017#technology (accessed Mar. 17, 2022).</w:t>
      </w:r>
    </w:p>
    <w:p w14:paraId="190CC1E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2]</w:t>
      </w:r>
      <w:r w:rsidRPr="00A8170D">
        <w:rPr>
          <w:rFonts w:eastAsia="Arial Unicode MS" w:cs="Arial Unicode MS"/>
          <w:noProof/>
          <w:szCs w:val="24"/>
        </w:rPr>
        <w:tab/>
        <w:t xml:space="preserve">A. Oulasvirta, N. R. Dayama, M. Shiripour, M. John, and A. Karrenbauer, “Combinatorial Optimization of Graphical User Interface Designs,” </w:t>
      </w:r>
      <w:r w:rsidRPr="00A8170D">
        <w:rPr>
          <w:rFonts w:eastAsia="Arial Unicode MS" w:cs="Arial Unicode MS"/>
          <w:i/>
          <w:iCs/>
          <w:noProof/>
          <w:szCs w:val="24"/>
        </w:rPr>
        <w:t>Proc. IEEE</w:t>
      </w:r>
      <w:r w:rsidRPr="00A8170D">
        <w:rPr>
          <w:rFonts w:eastAsia="Arial Unicode MS" w:cs="Arial Unicode MS"/>
          <w:noProof/>
          <w:szCs w:val="24"/>
        </w:rPr>
        <w:t>, vol. 108, no. 3, pp. 434–464, 2020, doi: 10.1109/JPROC.2020.2969687.</w:t>
      </w:r>
    </w:p>
    <w:p w14:paraId="19775CD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3]</w:t>
      </w:r>
      <w:r w:rsidRPr="00A8170D">
        <w:rPr>
          <w:rFonts w:eastAsia="Arial Unicode MS" w:cs="Arial Unicode MS"/>
          <w:noProof/>
          <w:szCs w:val="24"/>
        </w:rPr>
        <w:tab/>
        <w:t xml:space="preserve">Q. M. Ilyas, M. Ahmad, N. Zaman, M. A. Alshamari, and I. Ahmed, “Localized Text-Free User Interfaces,” </w:t>
      </w:r>
      <w:r w:rsidRPr="00A8170D">
        <w:rPr>
          <w:rFonts w:eastAsia="Arial Unicode MS" w:cs="Arial Unicode MS"/>
          <w:i/>
          <w:iCs/>
          <w:noProof/>
          <w:szCs w:val="24"/>
        </w:rPr>
        <w:t>IEEE Access</w:t>
      </w:r>
      <w:r w:rsidRPr="00A8170D">
        <w:rPr>
          <w:rFonts w:eastAsia="Arial Unicode MS" w:cs="Arial Unicode MS"/>
          <w:noProof/>
          <w:szCs w:val="24"/>
        </w:rPr>
        <w:t>, vol. 10, pp. 2357–2371, 2022, doi: 10.1109/ACCESS.2021.3139525.</w:t>
      </w:r>
    </w:p>
    <w:p w14:paraId="133248A1"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4]</w:t>
      </w:r>
      <w:r w:rsidRPr="00A8170D">
        <w:rPr>
          <w:rFonts w:eastAsia="Arial Unicode MS" w:cs="Arial Unicode MS"/>
          <w:noProof/>
          <w:szCs w:val="24"/>
        </w:rPr>
        <w:tab/>
        <w:t>M. Fitzpatrick, “Create GUI Applications with Python &amp; Qt5 (PyQt5 Edition): The hands-on guide to making apps with Python,” p. 825, 2020.</w:t>
      </w:r>
    </w:p>
    <w:p w14:paraId="0B1900C3"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5]</w:t>
      </w:r>
      <w:r w:rsidRPr="00A8170D">
        <w:rPr>
          <w:rFonts w:eastAsia="Arial Unicode MS" w:cs="Arial Unicode MS"/>
          <w:noProof/>
          <w:szCs w:val="24"/>
        </w:rPr>
        <w:tab/>
        <w:t xml:space="preserve">B. A. Meier, </w:t>
      </w:r>
      <w:r w:rsidRPr="00A8170D">
        <w:rPr>
          <w:rFonts w:eastAsia="Arial Unicode MS" w:cs="Arial Unicode MS"/>
          <w:i/>
          <w:iCs/>
          <w:noProof/>
          <w:szCs w:val="24"/>
        </w:rPr>
        <w:t>Qt5 Python GUI Programming Cookbook: Building responsive and powerful cross-platform applications with PyQt</w:t>
      </w:r>
      <w:r w:rsidRPr="00A8170D">
        <w:rPr>
          <w:rFonts w:eastAsia="Arial Unicode MS" w:cs="Arial Unicode MS"/>
          <w:noProof/>
          <w:szCs w:val="24"/>
        </w:rPr>
        <w:t>. 2018.</w:t>
      </w:r>
    </w:p>
    <w:p w14:paraId="593EFC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6]</w:t>
      </w:r>
      <w:r w:rsidRPr="00A8170D">
        <w:rPr>
          <w:rFonts w:eastAsia="Arial Unicode MS" w:cs="Arial Unicode MS"/>
          <w:noProof/>
          <w:szCs w:val="24"/>
        </w:rPr>
        <w:tab/>
        <w:t xml:space="preserve">A. Annamaa, “Thonny , a Python IDE for Learning Programming Categories and Subject Descriptors,” </w:t>
      </w:r>
      <w:r w:rsidRPr="00A8170D">
        <w:rPr>
          <w:rFonts w:eastAsia="Arial Unicode MS" w:cs="Arial Unicode MS"/>
          <w:i/>
          <w:iCs/>
          <w:noProof/>
          <w:szCs w:val="24"/>
        </w:rPr>
        <w:t>ITiCSE ’15 Proc. 2015 ACM Conf. Innov. Technol. Comput. Sci. Educ.</w:t>
      </w:r>
      <w:r w:rsidRPr="00A8170D">
        <w:rPr>
          <w:rFonts w:eastAsia="Arial Unicode MS" w:cs="Arial Unicode MS"/>
          <w:noProof/>
          <w:szCs w:val="24"/>
        </w:rPr>
        <w:t>, vol. 13, no. 4, p. 343, 2015.</w:t>
      </w:r>
    </w:p>
    <w:p w14:paraId="605B35CF"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rPr>
      </w:pPr>
      <w:r w:rsidRPr="00A8170D">
        <w:rPr>
          <w:rFonts w:eastAsia="Arial Unicode MS" w:cs="Arial Unicode MS"/>
          <w:noProof/>
          <w:szCs w:val="24"/>
        </w:rPr>
        <w:t>[17]</w:t>
      </w:r>
      <w:r w:rsidRPr="00A8170D">
        <w:rPr>
          <w:rFonts w:eastAsia="Arial Unicode MS" w:cs="Arial Unicode MS"/>
          <w:noProof/>
          <w:szCs w:val="24"/>
        </w:rPr>
        <w:tab/>
        <w:t>D. Ho, “What is Notepad++,” 2022. https://notepad-plus-plus.org/ (accessed Aug. 04, 2022).</w:t>
      </w:r>
    </w:p>
    <w:p w14:paraId="51DC0C18" w14:textId="0EF956B0" w:rsidR="004E28E4" w:rsidRPr="00185378" w:rsidRDefault="00A8170D" w:rsidP="004E28E4">
      <w:r>
        <w:fldChar w:fldCharType="end"/>
      </w:r>
    </w:p>
    <w:sectPr w:rsidR="004E28E4" w:rsidRPr="00185378" w:rsidSect="005476EC">
      <w:headerReference w:type="default" r:id="rId51"/>
      <w:footerReference w:type="default" r:id="rId5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C0D97" w14:textId="77777777" w:rsidR="00083656" w:rsidRDefault="00083656" w:rsidP="00CD1A89">
      <w:pPr>
        <w:spacing w:after="0" w:line="240" w:lineRule="auto"/>
      </w:pPr>
      <w:r>
        <w:separator/>
      </w:r>
    </w:p>
  </w:endnote>
  <w:endnote w:type="continuationSeparator" w:id="0">
    <w:p w14:paraId="6A7281E7" w14:textId="77777777" w:rsidR="00083656" w:rsidRDefault="00083656" w:rsidP="00CD1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Droid Sans Mono">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9C5AA" w14:textId="4DA70483" w:rsidR="00205869" w:rsidRDefault="00205869">
    <w:pPr>
      <w:pStyle w:val="Footer"/>
    </w:pPr>
    <w:r>
      <w:rPr>
        <w:noProof/>
      </w:rPr>
      <mc:AlternateContent>
        <mc:Choice Requires="wpg">
          <w:drawing>
            <wp:anchor distT="0" distB="0" distL="114300" distR="114300" simplePos="0" relativeHeight="251663360" behindDoc="0" locked="0" layoutInCell="1" allowOverlap="1" wp14:anchorId="1B64E923" wp14:editId="0950AB80">
              <wp:simplePos x="0" y="0"/>
              <wp:positionH relativeFrom="rightMargin">
                <wp:align>left</wp:align>
              </wp:positionH>
              <wp:positionV relativeFrom="page">
                <wp:align>bottom</wp:align>
              </wp:positionV>
              <wp:extent cx="73152" cy="699247"/>
              <wp:effectExtent l="0" t="0" r="22225" b="10795"/>
              <wp:wrapNone/>
              <wp:docPr id="223"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152" cy="699247"/>
                        <a:chOff x="2820" y="4935"/>
                        <a:chExt cx="120" cy="1320"/>
                      </a:xfrm>
                    </wpg:grpSpPr>
                    <wps:wsp>
                      <wps:cNvPr id="448" name="AutoShape 2"/>
                      <wps:cNvCnPr>
                        <a:cxnSpLocks noChangeShapeType="1"/>
                      </wps:cNvCnPr>
                      <wps:spPr bwMode="auto">
                        <a:xfrm>
                          <a:off x="2820" y="4935"/>
                          <a:ext cx="0" cy="1320"/>
                        </a:xfrm>
                        <a:prstGeom prst="straightConnector1">
                          <a:avLst/>
                        </a:prstGeom>
                        <a:noFill/>
                        <a:ln w="15875">
                          <a:solidFill>
                            <a:schemeClr val="accent6">
                              <a:lumMod val="60000"/>
                              <a:lumOff val="40000"/>
                            </a:schemeClr>
                          </a:solidFill>
                          <a:round/>
                          <a:headEnd/>
                          <a:tailEnd/>
                        </a:ln>
                        <a:extLst>
                          <a:ext uri="{909E8E84-426E-40DD-AFC4-6F175D3DCCD1}">
                            <a14:hiddenFill xmlns:a14="http://schemas.microsoft.com/office/drawing/2010/main">
                              <a:noFill/>
                            </a14:hiddenFill>
                          </a:ext>
                        </a:extLst>
                      </wps:spPr>
                      <wps:bodyPr/>
                    </wps:wsp>
                    <wps:wsp>
                      <wps:cNvPr id="449" name="AutoShape 3"/>
                      <wps:cNvCnPr>
                        <a:cxnSpLocks noChangeShapeType="1"/>
                      </wps:cNvCnPr>
                      <wps:spPr bwMode="auto">
                        <a:xfrm>
                          <a:off x="2880" y="4935"/>
                          <a:ext cx="0" cy="1320"/>
                        </a:xfrm>
                        <a:prstGeom prst="straightConnector1">
                          <a:avLst/>
                        </a:prstGeom>
                        <a:noFill/>
                        <a:ln w="15875">
                          <a:solidFill>
                            <a:schemeClr val="accent6">
                              <a:lumMod val="60000"/>
                              <a:lumOff val="40000"/>
                            </a:schemeClr>
                          </a:solidFill>
                          <a:round/>
                          <a:headEnd/>
                          <a:tailEnd/>
                        </a:ln>
                        <a:extLst>
                          <a:ext uri="{909E8E84-426E-40DD-AFC4-6F175D3DCCD1}">
                            <a14:hiddenFill xmlns:a14="http://schemas.microsoft.com/office/drawing/2010/main">
                              <a:noFill/>
                            </a14:hiddenFill>
                          </a:ext>
                        </a:extLst>
                      </wps:spPr>
                      <wps:bodyPr/>
                    </wps:wsp>
                    <wps:wsp>
                      <wps:cNvPr id="450" name="AutoShape 4"/>
                      <wps:cNvCnPr>
                        <a:cxnSpLocks noChangeShapeType="1"/>
                      </wps:cNvCnPr>
                      <wps:spPr bwMode="auto">
                        <a:xfrm>
                          <a:off x="2940" y="4935"/>
                          <a:ext cx="0" cy="1320"/>
                        </a:xfrm>
                        <a:prstGeom prst="straightConnector1">
                          <a:avLst/>
                        </a:prstGeom>
                        <a:noFill/>
                        <a:ln w="15875">
                          <a:solidFill>
                            <a:schemeClr val="accent6">
                              <a:lumMod val="60000"/>
                              <a:lumOff val="4000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78000</wp14:pctHeight>
              </wp14:sizeRelV>
            </wp:anchor>
          </w:drawing>
        </mc:Choice>
        <mc:Fallback xmlns:oel="http://schemas.microsoft.com/office/2019/extlst">
          <w:pict>
            <v:group w14:anchorId="1D34BEF8" id="Group 223" o:spid="_x0000_s1026" style="position:absolute;margin-left:0;margin-top:0;width:5.75pt;height:55.05pt;z-index:251663360;mso-height-percent:780;mso-position-horizontal:left;mso-position-horizontal-relative:right-margin-area;mso-position-vertical:bottom;mso-position-vertical-relative:page;mso-height-percent:780;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" strokecolor="#a8d08d [1945]" strokeweight="1.25pt"/>
              <v:shape id="AutoShape 3" o:spid="_x0000_s102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" strokecolor="#a8d08d [1945]" strokeweight="1.25pt"/>
              <v:shape id="AutoShape 4" o:spid="_x0000_s102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" strokecolor="#a8d08d [1945]" strokeweight="1.25pt"/>
              <w10:wrap anchorx="margin" anchory="page"/>
            </v:group>
          </w:pict>
        </mc:Fallback>
      </mc:AlternateContent>
    </w:r>
    <w:r>
      <w:rPr>
        <w:noProof/>
      </w:rPr>
      <mc:AlternateContent>
        <mc:Choice Requires="wps">
          <w:drawing>
            <wp:anchor distT="0" distB="0" distL="114300" distR="114300" simplePos="0" relativeHeight="251662336" behindDoc="0" locked="0" layoutInCell="1" allowOverlap="1" wp14:anchorId="76D0016C" wp14:editId="24D387B8">
              <wp:simplePos x="0" y="0"/>
              <wp:positionH relativeFrom="margin">
                <wp:align>center</wp:align>
              </wp:positionH>
              <wp:positionV relativeFrom="page">
                <wp:align>bottom</wp:align>
              </wp:positionV>
              <wp:extent cx="5939155" cy="740410"/>
              <wp:effectExtent l="0" t="0" r="4445" b="0"/>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9155" cy="740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Date"/>
                            <w:id w:val="77476837"/>
                            <w:showingPlcHd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p w14:paraId="47EF0BD6" w14:textId="42D871B3" w:rsidR="00205869" w:rsidRDefault="00205869">
                              <w:pPr>
                                <w:jc w:val="right"/>
                              </w:pPr>
                              <w:r>
                                <w:t xml:space="preserve">     </w:t>
                              </w:r>
                            </w:p>
                          </w:sdtContent>
                        </w:sdt>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81000</wp14:pctHeight>
              </wp14:sizeRelV>
            </wp:anchor>
          </w:drawing>
        </mc:Choice>
        <mc:Fallback xmlns:oel="http://schemas.microsoft.com/office/2019/extlst">
          <w:pict>
            <v:rect w14:anchorId="76D0016C" id="Rectangle 451" o:spid="_x0000_s1028" style="position:absolute;left:0;text-align:left;margin-left:0;margin-top:0;width:467.65pt;height:58.3pt;z-index:251662336;visibility:visible;mso-wrap-style:square;mso-width-percent:1000;mso-height-percent:810;mso-wrap-distance-left:9pt;mso-wrap-distance-top:0;mso-wrap-distance-right:9pt;mso-wrap-distance-bottom:0;mso-position-horizontal:center;mso-position-horizontal-relative:margin;mso-position-vertical:bottom;mso-position-vertical-relative:page;mso-width-percent:1000;mso-height-percent:81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" filled="f" stroked="f">
              <v:textbox inset=",0">
                <w:txbxContent>
                  <w:sdt>
                    <w:sdtPr>
                      <w:alias w:val="Date"/>
                      <w:id w:val="77476837"/>
                      <w:showingPlcHd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47EF0BD6" w14:textId="42D871B3" w:rsidR="00205869" w:rsidRDefault="00205869">
                        <w:pPr>
                          <w:jc w:val="right"/>
                        </w:pPr>
                        <w:r>
                          <w:t xml:space="preserve">     </w:t>
                        </w:r>
                      </w:p>
                    </w:sdtContent>
                  </w:sdt>
                </w:txbxContent>
              </v:textbox>
              <w10:wrap anchorx="margin"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CA755" w14:textId="77777777" w:rsidR="00083656" w:rsidRDefault="00083656" w:rsidP="00CD1A89">
      <w:pPr>
        <w:spacing w:after="0" w:line="240" w:lineRule="auto"/>
      </w:pPr>
      <w:r>
        <w:separator/>
      </w:r>
    </w:p>
  </w:footnote>
  <w:footnote w:type="continuationSeparator" w:id="0">
    <w:p w14:paraId="3B1FA42D" w14:textId="77777777" w:rsidR="00083656" w:rsidRDefault="00083656" w:rsidP="00CD1A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8DBC4" w14:textId="7FBF97C7" w:rsidR="00D4079D" w:rsidRDefault="00624296">
    <w:pPr>
      <w:pStyle w:val="Header"/>
    </w:pPr>
    <w:r>
      <w:rPr>
        <w:noProof/>
      </w:rPr>
      <mc:AlternateContent>
        <mc:Choice Requires="wps">
          <w:drawing>
            <wp:anchor distT="0" distB="0" distL="114300" distR="114300" simplePos="0" relativeHeight="251660288" behindDoc="0" locked="0" layoutInCell="0" allowOverlap="1" wp14:anchorId="5434C3A2" wp14:editId="55A39608">
              <wp:simplePos x="0" y="0"/>
              <wp:positionH relativeFrom="margin">
                <wp:align>left</wp:align>
              </wp:positionH>
              <wp:positionV relativeFrom="topMargin">
                <wp:align>center</wp:align>
              </wp:positionV>
              <wp:extent cx="5728970" cy="26543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265430"/>
                      </a:xfrm>
                      <a:prstGeom prst="rect">
                        <a:avLst/>
                      </a:prstGeom>
                      <a:noFill/>
                      <a:ln>
                        <a:noFill/>
                      </a:ln>
                    </wps:spPr>
                    <wps:txbx>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EndPr/>
                          <w:sdtContent>
                            <w:p w14:paraId="4DE1DA8B" w14:textId="7223C56A" w:rsidR="00D4079D" w:rsidRDefault="00D4079D">
                              <w:pPr>
                                <w:spacing w:after="0" w:line="240" w:lineRule="auto"/>
                              </w:pPr>
                              <w:r>
                                <w:t xml:space="preserve">     </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xmlns:oel="http://schemas.microsoft.com/office/2019/extlst">
          <w:pict>
            <v:shapetype w14:anchorId="5434C3A2" id="_x0000_t202" coordsize="21600,21600" o:spt="202" path="m,l,21600r21600,l21600,xe">
              <v:stroke joinstyle="miter"/>
              <v:path gradientshapeok="t" o:connecttype="rect"/>
            </v:shapetype>
            <v:shape id="Text Box 28" o:spid="_x0000_s1026" type="#_x0000_t202" style="position:absolute;left:0;text-align:left;margin-left:0;margin-top:0;width:451.1pt;height:20.9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" o:allowincell="f" filled="f" stroked="f">
              <v:textbox style="mso-fit-shape-to-text:t" inset=",0,,0">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Content>
                      <w:p w14:paraId="4DE1DA8B" w14:textId="7223C56A" w:rsidR="00D4079D" w:rsidRDefault="00D4079D">
                        <w:pPr>
                          <w:spacing w:after="0" w:line="240" w:lineRule="auto"/>
                        </w:pPr>
                        <w:r>
                          <w:t xml:space="preserve">     </w:t>
                        </w:r>
                      </w:p>
                    </w:sdtContent>
                  </w:sdt>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0064311C" wp14:editId="46935367">
              <wp:simplePos x="0" y="0"/>
              <wp:positionH relativeFrom="page">
                <wp:align>left</wp:align>
              </wp:positionH>
              <wp:positionV relativeFrom="topMargin">
                <wp:align>center</wp:align>
              </wp:positionV>
              <wp:extent cx="914400" cy="26543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5430"/>
                      </a:xfrm>
                      <a:prstGeom prst="rect">
                        <a:avLst/>
                      </a:prstGeom>
                      <a:solidFill>
                        <a:schemeClr val="accent6">
                          <a:lumMod val="60000"/>
                          <a:lumOff val="40000"/>
                        </a:schemeClr>
                      </a:solidFill>
                      <a:ln>
                        <a:noFill/>
                      </a:ln>
                    </wps:spPr>
                    <wps:txbx>
                      <w:txbxContent>
                        <w:p w14:paraId="0047D6BB" w14:textId="77777777" w:rsidR="00D4079D" w:rsidRDefault="00D4079D">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0064311C" id="Text Box 27" o:spid="_x0000_s1027" type="#_x0000_t202" style="position:absolute;left:0;text-align:left;margin-left:0;margin-top:0;width:1in;height:20.9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" o:allowincell="f" fillcolor="#a8d08d [1945]" stroked="f">
              <v:textbox style="mso-fit-shape-to-text:t" inset=",0,,0">
                <w:txbxContent>
                  <w:p w14:paraId="0047D6BB" w14:textId="77777777" w:rsidR="00D4079D" w:rsidRDefault="00D4079D">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A5060"/>
    <w:multiLevelType w:val="hybridMultilevel"/>
    <w:tmpl w:val="C5027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77E2B"/>
    <w:multiLevelType w:val="hybridMultilevel"/>
    <w:tmpl w:val="336880B6"/>
    <w:lvl w:ilvl="0" w:tplc="3809000F">
      <w:start w:val="1"/>
      <w:numFmt w:val="decimal"/>
      <w:lvlText w:val="%1."/>
      <w:lvlJc w:val="left"/>
      <w:pPr>
        <w:ind w:left="1760" w:hanging="360"/>
      </w:pPr>
    </w:lvl>
    <w:lvl w:ilvl="1" w:tplc="38090019" w:tentative="1">
      <w:start w:val="1"/>
      <w:numFmt w:val="lowerLetter"/>
      <w:lvlText w:val="%2."/>
      <w:lvlJc w:val="left"/>
      <w:pPr>
        <w:ind w:left="2140" w:hanging="360"/>
      </w:pPr>
    </w:lvl>
    <w:lvl w:ilvl="2" w:tplc="3809001B" w:tentative="1">
      <w:start w:val="1"/>
      <w:numFmt w:val="lowerRoman"/>
      <w:lvlText w:val="%3."/>
      <w:lvlJc w:val="right"/>
      <w:pPr>
        <w:ind w:left="2860" w:hanging="180"/>
      </w:pPr>
    </w:lvl>
    <w:lvl w:ilvl="3" w:tplc="3809000F" w:tentative="1">
      <w:start w:val="1"/>
      <w:numFmt w:val="decimal"/>
      <w:lvlText w:val="%4."/>
      <w:lvlJc w:val="left"/>
      <w:pPr>
        <w:ind w:left="3580" w:hanging="360"/>
      </w:pPr>
    </w:lvl>
    <w:lvl w:ilvl="4" w:tplc="38090019" w:tentative="1">
      <w:start w:val="1"/>
      <w:numFmt w:val="lowerLetter"/>
      <w:lvlText w:val="%5."/>
      <w:lvlJc w:val="left"/>
      <w:pPr>
        <w:ind w:left="4300" w:hanging="360"/>
      </w:pPr>
    </w:lvl>
    <w:lvl w:ilvl="5" w:tplc="3809001B" w:tentative="1">
      <w:start w:val="1"/>
      <w:numFmt w:val="lowerRoman"/>
      <w:lvlText w:val="%6."/>
      <w:lvlJc w:val="right"/>
      <w:pPr>
        <w:ind w:left="5020" w:hanging="180"/>
      </w:pPr>
    </w:lvl>
    <w:lvl w:ilvl="6" w:tplc="3809000F" w:tentative="1">
      <w:start w:val="1"/>
      <w:numFmt w:val="decimal"/>
      <w:lvlText w:val="%7."/>
      <w:lvlJc w:val="left"/>
      <w:pPr>
        <w:ind w:left="5740" w:hanging="360"/>
      </w:pPr>
    </w:lvl>
    <w:lvl w:ilvl="7" w:tplc="38090019" w:tentative="1">
      <w:start w:val="1"/>
      <w:numFmt w:val="lowerLetter"/>
      <w:lvlText w:val="%8."/>
      <w:lvlJc w:val="left"/>
      <w:pPr>
        <w:ind w:left="6460" w:hanging="360"/>
      </w:pPr>
    </w:lvl>
    <w:lvl w:ilvl="8" w:tplc="3809001B" w:tentative="1">
      <w:start w:val="1"/>
      <w:numFmt w:val="lowerRoman"/>
      <w:lvlText w:val="%9."/>
      <w:lvlJc w:val="right"/>
      <w:pPr>
        <w:ind w:left="7180" w:hanging="180"/>
      </w:pPr>
    </w:lvl>
  </w:abstractNum>
  <w:abstractNum w:abstractNumId="2" w15:restartNumberingAfterBreak="0">
    <w:nsid w:val="0B766EEC"/>
    <w:multiLevelType w:val="hybridMultilevel"/>
    <w:tmpl w:val="A22E6030"/>
    <w:lvl w:ilvl="0" w:tplc="ADA87498">
      <w:start w:val="1"/>
      <w:numFmt w:val="decimal"/>
      <w:pStyle w:val="Heading1"/>
      <w:lvlText w:val="BAB %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6E485F"/>
    <w:multiLevelType w:val="hybridMultilevel"/>
    <w:tmpl w:val="586E0A2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274DA7"/>
    <w:multiLevelType w:val="hybridMultilevel"/>
    <w:tmpl w:val="15BE9DD4"/>
    <w:lvl w:ilvl="0" w:tplc="7CA67AC8">
      <w:start w:val="1"/>
      <w:numFmt w:val="decimal"/>
      <w:lvlText w:val="%1."/>
      <w:lvlJc w:val="left"/>
      <w:pPr>
        <w:ind w:left="10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321A98"/>
    <w:multiLevelType w:val="hybridMultilevel"/>
    <w:tmpl w:val="D9120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4A3DAE"/>
    <w:multiLevelType w:val="hybridMultilevel"/>
    <w:tmpl w:val="091A723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7" w15:restartNumberingAfterBreak="0">
    <w:nsid w:val="5F46511C"/>
    <w:multiLevelType w:val="multilevel"/>
    <w:tmpl w:val="78A0F554"/>
    <w:lvl w:ilvl="0">
      <w:start w:val="1"/>
      <w:numFmt w:val="bullet"/>
      <w:lvlText w:val=""/>
      <w:lvlJc w:val="left"/>
      <w:pPr>
        <w:ind w:left="720" w:hanging="360"/>
      </w:pPr>
      <w:rPr>
        <w:rFonts w:ascii="Symbol" w:hAnsi="Symbol"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6"/>
  </w:num>
  <w:num w:numId="3">
    <w:abstractNumId w:val="5"/>
  </w:num>
  <w:num w:numId="4">
    <w:abstractNumId w:val="1"/>
  </w:num>
  <w:num w:numId="5">
    <w:abstractNumId w:val="4"/>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285"/>
    <w:rsid w:val="00045C53"/>
    <w:rsid w:val="00046248"/>
    <w:rsid w:val="00047EDE"/>
    <w:rsid w:val="00083656"/>
    <w:rsid w:val="00133F7D"/>
    <w:rsid w:val="00157082"/>
    <w:rsid w:val="00176F19"/>
    <w:rsid w:val="00177713"/>
    <w:rsid w:val="00181828"/>
    <w:rsid w:val="001837AD"/>
    <w:rsid w:val="00185378"/>
    <w:rsid w:val="001926FB"/>
    <w:rsid w:val="00193012"/>
    <w:rsid w:val="0019554E"/>
    <w:rsid w:val="001A0A6F"/>
    <w:rsid w:val="001C760D"/>
    <w:rsid w:val="001D52A3"/>
    <w:rsid w:val="00205869"/>
    <w:rsid w:val="00210680"/>
    <w:rsid w:val="00217114"/>
    <w:rsid w:val="002243CA"/>
    <w:rsid w:val="00270B3C"/>
    <w:rsid w:val="002A713B"/>
    <w:rsid w:val="002B22E6"/>
    <w:rsid w:val="002E77DF"/>
    <w:rsid w:val="002E7ACF"/>
    <w:rsid w:val="00305AC9"/>
    <w:rsid w:val="003113F7"/>
    <w:rsid w:val="0032309F"/>
    <w:rsid w:val="00343290"/>
    <w:rsid w:val="003510C2"/>
    <w:rsid w:val="00357AF6"/>
    <w:rsid w:val="00372754"/>
    <w:rsid w:val="00381992"/>
    <w:rsid w:val="00395227"/>
    <w:rsid w:val="003C1A8A"/>
    <w:rsid w:val="003C355A"/>
    <w:rsid w:val="003C5D72"/>
    <w:rsid w:val="003F0B05"/>
    <w:rsid w:val="003F6480"/>
    <w:rsid w:val="00407DBE"/>
    <w:rsid w:val="00411F79"/>
    <w:rsid w:val="00427AFF"/>
    <w:rsid w:val="004719E4"/>
    <w:rsid w:val="004C67A9"/>
    <w:rsid w:val="004D2F54"/>
    <w:rsid w:val="004E28E4"/>
    <w:rsid w:val="00511604"/>
    <w:rsid w:val="00514019"/>
    <w:rsid w:val="00520AAE"/>
    <w:rsid w:val="0053687B"/>
    <w:rsid w:val="005444E1"/>
    <w:rsid w:val="005476EC"/>
    <w:rsid w:val="00566E9E"/>
    <w:rsid w:val="005B67C3"/>
    <w:rsid w:val="005B70F2"/>
    <w:rsid w:val="005D472E"/>
    <w:rsid w:val="005E673B"/>
    <w:rsid w:val="005F04B0"/>
    <w:rsid w:val="00616C40"/>
    <w:rsid w:val="0062160D"/>
    <w:rsid w:val="00624296"/>
    <w:rsid w:val="0063148D"/>
    <w:rsid w:val="00636AEB"/>
    <w:rsid w:val="00651A68"/>
    <w:rsid w:val="00691BAF"/>
    <w:rsid w:val="00691FD6"/>
    <w:rsid w:val="006A0994"/>
    <w:rsid w:val="006B1BDB"/>
    <w:rsid w:val="006B520B"/>
    <w:rsid w:val="006D2ED7"/>
    <w:rsid w:val="006F2EB5"/>
    <w:rsid w:val="00702285"/>
    <w:rsid w:val="00703504"/>
    <w:rsid w:val="0072175F"/>
    <w:rsid w:val="0074622B"/>
    <w:rsid w:val="007A3182"/>
    <w:rsid w:val="007A5D3F"/>
    <w:rsid w:val="007B36C5"/>
    <w:rsid w:val="007C5B08"/>
    <w:rsid w:val="007D5296"/>
    <w:rsid w:val="007D7FC3"/>
    <w:rsid w:val="007E3E6A"/>
    <w:rsid w:val="00853B91"/>
    <w:rsid w:val="00871010"/>
    <w:rsid w:val="00892D0B"/>
    <w:rsid w:val="008931C5"/>
    <w:rsid w:val="008C30AF"/>
    <w:rsid w:val="008E5086"/>
    <w:rsid w:val="00930867"/>
    <w:rsid w:val="0094560E"/>
    <w:rsid w:val="00966E3D"/>
    <w:rsid w:val="0096704F"/>
    <w:rsid w:val="009B1A80"/>
    <w:rsid w:val="009C5A71"/>
    <w:rsid w:val="009C5D2D"/>
    <w:rsid w:val="00A1134A"/>
    <w:rsid w:val="00A56132"/>
    <w:rsid w:val="00A578C3"/>
    <w:rsid w:val="00A60B2A"/>
    <w:rsid w:val="00A77BEA"/>
    <w:rsid w:val="00A8064F"/>
    <w:rsid w:val="00A8170D"/>
    <w:rsid w:val="00AA3D15"/>
    <w:rsid w:val="00AB367E"/>
    <w:rsid w:val="00AB3E09"/>
    <w:rsid w:val="00AB4A8E"/>
    <w:rsid w:val="00AC09B3"/>
    <w:rsid w:val="00AC7705"/>
    <w:rsid w:val="00AD764F"/>
    <w:rsid w:val="00AE0307"/>
    <w:rsid w:val="00B05816"/>
    <w:rsid w:val="00B07E9D"/>
    <w:rsid w:val="00B121E5"/>
    <w:rsid w:val="00B6494B"/>
    <w:rsid w:val="00B97783"/>
    <w:rsid w:val="00BC0840"/>
    <w:rsid w:val="00BC767F"/>
    <w:rsid w:val="00BD5EA5"/>
    <w:rsid w:val="00BF0592"/>
    <w:rsid w:val="00BF0FB6"/>
    <w:rsid w:val="00C216C3"/>
    <w:rsid w:val="00C22AF6"/>
    <w:rsid w:val="00C2758E"/>
    <w:rsid w:val="00C5045A"/>
    <w:rsid w:val="00C553D1"/>
    <w:rsid w:val="00CA3901"/>
    <w:rsid w:val="00CD1A89"/>
    <w:rsid w:val="00CD6258"/>
    <w:rsid w:val="00D124AB"/>
    <w:rsid w:val="00D27369"/>
    <w:rsid w:val="00D37F4A"/>
    <w:rsid w:val="00D4079D"/>
    <w:rsid w:val="00D41C50"/>
    <w:rsid w:val="00D5128B"/>
    <w:rsid w:val="00D53475"/>
    <w:rsid w:val="00D5438E"/>
    <w:rsid w:val="00D9227A"/>
    <w:rsid w:val="00D9257C"/>
    <w:rsid w:val="00DA0A63"/>
    <w:rsid w:val="00DE1A4C"/>
    <w:rsid w:val="00E04773"/>
    <w:rsid w:val="00E145DB"/>
    <w:rsid w:val="00E422F7"/>
    <w:rsid w:val="00E610DF"/>
    <w:rsid w:val="00E740B3"/>
    <w:rsid w:val="00EC6C11"/>
    <w:rsid w:val="00ED26C0"/>
    <w:rsid w:val="00EE6B38"/>
    <w:rsid w:val="00F10DED"/>
    <w:rsid w:val="00F17D38"/>
    <w:rsid w:val="00F20E58"/>
    <w:rsid w:val="00F83B78"/>
    <w:rsid w:val="00F95032"/>
    <w:rsid w:val="00FD4F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F1DCC"/>
  <w15:docId w15:val="{85AFADD9-CC9E-4420-AC8B-F45E6F026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1C5"/>
    <w:pPr>
      <w:jc w:val="both"/>
    </w:pPr>
    <w:rPr>
      <w:rFonts w:ascii="Arial Unicode MS" w:hAnsi="Arial Unicode MS"/>
      <w:sz w:val="24"/>
    </w:rPr>
  </w:style>
  <w:style w:type="paragraph" w:styleId="Heading1">
    <w:name w:val="heading 1"/>
    <w:basedOn w:val="Normal"/>
    <w:next w:val="Normal"/>
    <w:link w:val="Heading1Char"/>
    <w:uiPriority w:val="9"/>
    <w:qFormat/>
    <w:rsid w:val="008931C5"/>
    <w:pPr>
      <w:keepNext/>
      <w:keepLines/>
      <w:numPr>
        <w:numId w:val="1"/>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D4F58"/>
    <w:pPr>
      <w:keepNext/>
      <w:keepLines/>
      <w:spacing w:before="2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74622B"/>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1C5"/>
    <w:rPr>
      <w:rFonts w:ascii="Arial Unicode MS" w:eastAsiaTheme="majorEastAsia" w:hAnsi="Arial Unicode MS" w:cstheme="majorBidi"/>
      <w:b/>
      <w:color w:val="2F5496" w:themeColor="accent1" w:themeShade="BF"/>
      <w:sz w:val="32"/>
      <w:szCs w:val="32"/>
    </w:rPr>
  </w:style>
  <w:style w:type="character" w:customStyle="1" w:styleId="Heading2Char">
    <w:name w:val="Heading 2 Char"/>
    <w:basedOn w:val="DefaultParagraphFont"/>
    <w:link w:val="Heading2"/>
    <w:uiPriority w:val="9"/>
    <w:rsid w:val="00FD4F58"/>
    <w:rPr>
      <w:rFonts w:ascii="Arial Unicode MS" w:eastAsiaTheme="majorEastAsia" w:hAnsi="Arial Unicode MS" w:cstheme="majorBidi"/>
      <w:b/>
      <w:color w:val="2F5496" w:themeColor="accent1" w:themeShade="BF"/>
      <w:sz w:val="24"/>
      <w:szCs w:val="26"/>
    </w:rPr>
  </w:style>
  <w:style w:type="paragraph" w:styleId="ListParagraph">
    <w:name w:val="List Paragraph"/>
    <w:aliases w:val="Body of text"/>
    <w:basedOn w:val="Normal"/>
    <w:link w:val="ListParagraphChar"/>
    <w:uiPriority w:val="34"/>
    <w:qFormat/>
    <w:rsid w:val="008931C5"/>
    <w:pPr>
      <w:ind w:left="720"/>
      <w:contextualSpacing/>
    </w:pPr>
  </w:style>
  <w:style w:type="paragraph" w:styleId="Caption">
    <w:name w:val="caption"/>
    <w:basedOn w:val="Normal"/>
    <w:next w:val="Normal"/>
    <w:uiPriority w:val="35"/>
    <w:unhideWhenUsed/>
    <w:qFormat/>
    <w:rsid w:val="008931C5"/>
    <w:pPr>
      <w:spacing w:after="200" w:line="240" w:lineRule="auto"/>
      <w:ind w:firstLine="340"/>
    </w:pPr>
    <w:rPr>
      <w:rFonts w:ascii="Times New Roman" w:eastAsia="Times New Roman" w:hAnsi="Times New Roman" w:cs="Times New Roman"/>
      <w:b/>
      <w:bCs/>
      <w:color w:val="4472C4" w:themeColor="accent1"/>
      <w:sz w:val="18"/>
      <w:szCs w:val="18"/>
      <w:lang w:val="en-US" w:eastAsia="en-ID"/>
    </w:rPr>
  </w:style>
  <w:style w:type="character" w:customStyle="1" w:styleId="ListParagraphChar">
    <w:name w:val="List Paragraph Char"/>
    <w:aliases w:val="Body of text Char"/>
    <w:basedOn w:val="DefaultParagraphFont"/>
    <w:link w:val="ListParagraph"/>
    <w:uiPriority w:val="34"/>
    <w:locked/>
    <w:rsid w:val="008931C5"/>
    <w:rPr>
      <w:rFonts w:ascii="Arial Unicode MS" w:hAnsi="Arial Unicode MS"/>
      <w:sz w:val="24"/>
    </w:rPr>
  </w:style>
  <w:style w:type="paragraph" w:styleId="Header">
    <w:name w:val="header"/>
    <w:basedOn w:val="Normal"/>
    <w:link w:val="HeaderChar"/>
    <w:uiPriority w:val="99"/>
    <w:unhideWhenUsed/>
    <w:rsid w:val="00CD1A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A89"/>
    <w:rPr>
      <w:rFonts w:ascii="Arial Unicode MS" w:hAnsi="Arial Unicode MS"/>
      <w:sz w:val="24"/>
    </w:rPr>
  </w:style>
  <w:style w:type="paragraph" w:styleId="Footer">
    <w:name w:val="footer"/>
    <w:basedOn w:val="Normal"/>
    <w:link w:val="FooterChar"/>
    <w:uiPriority w:val="99"/>
    <w:unhideWhenUsed/>
    <w:rsid w:val="00CD1A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A89"/>
    <w:rPr>
      <w:rFonts w:ascii="Arial Unicode MS" w:hAnsi="Arial Unicode MS"/>
      <w:sz w:val="24"/>
    </w:rPr>
  </w:style>
  <w:style w:type="character" w:styleId="Hyperlink">
    <w:name w:val="Hyperlink"/>
    <w:basedOn w:val="DefaultParagraphFont"/>
    <w:uiPriority w:val="99"/>
    <w:unhideWhenUsed/>
    <w:rsid w:val="00411F79"/>
    <w:rPr>
      <w:color w:val="0563C1" w:themeColor="hyperlink"/>
      <w:u w:val="single"/>
    </w:rPr>
  </w:style>
  <w:style w:type="character" w:styleId="UnresolvedMention">
    <w:name w:val="Unresolved Mention"/>
    <w:basedOn w:val="DefaultParagraphFont"/>
    <w:uiPriority w:val="99"/>
    <w:semiHidden/>
    <w:unhideWhenUsed/>
    <w:rsid w:val="00411F79"/>
    <w:rPr>
      <w:color w:val="605E5C"/>
      <w:shd w:val="clear" w:color="auto" w:fill="E1DFDD"/>
    </w:rPr>
  </w:style>
  <w:style w:type="character" w:customStyle="1" w:styleId="Heading3Char">
    <w:name w:val="Heading 3 Char"/>
    <w:basedOn w:val="DefaultParagraphFont"/>
    <w:link w:val="Heading3"/>
    <w:uiPriority w:val="9"/>
    <w:rsid w:val="0074622B"/>
    <w:rPr>
      <w:rFonts w:ascii="Arial Unicode MS" w:eastAsiaTheme="majorEastAsia" w:hAnsi="Arial Unicode MS" w:cstheme="majorBidi"/>
      <w:color w:val="1F3763" w:themeColor="accent1" w:themeShade="7F"/>
      <w:sz w:val="24"/>
      <w:szCs w:val="24"/>
    </w:rPr>
  </w:style>
  <w:style w:type="table" w:styleId="TableGrid">
    <w:name w:val="Table Grid"/>
    <w:basedOn w:val="TableNormal"/>
    <w:uiPriority w:val="39"/>
    <w:rsid w:val="0089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71010"/>
    <w:pPr>
      <w:spacing w:after="0"/>
    </w:pPr>
  </w:style>
  <w:style w:type="paragraph" w:styleId="TOCHeading">
    <w:name w:val="TOC Heading"/>
    <w:basedOn w:val="Heading1"/>
    <w:next w:val="Normal"/>
    <w:uiPriority w:val="39"/>
    <w:unhideWhenUsed/>
    <w:qFormat/>
    <w:rsid w:val="00871010"/>
    <w:pPr>
      <w:numPr>
        <w:numId w:val="0"/>
      </w:numPr>
      <w:jc w:val="left"/>
      <w:outlineLvl w:val="9"/>
    </w:pPr>
    <w:rPr>
      <w:rFonts w:asciiTheme="majorHAnsi" w:hAnsiTheme="majorHAnsi"/>
      <w:b w:val="0"/>
      <w:lang w:val="en-US"/>
    </w:rPr>
  </w:style>
  <w:style w:type="paragraph" w:styleId="TOC1">
    <w:name w:val="toc 1"/>
    <w:basedOn w:val="Normal"/>
    <w:next w:val="Normal"/>
    <w:autoRedefine/>
    <w:uiPriority w:val="39"/>
    <w:unhideWhenUsed/>
    <w:rsid w:val="00871010"/>
    <w:pPr>
      <w:spacing w:after="100"/>
    </w:pPr>
  </w:style>
  <w:style w:type="paragraph" w:styleId="TOC2">
    <w:name w:val="toc 2"/>
    <w:basedOn w:val="Normal"/>
    <w:next w:val="Normal"/>
    <w:autoRedefine/>
    <w:uiPriority w:val="39"/>
    <w:unhideWhenUsed/>
    <w:rsid w:val="00871010"/>
    <w:pPr>
      <w:spacing w:after="100"/>
      <w:ind w:left="240"/>
    </w:pPr>
  </w:style>
  <w:style w:type="paragraph" w:styleId="TOC3">
    <w:name w:val="toc 3"/>
    <w:basedOn w:val="Normal"/>
    <w:next w:val="Normal"/>
    <w:autoRedefine/>
    <w:uiPriority w:val="39"/>
    <w:unhideWhenUsed/>
    <w:rsid w:val="0087101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hyperlink" Target="https://notepad-plus-plus.org/downloads/" TargetMode="External"/><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hyperlink" Target="https://thonny.org/" TargetMode="External"/><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hyperlink" Target="https://www.arduino.cc/en/software" TargetMode="External"/><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qt</b:Tag>
    <b:SourceType>InternetSite</b:SourceType>
    <b:Guid>{A1B91D54-3933-4895-A891-E25DA57BBF76}</b:Guid>
    <b:Title>Window QML Type</b:Title>
    <b:Author>
      <b:Author>
        <b:Corporate>qt</b:Corporate>
      </b:Author>
    </b:Author>
    <b:InternetSiteTitle>doc.qt.io</b:InternetSiteTitle>
    <b:URL>https://doc.qt.io/qt-5/qml-qtquick-window-window.html</b:URL>
    <b:RefOrder>5</b:RefOrder>
  </b:Source>
  <b:Source>
    <b:Tag>qt1</b:Tag>
    <b:SourceType>InternetSite</b:SourceType>
    <b:Guid>{9090672D-A033-4D2F-82CE-21F7C0F7E175}</b:Guid>
    <b:Author>
      <b:Author>
        <b:Corporate>qt</b:Corporate>
      </b:Author>
    </b:Author>
    <b:Title>Text QML Type</b:Title>
    <b:InternetSiteTitle>doc.qt.io</b:InternetSiteTitle>
    <b:URL>https://doc.qt.io/qt-5/qml-qtquick-text.html</b:URL>
    <b:RefOrder>6</b:RefOrder>
  </b:Source>
  <b:Source>
    <b:Tag>qt2</b:Tag>
    <b:SourceType>InternetSite</b:SourceType>
    <b:Guid>{A8A6072D-7139-4FF0-85F5-31BA770F2353}</b:Guid>
    <b:Author>
      <b:Author>
        <b:Corporate>qt</b:Corporate>
      </b:Author>
    </b:Author>
    <b:Title>Button QML Type</b:Title>
    <b:InternetSiteTitle>doc.qt.io</b:InternetSiteTitle>
    <b:URL>https://doc.qt.io/qt-5/qml-qtquick-controls2-button.html</b:URL>
    <b:RefOrder>7</b:RefOrder>
  </b:Source>
  <b:Source>
    <b:Tag>qt3</b:Tag>
    <b:SourceType>InternetSite</b:SourceType>
    <b:Guid>{1A5B63D1-840B-451A-93FD-08C2EDD7EE60}</b:Guid>
    <b:Author>
      <b:Author>
        <b:Corporate>qt</b:Corporate>
      </b:Author>
    </b:Author>
    <b:Title>Image QML Type</b:Title>
    <b:InternetSiteTitle>doc.qt.io</b:InternetSiteTitle>
    <b:URL>https://doc.qt.io/qt-5/qml-qtquick-image.html</b:URL>
    <b:RefOrder>8</b:RefOrder>
  </b:Source>
  <b:Source>
    <b:Tag>qt4</b:Tag>
    <b:SourceType>InternetSite</b:SourceType>
    <b:Guid>{19D0072B-E848-419B-9962-126C9C3D24A1}</b:Guid>
    <b:Author>
      <b:Author>
        <b:Corporate>qt</b:Corporate>
      </b:Author>
    </b:Author>
    <b:Title>Slider QML Type</b:Title>
    <b:InternetSiteTitle>doc.qt.io</b:InternetSiteTitle>
    <b:URL>https://doc.qt.io/qt-5/qml-qtquick-controls2-slider.html</b:URL>
    <b:RefOrder>9</b:RefOrder>
  </b:Source>
  <b:Source>
    <b:Tag>qt6</b:Tag>
    <b:SourceType>InternetSite</b:SourceType>
    <b:Guid>{BDDE115F-1A50-444C-A6AD-2C3374AF8DA3}</b:Guid>
    <b:Author>
      <b:Author>
        <b:Corporate>qt</b:Corporate>
      </b:Author>
    </b:Author>
    <b:Title>CircularGauge QML</b:Title>
    <b:InternetSiteTitle>doc.qt.io</b:InternetSiteTitle>
    <b:URL>https://doc.qt.io/QtQuickEnterpriseControls/qml-qtquick-enterprise-controls-circulargauge.html#:~:text=Detailed%20Description,the%20minimumValue%20and%20maximumValue%20properties.</b:URL>
    <b:RefOrder>10</b:RefOrder>
  </b:Source>
</b:Sources>
</file>

<file path=customXml/itemProps1.xml><?xml version="1.0" encoding="utf-8"?>
<ds:datastoreItem xmlns:ds="http://schemas.openxmlformats.org/officeDocument/2006/customXml" ds:itemID="{71812A6B-DC2A-46C8-BE9F-6B5810753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70</Pages>
  <Words>12391</Words>
  <Characters>7063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user</cp:lastModifiedBy>
  <cp:revision>30</cp:revision>
  <cp:lastPrinted>2022-10-14T06:30:00Z</cp:lastPrinted>
  <dcterms:created xsi:type="dcterms:W3CDTF">2022-08-11T07:13:00Z</dcterms:created>
  <dcterms:modified xsi:type="dcterms:W3CDTF">2022-10-1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2cad22-fa00-3108-82ab-fbd07a3f6458</vt:lpwstr>
  </property>
  <property fmtid="{D5CDD505-2E9C-101B-9397-08002B2CF9AE}" pid="24" name="Mendeley Citation Style_1">
    <vt:lpwstr>http://www.zotero.org/styles/ieee</vt:lpwstr>
  </property>
</Properties>
</file>